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622CF5" w:rsidRDefault="00ED0FC6" w:rsidP="00ED0FC6">
      <w:pPr>
        <w:spacing w:line="360" w:lineRule="auto"/>
        <w:rPr>
          <w:b/>
          <w:sz w:val="28"/>
        </w:rPr>
      </w:pPr>
      <w:r w:rsidRPr="00622CF5">
        <w:rPr>
          <w:b/>
          <w:sz w:val="28"/>
        </w:rPr>
        <w:t>Lagrangian studies of marine production: a multi-method assessment of productivity relationships in the California Current Ecosystem upwelling region</w:t>
      </w:r>
    </w:p>
    <w:p w14:paraId="1B3E728A" w14:textId="77777777" w:rsidR="00073962" w:rsidRPr="00622CF5" w:rsidRDefault="00073962" w:rsidP="002334BB">
      <w:pPr>
        <w:spacing w:line="360" w:lineRule="auto"/>
        <w:rPr>
          <w:b/>
          <w:iCs/>
          <w:sz w:val="28"/>
        </w:rPr>
      </w:pPr>
    </w:p>
    <w:p w14:paraId="45BCD619" w14:textId="77777777" w:rsidR="0049728D" w:rsidRPr="00622CF5" w:rsidRDefault="009021FB" w:rsidP="002334BB">
      <w:pPr>
        <w:spacing w:line="360" w:lineRule="auto"/>
        <w:rPr>
          <w:iCs/>
        </w:rPr>
      </w:pPr>
      <w:r w:rsidRPr="00622CF5">
        <w:rPr>
          <w:iCs/>
        </w:rPr>
        <w:t xml:space="preserve">Sven A </w:t>
      </w:r>
      <w:r w:rsidR="0049728D" w:rsidRPr="00622CF5">
        <w:rPr>
          <w:iCs/>
        </w:rPr>
        <w:t>Kranz</w:t>
      </w:r>
      <w:r w:rsidR="00B45A1B" w:rsidRPr="00622CF5">
        <w:rPr>
          <w:iCs/>
          <w:vertAlign w:val="superscript"/>
        </w:rPr>
        <w:t>1,*</w:t>
      </w:r>
      <w:r w:rsidR="0049728D" w:rsidRPr="00622CF5">
        <w:rPr>
          <w:iCs/>
        </w:rPr>
        <w:t xml:space="preserve">, </w:t>
      </w:r>
      <w:r w:rsidRPr="00622CF5">
        <w:rPr>
          <w:iCs/>
        </w:rPr>
        <w:t xml:space="preserve">Seaver </w:t>
      </w:r>
      <w:r w:rsidR="006F6FE5" w:rsidRPr="00622CF5">
        <w:rPr>
          <w:iCs/>
        </w:rPr>
        <w:t>Wang</w:t>
      </w:r>
      <w:r w:rsidR="00B45A1B" w:rsidRPr="00622CF5">
        <w:rPr>
          <w:iCs/>
          <w:vertAlign w:val="superscript"/>
        </w:rPr>
        <w:t>2</w:t>
      </w:r>
      <w:r w:rsidR="006F6FE5" w:rsidRPr="00622CF5">
        <w:rPr>
          <w:iCs/>
        </w:rPr>
        <w:t>,</w:t>
      </w:r>
      <w:r w:rsidRPr="00622CF5">
        <w:rPr>
          <w:iCs/>
        </w:rPr>
        <w:t xml:space="preserve"> Thomas B</w:t>
      </w:r>
      <w:r w:rsidR="006F6FE5" w:rsidRPr="00622CF5">
        <w:rPr>
          <w:iCs/>
        </w:rPr>
        <w:t xml:space="preserve"> </w:t>
      </w:r>
      <w:r w:rsidR="0049728D" w:rsidRPr="00622CF5">
        <w:rPr>
          <w:iCs/>
        </w:rPr>
        <w:t>Kelly</w:t>
      </w:r>
      <w:r w:rsidR="00B45A1B" w:rsidRPr="00622CF5">
        <w:rPr>
          <w:iCs/>
          <w:vertAlign w:val="superscript"/>
        </w:rPr>
        <w:t>1</w:t>
      </w:r>
      <w:r w:rsidR="0049728D" w:rsidRPr="00622CF5">
        <w:rPr>
          <w:iCs/>
        </w:rPr>
        <w:t xml:space="preserve">, </w:t>
      </w:r>
      <w:r w:rsidRPr="00622CF5">
        <w:rPr>
          <w:iCs/>
        </w:rPr>
        <w:t>Michael R Stukel</w:t>
      </w:r>
      <w:r w:rsidR="00B45A1B" w:rsidRPr="00622CF5">
        <w:rPr>
          <w:iCs/>
          <w:vertAlign w:val="superscript"/>
        </w:rPr>
        <w:t>1,3</w:t>
      </w:r>
      <w:r w:rsidRPr="00622CF5">
        <w:rPr>
          <w:iCs/>
        </w:rPr>
        <w:t>,</w:t>
      </w:r>
      <w:r w:rsidR="00660E70" w:rsidRPr="00622CF5">
        <w:rPr>
          <w:iCs/>
        </w:rPr>
        <w:t xml:space="preserve"> </w:t>
      </w:r>
      <w:r w:rsidR="00073962" w:rsidRPr="00622CF5">
        <w:rPr>
          <w:iCs/>
        </w:rPr>
        <w:t>Ralf</w:t>
      </w:r>
      <w:r w:rsidR="0035235F" w:rsidRPr="00622CF5">
        <w:rPr>
          <w:iCs/>
        </w:rPr>
        <w:t xml:space="preserve"> Goeri</w:t>
      </w:r>
      <w:r w:rsidR="00F05BFE" w:rsidRPr="00622CF5">
        <w:rPr>
          <w:iCs/>
        </w:rPr>
        <w:t>c</w:t>
      </w:r>
      <w:r w:rsidR="0035235F" w:rsidRPr="00622CF5">
        <w:rPr>
          <w:iCs/>
        </w:rPr>
        <w:t>ke</w:t>
      </w:r>
      <w:r w:rsidR="004F3059" w:rsidRPr="00622CF5">
        <w:rPr>
          <w:iCs/>
          <w:vertAlign w:val="superscript"/>
        </w:rPr>
        <w:t>4</w:t>
      </w:r>
      <w:r w:rsidR="00073962" w:rsidRPr="00622CF5">
        <w:rPr>
          <w:iCs/>
        </w:rPr>
        <w:t xml:space="preserve">, </w:t>
      </w:r>
      <w:r w:rsidR="0035235F" w:rsidRPr="00622CF5">
        <w:rPr>
          <w:iCs/>
        </w:rPr>
        <w:t xml:space="preserve">Michael </w:t>
      </w:r>
      <w:r w:rsidR="00020311" w:rsidRPr="00622CF5">
        <w:rPr>
          <w:iCs/>
        </w:rPr>
        <w:t xml:space="preserve">R. </w:t>
      </w:r>
      <w:r w:rsidR="00073962" w:rsidRPr="00622CF5">
        <w:rPr>
          <w:iCs/>
        </w:rPr>
        <w:t>Landry</w:t>
      </w:r>
      <w:r w:rsidR="004F3059" w:rsidRPr="00622CF5">
        <w:rPr>
          <w:iCs/>
          <w:vertAlign w:val="superscript"/>
        </w:rPr>
        <w:t>4</w:t>
      </w:r>
      <w:r w:rsidR="0049728D" w:rsidRPr="00622CF5">
        <w:rPr>
          <w:iCs/>
        </w:rPr>
        <w:t xml:space="preserve">, </w:t>
      </w:r>
      <w:r w:rsidRPr="00622CF5">
        <w:rPr>
          <w:iCs/>
        </w:rPr>
        <w:t xml:space="preserve">Nicolas </w:t>
      </w:r>
      <w:r w:rsidR="00B45A1B" w:rsidRPr="00622CF5">
        <w:rPr>
          <w:iCs/>
        </w:rPr>
        <w:t>Cassar</w:t>
      </w:r>
      <w:r w:rsidR="00B45A1B" w:rsidRPr="00622CF5">
        <w:rPr>
          <w:iCs/>
          <w:vertAlign w:val="superscript"/>
        </w:rPr>
        <w:t>2</w:t>
      </w:r>
    </w:p>
    <w:p w14:paraId="786E5F3C" w14:textId="77777777" w:rsidR="0049728D" w:rsidRPr="00622CF5" w:rsidRDefault="0049728D" w:rsidP="002334BB">
      <w:pPr>
        <w:spacing w:line="360" w:lineRule="auto"/>
      </w:pPr>
    </w:p>
    <w:p w14:paraId="3D487F0D" w14:textId="77777777" w:rsidR="00B45A1B" w:rsidRPr="00622CF5" w:rsidRDefault="00B45A1B" w:rsidP="002334BB">
      <w:pPr>
        <w:spacing w:line="360" w:lineRule="auto"/>
      </w:pPr>
      <w:bookmarkStart w:id="0" w:name="_Hlk532385328"/>
      <w:r w:rsidRPr="00622CF5">
        <w:rPr>
          <w:vertAlign w:val="superscript"/>
        </w:rPr>
        <w:t>1</w:t>
      </w:r>
      <w:r w:rsidRPr="00622CF5">
        <w:t>Dept. of Earth, Ocean &amp; Atmospheric Sciences, Florida State University, Tallahassee, FL</w:t>
      </w:r>
    </w:p>
    <w:p w14:paraId="213EF21D" w14:textId="77777777" w:rsidR="00B45A1B" w:rsidRPr="00622CF5" w:rsidRDefault="00B45A1B" w:rsidP="002334BB">
      <w:pPr>
        <w:spacing w:line="360" w:lineRule="auto"/>
      </w:pPr>
      <w:r w:rsidRPr="00622CF5">
        <w:rPr>
          <w:vertAlign w:val="superscript"/>
        </w:rPr>
        <w:t>2</w:t>
      </w:r>
      <w:r w:rsidRPr="00622CF5">
        <w:t>Division of Earth and Ocean Sciences, Duke University, Durham, NC</w:t>
      </w:r>
    </w:p>
    <w:p w14:paraId="06DAF497" w14:textId="77777777" w:rsidR="00B45A1B" w:rsidRPr="00622CF5" w:rsidRDefault="00B45A1B" w:rsidP="002334BB">
      <w:pPr>
        <w:spacing w:line="360" w:lineRule="auto"/>
      </w:pPr>
      <w:r w:rsidRPr="00622CF5">
        <w:rPr>
          <w:vertAlign w:val="superscript"/>
        </w:rPr>
        <w:t>3</w:t>
      </w:r>
      <w:r w:rsidRPr="00622CF5">
        <w:t xml:space="preserve">Center for Ocean-Atmospheric Prediction Studies, Florida State </w:t>
      </w:r>
      <w:r w:rsidR="00660E70" w:rsidRPr="00622CF5">
        <w:t>University</w:t>
      </w:r>
      <w:r w:rsidRPr="00622CF5">
        <w:t>, Tallahassee, FL</w:t>
      </w:r>
    </w:p>
    <w:p w14:paraId="18E60539" w14:textId="77777777" w:rsidR="0049728D" w:rsidRPr="00622CF5" w:rsidRDefault="00DD2316" w:rsidP="002334BB">
      <w:pPr>
        <w:spacing w:line="360" w:lineRule="auto"/>
      </w:pPr>
      <w:r w:rsidRPr="00622CF5">
        <w:rPr>
          <w:vertAlign w:val="superscript"/>
        </w:rPr>
        <w:t>4</w:t>
      </w:r>
      <w:r w:rsidRPr="00622CF5">
        <w:t>Integrative Oceanography Division, Scripps Institution of Oceanography, La Jolla, CA</w:t>
      </w:r>
    </w:p>
    <w:p w14:paraId="4B63104E" w14:textId="77777777" w:rsidR="00DD2316" w:rsidRPr="00622CF5" w:rsidRDefault="00DD2316" w:rsidP="002334BB">
      <w:pPr>
        <w:spacing w:line="360" w:lineRule="auto"/>
      </w:pPr>
    </w:p>
    <w:p w14:paraId="32756DCF" w14:textId="77777777" w:rsidR="00B45A1B" w:rsidRPr="00622CF5" w:rsidRDefault="00B45A1B" w:rsidP="002334BB">
      <w:pPr>
        <w:spacing w:line="360" w:lineRule="auto"/>
      </w:pPr>
      <w:r w:rsidRPr="00622CF5">
        <w:t>* Corresponding Author: Sven A Kranz (</w:t>
      </w:r>
      <w:hyperlink r:id="rId9" w:history="1">
        <w:r w:rsidRPr="00622CF5">
          <w:rPr>
            <w:rStyle w:val="Hyperlink"/>
          </w:rPr>
          <w:t>skranz@fsu.edu</w:t>
        </w:r>
      </w:hyperlink>
      <w:r w:rsidRPr="00622CF5">
        <w:t>)</w:t>
      </w:r>
    </w:p>
    <w:p w14:paraId="5E026022" w14:textId="77777777" w:rsidR="00B45A1B" w:rsidRPr="00622CF5" w:rsidRDefault="00B45A1B" w:rsidP="002334BB">
      <w:pPr>
        <w:spacing w:line="360" w:lineRule="auto"/>
      </w:pPr>
    </w:p>
    <w:p w14:paraId="501C3B9A" w14:textId="1277F79B" w:rsidR="00245841" w:rsidRPr="00622CF5" w:rsidRDefault="00B45A1B" w:rsidP="002334BB">
      <w:pPr>
        <w:spacing w:line="360" w:lineRule="auto"/>
        <w:rPr>
          <w:u w:val="single"/>
        </w:rPr>
      </w:pPr>
      <w:r w:rsidRPr="00622CF5">
        <w:rPr>
          <w:u w:val="single"/>
        </w:rPr>
        <w:t>Keywords</w:t>
      </w:r>
      <w:r w:rsidRPr="00622CF5">
        <w:t>:</w:t>
      </w:r>
      <w:r w:rsidR="00C343DF" w:rsidRPr="00622CF5">
        <w:t xml:space="preserve"> </w:t>
      </w:r>
      <w:r w:rsidR="00955008" w:rsidRPr="00622CF5">
        <w:t xml:space="preserve">Gross </w:t>
      </w:r>
      <w:r w:rsidR="00C343DF" w:rsidRPr="00622CF5">
        <w:t xml:space="preserve">Primary </w:t>
      </w:r>
      <w:r w:rsidR="0063162F" w:rsidRPr="00622CF5">
        <w:t>Production</w:t>
      </w:r>
      <w:r w:rsidR="00C343DF" w:rsidRPr="00622CF5">
        <w:t xml:space="preserve">, </w:t>
      </w:r>
      <w:r w:rsidR="00245841" w:rsidRPr="00622CF5">
        <w:t>Long Term Ecological Research, Equilibrium Inlet Mass spectrometry</w:t>
      </w:r>
      <w:r w:rsidR="00C343DF" w:rsidRPr="00622CF5">
        <w:t xml:space="preserve">, </w:t>
      </w:r>
      <w:r w:rsidR="00955008" w:rsidRPr="00622CF5">
        <w:t>Carbon Export</w:t>
      </w:r>
      <w:r w:rsidR="001959F3" w:rsidRPr="00622CF5">
        <w:t xml:space="preserve">, </w:t>
      </w:r>
      <w:r w:rsidR="00955008" w:rsidRPr="00622CF5">
        <w:t xml:space="preserve">Net Community Production, </w:t>
      </w:r>
    </w:p>
    <w:p w14:paraId="6627731C" w14:textId="77777777" w:rsidR="00B45A1B" w:rsidRPr="00622CF5" w:rsidRDefault="00233D0C" w:rsidP="002334BB">
      <w:pPr>
        <w:spacing w:line="360" w:lineRule="auto"/>
      </w:pPr>
      <w:r w:rsidRPr="00622CF5">
        <w:rPr>
          <w:u w:val="single"/>
        </w:rPr>
        <w:t>Index Terms</w:t>
      </w:r>
      <w:r w:rsidRPr="00622CF5">
        <w:t xml:space="preserve">: </w:t>
      </w:r>
    </w:p>
    <w:p w14:paraId="5C877D4F" w14:textId="79BDE258" w:rsidR="00AF1734" w:rsidRPr="00622CF5" w:rsidRDefault="00AF1734" w:rsidP="00AF1734">
      <w:pPr>
        <w:spacing w:line="480" w:lineRule="auto"/>
        <w:contextualSpacing/>
        <w:rPr>
          <w:b/>
        </w:rPr>
      </w:pPr>
      <w:r w:rsidRPr="00622CF5">
        <w:rPr>
          <w:b/>
        </w:rPr>
        <w:t>4227 Diel, seasonal, and annual cycles, 0460 Marine systems, 0414 Biogeochemical cycles, processes, and modeling, 4806 Carbon cycling, 4820 Gases</w:t>
      </w:r>
    </w:p>
    <w:p w14:paraId="5182EC50" w14:textId="0C325F8C" w:rsidR="00233D0C" w:rsidRPr="00622CF5" w:rsidRDefault="00443664" w:rsidP="00443664">
      <w:r>
        <w:br w:type="page"/>
      </w:r>
    </w:p>
    <w:bookmarkEnd w:id="0"/>
    <w:p w14:paraId="60A408D7" w14:textId="77777777" w:rsidR="00E4206C" w:rsidRPr="00622CF5" w:rsidRDefault="00E4206C" w:rsidP="00E4206C">
      <w:pPr>
        <w:spacing w:line="360" w:lineRule="auto"/>
        <w:rPr>
          <w:b/>
        </w:rPr>
      </w:pPr>
      <w:r w:rsidRPr="00622CF5">
        <w:rPr>
          <w:b/>
        </w:rPr>
        <w:lastRenderedPageBreak/>
        <w:t>Abstract</w:t>
      </w:r>
    </w:p>
    <w:p w14:paraId="0FF3FC45" w14:textId="1736CA5E" w:rsidR="00E4206C" w:rsidRPr="00622CF5" w:rsidRDefault="00E616C8" w:rsidP="00E4206C">
      <w:pPr>
        <w:spacing w:line="360" w:lineRule="auto"/>
        <w:rPr>
          <w:color w:val="000000" w:themeColor="text1"/>
        </w:rPr>
      </w:pPr>
      <w:r w:rsidRPr="00A73D3B">
        <w:rPr>
          <w:color w:val="000000" w:themeColor="text1"/>
        </w:rPr>
        <w:t>A</w:t>
      </w:r>
      <w:r w:rsidR="00E4206C" w:rsidRPr="00622CF5">
        <w:rPr>
          <w:color w:val="000000" w:themeColor="text1"/>
        </w:rPr>
        <w:t xml:space="preserve"> multi-method process-oriented investigation of diverse productivity measures in the California Current Ecosystem (CCE) Long-Term Ecological Research study region, </w:t>
      </w:r>
      <w:r w:rsidR="00E4206C" w:rsidRPr="00622CF5">
        <w:rPr>
          <w:rFonts w:eastAsiaTheme="minorEastAsia"/>
          <w:color w:val="000000" w:themeColor="text1"/>
        </w:rPr>
        <w:t>a complex physical environment</w:t>
      </w:r>
      <w:r w:rsidR="00983FB7">
        <w:rPr>
          <w:rFonts w:eastAsiaTheme="minorEastAsia"/>
          <w:color w:val="000000" w:themeColor="text1"/>
        </w:rPr>
        <w:t>,</w:t>
      </w:r>
      <w:r>
        <w:rPr>
          <w:rFonts w:eastAsiaTheme="minorEastAsia"/>
          <w:color w:val="000000" w:themeColor="text1"/>
        </w:rPr>
        <w:t xml:space="preserve"> is presented</w:t>
      </w:r>
      <w:r w:rsidR="00E4206C" w:rsidRPr="00622CF5">
        <w:rPr>
          <w:rFonts w:eastAsiaTheme="minorEastAsia"/>
          <w:color w:val="000000" w:themeColor="text1"/>
        </w:rPr>
        <w:t>.</w:t>
      </w:r>
      <w:r w:rsidR="00E4206C" w:rsidRPr="00622CF5">
        <w:rPr>
          <w:color w:val="000000" w:themeColor="text1"/>
        </w:rPr>
        <w:t xml:space="preserve"> </w:t>
      </w:r>
      <w:r w:rsidR="001A1437">
        <w:rPr>
          <w:color w:val="000000" w:themeColor="text1"/>
        </w:rPr>
        <w:t>S</w:t>
      </w:r>
      <w:r w:rsidR="00E4206C" w:rsidRPr="00622CF5">
        <w:rPr>
          <w:color w:val="000000" w:themeColor="text1"/>
        </w:rPr>
        <w:t>even multi-day deployments cover</w:t>
      </w:r>
      <w:r w:rsidR="001A1437">
        <w:rPr>
          <w:color w:val="000000" w:themeColor="text1"/>
        </w:rPr>
        <w:t>ing</w:t>
      </w:r>
      <w:r w:rsidR="00E4206C" w:rsidRPr="00622CF5">
        <w:rPr>
          <w:color w:val="000000" w:themeColor="text1"/>
        </w:rPr>
        <w:t xml:space="preserve"> a transition region from high to low productivity</w:t>
      </w:r>
      <w:r w:rsidR="001A1437">
        <w:rPr>
          <w:color w:val="000000" w:themeColor="text1"/>
        </w:rPr>
        <w:t xml:space="preserve"> were </w:t>
      </w:r>
      <w:r w:rsidR="00983FB7">
        <w:rPr>
          <w:color w:val="000000" w:themeColor="text1"/>
        </w:rPr>
        <w:t xml:space="preserve">conducted </w:t>
      </w:r>
      <w:r w:rsidR="00983FB7" w:rsidRPr="00622CF5">
        <w:rPr>
          <w:color w:val="000000" w:themeColor="text1"/>
        </w:rPr>
        <w:t>over two field expeditions (spring 2016 and summer 2017)</w:t>
      </w:r>
      <w:r w:rsidR="00E4206C" w:rsidRPr="00622CF5">
        <w:rPr>
          <w:color w:val="000000" w:themeColor="text1"/>
        </w:rPr>
        <w:t xml:space="preserve">. </w:t>
      </w:r>
      <w:r w:rsidR="00E4206C" w:rsidRPr="00622CF5">
        <w:t xml:space="preserve">Employing a Lagrangian study design, water parcels </w:t>
      </w:r>
      <w:r w:rsidR="001A1437">
        <w:t xml:space="preserve">were followed </w:t>
      </w:r>
      <w:r w:rsidR="00E4206C" w:rsidRPr="00622CF5">
        <w:t>over several days, comparing 24 h in-situ measurements (</w:t>
      </w:r>
      <w:r w:rsidR="00E4206C" w:rsidRPr="00622CF5">
        <w:rPr>
          <w:vertAlign w:val="superscript"/>
        </w:rPr>
        <w:t>14</w:t>
      </w:r>
      <w:r w:rsidR="00E4206C" w:rsidRPr="00622CF5">
        <w:t xml:space="preserve">C and </w:t>
      </w:r>
      <w:r w:rsidR="00E4206C" w:rsidRPr="00622CF5">
        <w:rPr>
          <w:vertAlign w:val="superscript"/>
        </w:rPr>
        <w:t>15</w:t>
      </w:r>
      <w:r w:rsidR="00E4206C" w:rsidRPr="00622CF5">
        <w:t>NO</w:t>
      </w:r>
      <w:r w:rsidR="00E4206C" w:rsidRPr="00622CF5">
        <w:rPr>
          <w:vertAlign w:val="subscript"/>
        </w:rPr>
        <w:t>3</w:t>
      </w:r>
      <w:r w:rsidR="00E4206C" w:rsidRPr="00622CF5">
        <w:t>, uptake, sediment trap export, dilution estimates of phytoplankton growth and microzooplankton grazing) with high-resolution productivity measurements by Fast Repetition Rate Fluorometry (FRRF) and Equilibrium Inlet Mass Spectrometry (EIMS)</w:t>
      </w:r>
      <w:r w:rsidR="008A6749">
        <w:t>, and carbon export measured using sediment traps</w:t>
      </w:r>
      <w:r w:rsidR="00E4206C" w:rsidRPr="00622CF5">
        <w:t xml:space="preserve">. </w:t>
      </w:r>
      <w:r w:rsidR="001A1437">
        <w:rPr>
          <w:rFonts w:eastAsiaTheme="minorEastAsia"/>
          <w:color w:val="000000" w:themeColor="text1"/>
        </w:rPr>
        <w:t>R</w:t>
      </w:r>
      <w:r w:rsidR="00E4206C" w:rsidRPr="00622CF5">
        <w:rPr>
          <w:rFonts w:eastAsiaTheme="minorEastAsia"/>
          <w:color w:val="000000" w:themeColor="text1"/>
        </w:rPr>
        <w:t xml:space="preserve">esults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00E4206C" w:rsidRPr="001A1437">
        <w:t xml:space="preserve">While differences in productivity metrics calculated over different time intervals were considerable, as those methods rely on different base assumptions, </w:t>
      </w:r>
      <w:r w:rsidR="001A1437" w:rsidRPr="00A73D3B">
        <w:t>the</w:t>
      </w:r>
      <w:r w:rsidR="001A1437" w:rsidRPr="001A1437">
        <w:t xml:space="preserve"> </w:t>
      </w:r>
      <w:r w:rsidR="00E4206C" w:rsidRPr="001A1437">
        <w:t>data can be used to explain ecosystem processes which would otherwise have gone unnoticed.</w:t>
      </w:r>
      <w:r w:rsidR="00E4206C" w:rsidRPr="001A1437">
        <w:rPr>
          <w:rFonts w:eastAsiaTheme="minorEastAsia"/>
          <w:color w:val="000000" w:themeColor="text1"/>
        </w:rPr>
        <w:t xml:space="preserve"> The processes resolved from this method comparison further understanding of </w:t>
      </w:r>
      <w:r w:rsidR="00A36E5F" w:rsidRPr="00A73D3B">
        <w:rPr>
          <w:rFonts w:eastAsiaTheme="minorEastAsia"/>
          <w:color w:val="000000" w:themeColor="text1"/>
        </w:rPr>
        <w:t xml:space="preserve">temporal and spatial </w:t>
      </w:r>
      <w:r w:rsidR="00E4206C" w:rsidRPr="001A1437">
        <w:rPr>
          <w:rFonts w:eastAsiaTheme="minorEastAsia"/>
          <w:color w:val="000000" w:themeColor="text1"/>
        </w:rPr>
        <w:t xml:space="preserve">coupling and decoupling of surface productivity and potential carbon burial </w:t>
      </w:r>
      <w:r w:rsidR="00A36E5F" w:rsidRPr="00A73D3B">
        <w:rPr>
          <w:rFonts w:eastAsiaTheme="minorEastAsia"/>
          <w:color w:val="000000" w:themeColor="text1"/>
        </w:rPr>
        <w:t>in a gradient from</w:t>
      </w:r>
      <w:r w:rsidR="00A36E5F" w:rsidRPr="001A1437">
        <w:rPr>
          <w:rFonts w:eastAsiaTheme="minorEastAsia"/>
          <w:color w:val="000000" w:themeColor="text1"/>
        </w:rPr>
        <w:t xml:space="preserve"> </w:t>
      </w:r>
      <w:r w:rsidR="00E4206C" w:rsidRPr="001A1437">
        <w:rPr>
          <w:rFonts w:eastAsiaTheme="minorEastAsia"/>
          <w:color w:val="000000" w:themeColor="text1"/>
        </w:rPr>
        <w:t xml:space="preserve">coastal </w:t>
      </w:r>
      <w:r w:rsidR="00A36E5F" w:rsidRPr="00A73D3B">
        <w:rPr>
          <w:rFonts w:eastAsiaTheme="minorEastAsia"/>
          <w:color w:val="000000" w:themeColor="text1"/>
        </w:rPr>
        <w:t>to</w:t>
      </w:r>
      <w:r w:rsidR="00A36E5F" w:rsidRPr="001A1437">
        <w:rPr>
          <w:rFonts w:eastAsiaTheme="minorEastAsia"/>
          <w:color w:val="000000" w:themeColor="text1"/>
        </w:rPr>
        <w:t xml:space="preserve"> </w:t>
      </w:r>
      <w:r w:rsidR="00E4206C" w:rsidRPr="001A1437">
        <w:rPr>
          <w:rFonts w:eastAsiaTheme="minorEastAsia"/>
          <w:color w:val="000000" w:themeColor="text1"/>
        </w:rPr>
        <w:t>offshore ecosystems.</w:t>
      </w:r>
    </w:p>
    <w:p w14:paraId="478BA793" w14:textId="77777777" w:rsidR="00E4206C" w:rsidRPr="00622CF5" w:rsidRDefault="00E4206C" w:rsidP="00E4206C">
      <w:pPr>
        <w:spacing w:before="240" w:line="360" w:lineRule="auto"/>
        <w:rPr>
          <w:b/>
        </w:rPr>
      </w:pPr>
      <w:r w:rsidRPr="00622CF5">
        <w:rPr>
          <w:b/>
        </w:rPr>
        <w:t>Plain Language Summary</w:t>
      </w:r>
    </w:p>
    <w:p w14:paraId="53A89C46" w14:textId="3B7B58C3" w:rsidR="00E4206C" w:rsidRPr="00622CF5" w:rsidRDefault="00E4206C" w:rsidP="00E4206C">
      <w:pPr>
        <w:spacing w:line="360" w:lineRule="auto"/>
        <w:rPr>
          <w:rFonts w:eastAsiaTheme="minorEastAsia"/>
          <w:color w:val="000000" w:themeColor="text1"/>
        </w:rPr>
      </w:pPr>
      <w:r w:rsidRPr="00622CF5">
        <w:t>The California Current Ecosystem (CCE) is a site of coastal upwelling and is among the most productive ecosystems in the world oceans, supporting fisheries of much of the western United States, while playing a vital role in the economy of coastal communities.</w:t>
      </w:r>
      <w:r w:rsidRPr="00622CF5">
        <w:rPr>
          <w:b/>
        </w:rPr>
        <w:t xml:space="preserve"> </w:t>
      </w:r>
      <w:r w:rsidRPr="00622CF5">
        <w:rPr>
          <w:color w:val="000000" w:themeColor="text1"/>
        </w:rPr>
        <w:t>Accurately assessing marine productivity in such regions is important</w:t>
      </w:r>
      <w:r w:rsidR="003440E0">
        <w:rPr>
          <w:color w:val="000000" w:themeColor="text1"/>
        </w:rPr>
        <w:t xml:space="preserve"> for</w:t>
      </w:r>
      <w:r w:rsidRPr="00622CF5">
        <w:rPr>
          <w:color w:val="000000" w:themeColor="text1"/>
        </w:rPr>
        <w:t xml:space="preserve"> understand</w:t>
      </w:r>
      <w:r w:rsidR="003440E0">
        <w:rPr>
          <w:color w:val="000000" w:themeColor="text1"/>
        </w:rPr>
        <w:t>ing</w:t>
      </w:r>
      <w:r w:rsidRPr="00622CF5">
        <w:rPr>
          <w:color w:val="000000" w:themeColor="text1"/>
        </w:rPr>
        <w:t xml:space="preserve"> the flux of carbon through the </w:t>
      </w:r>
      <w:r w:rsidR="00622CF5" w:rsidRPr="00622CF5">
        <w:rPr>
          <w:color w:val="000000" w:themeColor="text1"/>
        </w:rPr>
        <w:t>food web</w:t>
      </w:r>
      <w:r w:rsidRPr="00622CF5">
        <w:rPr>
          <w:color w:val="000000" w:themeColor="text1"/>
        </w:rPr>
        <w:t xml:space="preserve"> and the ocean’s ability to sequester carbon dioxide. Productivity </w:t>
      </w:r>
      <w:r w:rsidR="00622CF5" w:rsidRPr="00622CF5">
        <w:rPr>
          <w:color w:val="000000" w:themeColor="text1"/>
        </w:rPr>
        <w:t>assessments are</w:t>
      </w:r>
      <w:r w:rsidRPr="00622CF5">
        <w:rPr>
          <w:color w:val="000000" w:themeColor="text1"/>
        </w:rPr>
        <w:t xml:space="preserve">, however, often based on different methodologies relying on distinct cellular or ecosystem assumptions. Each individual method can thus be misleading if its assumptions are not met, </w:t>
      </w:r>
      <w:r w:rsidR="00622CF5" w:rsidRPr="00622CF5">
        <w:rPr>
          <w:color w:val="000000" w:themeColor="text1"/>
        </w:rPr>
        <w:t>while</w:t>
      </w:r>
      <w:r w:rsidRPr="00622CF5">
        <w:rPr>
          <w:color w:val="000000" w:themeColor="text1"/>
        </w:rPr>
        <w:t xml:space="preserve"> any single method is likely to fall short in terms of explaining ecosystem dynamics. Here, we present a multi-method process-oriented investigation of diverse productivity methods in the CCE Long-Term Ecological Research study region. Traditional 24</w:t>
      </w:r>
      <w:r w:rsidR="003440E0">
        <w:rPr>
          <w:color w:val="000000" w:themeColor="text1"/>
        </w:rPr>
        <w:t xml:space="preserve"> </w:t>
      </w:r>
      <w:r w:rsidRPr="00622CF5">
        <w:rPr>
          <w:color w:val="000000" w:themeColor="text1"/>
        </w:rPr>
        <w:t xml:space="preserve">h in-situ incubation methods were compared to high temporal resolution measurements using advanced optical and mass </w:t>
      </w:r>
      <w:r w:rsidRPr="00622CF5">
        <w:rPr>
          <w:color w:val="000000" w:themeColor="text1"/>
        </w:rPr>
        <w:lastRenderedPageBreak/>
        <w:t xml:space="preserve">spectrometric methods. </w:t>
      </w:r>
      <w:r w:rsidRPr="00622CF5">
        <w:rPr>
          <w:rFonts w:eastAsiaTheme="minorEastAsia"/>
          <w:color w:val="000000" w:themeColor="text1"/>
        </w:rPr>
        <w:t>The productivity rates and ecosystem</w:t>
      </w:r>
      <w:r w:rsidR="00663C44">
        <w:rPr>
          <w:rFonts w:eastAsiaTheme="minorEastAsia"/>
          <w:color w:val="000000" w:themeColor="text1"/>
        </w:rPr>
        <w:t xml:space="preserve"> </w:t>
      </w:r>
      <w:r w:rsidRPr="00622CF5">
        <w:rPr>
          <w:rFonts w:eastAsiaTheme="minorEastAsia"/>
          <w:color w:val="000000" w:themeColor="text1"/>
        </w:rPr>
        <w:t xml:space="preserve"> processes resolved </w:t>
      </w:r>
      <w:r w:rsidR="00AD799B" w:rsidRPr="00622CF5">
        <w:rPr>
          <w:rFonts w:eastAsiaTheme="minorEastAsia"/>
          <w:color w:val="000000" w:themeColor="text1"/>
        </w:rPr>
        <w:t>presented here</w:t>
      </w:r>
      <w:r w:rsidRPr="00622CF5">
        <w:rPr>
          <w:rFonts w:eastAsiaTheme="minorEastAsia"/>
          <w:color w:val="000000" w:themeColor="text1"/>
        </w:rPr>
        <w:t xml:space="preserve"> can help to further our understanding of the linkages between photosynthesis and respiration or carbon production and sequestration. </w:t>
      </w:r>
      <w:r w:rsidR="00AD799B" w:rsidRPr="00622CF5">
        <w:rPr>
          <w:rFonts w:eastAsiaTheme="minorEastAsia"/>
          <w:color w:val="000000" w:themeColor="text1"/>
        </w:rPr>
        <w:t>This</w:t>
      </w:r>
      <w:r w:rsidRPr="00622CF5">
        <w:rPr>
          <w:rFonts w:eastAsiaTheme="minorEastAsia"/>
          <w:color w:val="000000" w:themeColor="text1"/>
        </w:rPr>
        <w:t xml:space="preserve"> approach can als</w:t>
      </w:r>
      <w:r w:rsidR="00AD799B" w:rsidRPr="00622CF5">
        <w:rPr>
          <w:rFonts w:eastAsiaTheme="minorEastAsia"/>
          <w:color w:val="000000" w:themeColor="text1"/>
        </w:rPr>
        <w:t>o</w:t>
      </w:r>
      <w:r w:rsidRPr="00622CF5">
        <w:rPr>
          <w:rFonts w:eastAsiaTheme="minorEastAsia"/>
          <w:color w:val="000000" w:themeColor="text1"/>
        </w:rPr>
        <w:t xml:space="preserve"> help to improve productivity </w:t>
      </w:r>
      <w:r w:rsidR="00622CF5" w:rsidRPr="00622CF5">
        <w:rPr>
          <w:rFonts w:eastAsiaTheme="minorEastAsia"/>
          <w:color w:val="000000" w:themeColor="text1"/>
        </w:rPr>
        <w:t>assessments</w:t>
      </w:r>
      <w:r w:rsidRPr="00622CF5">
        <w:rPr>
          <w:rFonts w:eastAsiaTheme="minorEastAsia"/>
          <w:color w:val="000000" w:themeColor="text1"/>
        </w:rPr>
        <w:t xml:space="preserve"> in complex ecosystems and to resolve the time-scales of these processes.</w:t>
      </w:r>
    </w:p>
    <w:p w14:paraId="11E93293" w14:textId="3F2D606A" w:rsidR="00763012" w:rsidRPr="00622CF5" w:rsidRDefault="009021FB" w:rsidP="009F4CA5">
      <w:pPr>
        <w:spacing w:before="240" w:line="360" w:lineRule="auto"/>
        <w:rPr>
          <w:b/>
          <w:sz w:val="28"/>
        </w:rPr>
      </w:pPr>
      <w:r w:rsidRPr="00622CF5">
        <w:rPr>
          <w:b/>
          <w:sz w:val="28"/>
        </w:rPr>
        <w:t>1. Introduction</w:t>
      </w:r>
    </w:p>
    <w:p w14:paraId="78D6CFD0" w14:textId="0B469BB7" w:rsidR="00ED0FC6" w:rsidRPr="00622CF5" w:rsidRDefault="00ED0FC6" w:rsidP="002334BB">
      <w:pPr>
        <w:spacing w:line="360" w:lineRule="auto"/>
        <w:ind w:firstLine="720"/>
      </w:pPr>
      <w:r w:rsidRPr="00A36E5F">
        <w:t>Upwelling plays a key role in driving marine primary production along the eastern continental margins of the world’s oceans</w:t>
      </w:r>
      <w:r w:rsidR="00A36E5F" w:rsidRPr="00A73D3B">
        <w:t>,</w:t>
      </w:r>
      <w:r w:rsidR="00A36E5F">
        <w:t xml:space="preserve"> making these ecosystems some of the most productive regions in the world</w:t>
      </w:r>
      <w:r w:rsidR="000C6590" w:rsidRPr="00622CF5">
        <w:t xml:space="preserve"> </w:t>
      </w:r>
      <w:r w:rsidR="00D528B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 </w:instrText>
      </w:r>
      <w:r w:rsidR="000D66F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DATA </w:instrText>
      </w:r>
      <w:r w:rsidR="000D66FA" w:rsidRPr="00622CF5">
        <w:fldChar w:fldCharType="end"/>
      </w:r>
      <w:r w:rsidR="00D528BA" w:rsidRPr="00622CF5">
        <w:fldChar w:fldCharType="separate"/>
      </w:r>
      <w:r w:rsidR="000D66FA" w:rsidRPr="00622CF5">
        <w:rPr>
          <w:noProof/>
        </w:rPr>
        <w:t>(</w:t>
      </w:r>
      <w:r w:rsidR="005256B6" w:rsidRPr="00BA1101">
        <w:t>Chavez &amp; Messie, 2009</w:t>
      </w:r>
      <w:r w:rsidR="000D66FA" w:rsidRPr="00622CF5">
        <w:rPr>
          <w:noProof/>
        </w:rPr>
        <w:t xml:space="preserve">; </w:t>
      </w:r>
      <w:r w:rsidR="005256B6" w:rsidRPr="00BA1101">
        <w:t>Dugdale, 1972</w:t>
      </w:r>
      <w:r w:rsidR="000D66FA" w:rsidRPr="00622CF5">
        <w:rPr>
          <w:noProof/>
        </w:rPr>
        <w:t xml:space="preserve">; </w:t>
      </w:r>
      <w:r w:rsidR="005256B6" w:rsidRPr="00BA1101">
        <w:t>Dunne et al., 2007</w:t>
      </w:r>
      <w:r w:rsidR="000D66FA" w:rsidRPr="00622CF5">
        <w:rPr>
          <w:noProof/>
        </w:rPr>
        <w:t xml:space="preserve">; </w:t>
      </w:r>
      <w:r w:rsidR="005256B6" w:rsidRPr="00BA1101">
        <w:t>Kudela et al., 2008</w:t>
      </w:r>
      <w:r w:rsidR="000D66FA" w:rsidRPr="00622CF5">
        <w:rPr>
          <w:noProof/>
        </w:rPr>
        <w:t xml:space="preserve">; </w:t>
      </w:r>
      <w:r w:rsidR="005256B6" w:rsidRPr="00BA1101">
        <w:t>Longhurst et al., 1995</w:t>
      </w:r>
      <w:r w:rsidR="000D66FA" w:rsidRPr="00622CF5">
        <w:rPr>
          <w:noProof/>
        </w:rPr>
        <w:t xml:space="preserve">; </w:t>
      </w:r>
      <w:r w:rsidR="005256B6" w:rsidRPr="00BA1101">
        <w:t>Muller-Karger et al., 2005</w:t>
      </w:r>
      <w:r w:rsidR="000D66FA" w:rsidRPr="00622CF5">
        <w:rPr>
          <w:noProof/>
        </w:rPr>
        <w:t>)</w:t>
      </w:r>
      <w:r w:rsidR="00D528BA" w:rsidRPr="00622CF5">
        <w:fldChar w:fldCharType="end"/>
      </w:r>
      <w:r w:rsidR="00BB6678" w:rsidRPr="00622CF5">
        <w:t xml:space="preserve">. </w:t>
      </w:r>
      <w:r w:rsidRPr="00622CF5">
        <w:t xml:space="preserve">Upwelled water rich in inorganic nutrients </w:t>
      </w:r>
      <w:r w:rsidRPr="00663C44">
        <w:t>s</w:t>
      </w:r>
      <w:r w:rsidRPr="00622CF5">
        <w:t xml:space="preserve">upport intense phytoplankton blooms, typically dominated by large diatoms that efficiently transfer newly produced biomass to higher trophic levels and into the mesopelagic via sinking </w:t>
      </w:r>
      <w:r w:rsidR="00D528BA"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 </w:instrText>
      </w:r>
      <w:r w:rsidR="00CB305C"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DATA </w:instrText>
      </w:r>
      <w:r w:rsidR="00CB305C" w:rsidRPr="00622CF5">
        <w:fldChar w:fldCharType="end"/>
      </w:r>
      <w:r w:rsidR="00D528BA" w:rsidRPr="00622CF5">
        <w:fldChar w:fldCharType="separate"/>
      </w:r>
      <w:r w:rsidR="005452EC" w:rsidRPr="00622CF5">
        <w:rPr>
          <w:noProof/>
        </w:rPr>
        <w:t>(</w:t>
      </w:r>
      <w:r w:rsidR="005256B6" w:rsidRPr="00BA1101">
        <w:t>Kumar et al., 1995</w:t>
      </w:r>
      <w:r w:rsidR="005452EC" w:rsidRPr="00622CF5">
        <w:rPr>
          <w:noProof/>
        </w:rPr>
        <w:t xml:space="preserve">; </w:t>
      </w:r>
      <w:r w:rsidR="005256B6" w:rsidRPr="00BA1101">
        <w:t>Michaels &amp; Silver, 1988</w:t>
      </w:r>
      <w:r w:rsidR="005452EC" w:rsidRPr="00622CF5">
        <w:rPr>
          <w:noProof/>
        </w:rPr>
        <w:t xml:space="preserve">; </w:t>
      </w:r>
      <w:r w:rsidR="005256B6" w:rsidRPr="00BA1101">
        <w:t>Stock &amp; Dunne, 2010</w:t>
      </w:r>
      <w:r w:rsidR="005452EC" w:rsidRPr="00622CF5">
        <w:rPr>
          <w:noProof/>
        </w:rPr>
        <w:t xml:space="preserve">; </w:t>
      </w:r>
      <w:r w:rsidR="005256B6" w:rsidRPr="00BA1101">
        <w:t>Thunell et al., 2007</w:t>
      </w:r>
      <w:r w:rsidR="005452EC" w:rsidRPr="00622CF5">
        <w:rPr>
          <w:noProof/>
        </w:rPr>
        <w:t>)</w:t>
      </w:r>
      <w:r w:rsidR="00D528BA" w:rsidRPr="00622CF5">
        <w:fldChar w:fldCharType="end"/>
      </w:r>
      <w:r w:rsidR="000C6590" w:rsidRPr="00622CF5">
        <w:t>.</w:t>
      </w:r>
      <w:r w:rsidRPr="00622CF5">
        <w:t xml:space="preserve"> Lateral transport also provides a significant flux of upwelled nutrients and coastal planktonic communities to the offshore domain</w:t>
      </w:r>
      <w:r w:rsidR="008B7CDE" w:rsidRPr="00622CF5">
        <w:t xml:space="preserve"> </w:t>
      </w:r>
      <w:r w:rsidR="009D00F2"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 </w:instrText>
      </w:r>
      <w:r w:rsidR="00617264"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DATA </w:instrText>
      </w:r>
      <w:r w:rsidR="00617264" w:rsidRPr="00622CF5">
        <w:fldChar w:fldCharType="end"/>
      </w:r>
      <w:r w:rsidR="009D00F2" w:rsidRPr="00622CF5">
        <w:fldChar w:fldCharType="separate"/>
      </w:r>
      <w:r w:rsidR="009D00F2" w:rsidRPr="00622CF5">
        <w:rPr>
          <w:noProof/>
        </w:rPr>
        <w:t>(</w:t>
      </w:r>
      <w:r w:rsidR="005256B6" w:rsidRPr="00BA1101">
        <w:t>Nagai et al., 2015</w:t>
      </w:r>
      <w:r w:rsidR="009D00F2" w:rsidRPr="00622CF5">
        <w:rPr>
          <w:noProof/>
        </w:rPr>
        <w:t xml:space="preserve">; </w:t>
      </w:r>
      <w:r w:rsidR="005256B6" w:rsidRPr="00BA1101">
        <w:t>Plattner et al., 2005</w:t>
      </w:r>
      <w:r w:rsidR="009D00F2" w:rsidRPr="00622CF5">
        <w:rPr>
          <w:noProof/>
        </w:rPr>
        <w:t>)</w:t>
      </w:r>
      <w:r w:rsidR="009D00F2" w:rsidRPr="00622CF5">
        <w:fldChar w:fldCharType="end"/>
      </w:r>
      <w:r w:rsidRPr="00622CF5">
        <w:t xml:space="preserve">, resulting in complicated spatial and temporal connectivity between physical </w:t>
      </w:r>
      <w:r w:rsidR="00622CF5" w:rsidRPr="00622CF5">
        <w:t>forcing</w:t>
      </w:r>
      <w:r w:rsidRPr="00622CF5">
        <w:t xml:space="preserve">, </w:t>
      </w:r>
      <w:r w:rsidRPr="00622CF5">
        <w:rPr>
          <w:i/>
        </w:rPr>
        <w:t>in situ</w:t>
      </w:r>
      <w:r w:rsidRPr="00622CF5">
        <w:t xml:space="preserve"> community composition and regional biogeochemistry.</w:t>
      </w:r>
    </w:p>
    <w:p w14:paraId="24C9902A" w14:textId="0EC88F6F" w:rsidR="00AC545E" w:rsidRPr="00622CF5" w:rsidRDefault="00ED0FC6" w:rsidP="00AC545E">
      <w:pPr>
        <w:spacing w:line="360" w:lineRule="auto"/>
        <w:ind w:firstLine="720"/>
      </w:pPr>
      <w:r w:rsidRPr="00622CF5">
        <w:t xml:space="preserve">While remote sensing techniques can reasonably quantify phytoplankton standing stocks </w:t>
      </w:r>
      <w:r w:rsidR="00B10E5E"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 </w:instrText>
      </w:r>
      <w:r w:rsidR="00617264"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r w:rsidR="005256B6" w:rsidRPr="00BA1101">
        <w:t>O'Reilly et al., 1998</w:t>
      </w:r>
      <w:r w:rsidR="005452EC" w:rsidRPr="00622CF5">
        <w:rPr>
          <w:noProof/>
        </w:rPr>
        <w:t xml:space="preserve">; </w:t>
      </w:r>
      <w:r w:rsidR="005256B6" w:rsidRPr="00BA1101">
        <w:t>Saba et al., 2011</w:t>
      </w:r>
      <w:r w:rsidR="005452EC" w:rsidRPr="00622CF5">
        <w:rPr>
          <w:noProof/>
        </w:rPr>
        <w:t>)</w:t>
      </w:r>
      <w:r w:rsidR="00B10E5E" w:rsidRPr="00622CF5">
        <w:fldChar w:fldCharType="end"/>
      </w:r>
      <w:r w:rsidR="008B3D01" w:rsidRPr="00622CF5">
        <w:t xml:space="preserve">, primary </w:t>
      </w:r>
      <w:r w:rsidR="0063162F" w:rsidRPr="00622CF5">
        <w:t>production</w:t>
      </w:r>
      <w:r w:rsidR="008B3D01" w:rsidRPr="00622CF5">
        <w:t xml:space="preserve"> </w:t>
      </w:r>
      <w:r w:rsidR="00BC4943"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DATA </w:instrText>
      </w:r>
      <w:r w:rsidR="00617264" w:rsidRPr="00622CF5">
        <w:fldChar w:fldCharType="end"/>
      </w:r>
      <w:r w:rsidR="00BC4943" w:rsidRPr="00622CF5">
        <w:fldChar w:fldCharType="separate"/>
      </w:r>
      <w:r w:rsidR="005452EC" w:rsidRPr="00622CF5">
        <w:rPr>
          <w:noProof/>
        </w:rPr>
        <w:t>(</w:t>
      </w:r>
      <w:r w:rsidR="005256B6" w:rsidRPr="00BA1101">
        <w:t>Behrenfeld &amp; Falkowski, 1997</w:t>
      </w:r>
      <w:r w:rsidR="005452EC" w:rsidRPr="00622CF5">
        <w:rPr>
          <w:noProof/>
        </w:rPr>
        <w:t xml:space="preserve">; </w:t>
      </w:r>
      <w:r w:rsidR="005256B6" w:rsidRPr="00BA1101">
        <w:t>Kahru et al., 2015</w:t>
      </w:r>
      <w:r w:rsidR="005452EC" w:rsidRPr="00622CF5">
        <w:rPr>
          <w:noProof/>
        </w:rPr>
        <w:t>)</w:t>
      </w:r>
      <w:r w:rsidR="00BC4943" w:rsidRPr="00622CF5">
        <w:fldChar w:fldCharType="end"/>
      </w:r>
      <w:r w:rsidR="008B3D01" w:rsidRPr="00622CF5">
        <w:t>, and even community composition</w:t>
      </w:r>
      <w:r w:rsidR="00337B85" w:rsidRPr="00622CF5">
        <w:t xml:space="preserve"> </w:t>
      </w:r>
      <w:r w:rsidR="00B10E5E"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 </w:instrText>
      </w:r>
      <w:r w:rsidR="00617264"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r w:rsidR="005256B6" w:rsidRPr="00BA1101">
        <w:t>Pan et al., 2011</w:t>
      </w:r>
      <w:r w:rsidR="005452EC" w:rsidRPr="00622CF5">
        <w:rPr>
          <w:noProof/>
        </w:rPr>
        <w:t xml:space="preserve">; </w:t>
      </w:r>
      <w:r w:rsidR="005256B6" w:rsidRPr="00BA1101">
        <w:t>Uitz et al., 2015</w:t>
      </w:r>
      <w:r w:rsidR="005452EC" w:rsidRPr="00622CF5">
        <w:rPr>
          <w:noProof/>
        </w:rPr>
        <w:t>)</w:t>
      </w:r>
      <w:r w:rsidR="00B10E5E" w:rsidRPr="00622CF5">
        <w:fldChar w:fldCharType="end"/>
      </w:r>
      <w:r w:rsidR="008B3D01" w:rsidRPr="00622CF5">
        <w:t xml:space="preserve">, </w:t>
      </w:r>
      <w:r w:rsidRPr="00622CF5">
        <w:t xml:space="preserve">over broad temporal and spatial scales, fine-scale and subsurface features remain challenging to resolve from </w:t>
      </w:r>
      <w:r w:rsidRPr="00F73EA1">
        <w:t xml:space="preserve">satellites. </w:t>
      </w:r>
      <w:r w:rsidR="00A36E5F" w:rsidRPr="00F73EA1">
        <w:t>S</w:t>
      </w:r>
      <w:r w:rsidRPr="00F73EA1">
        <w:t xml:space="preserve">hipboard </w:t>
      </w:r>
      <w:r w:rsidRPr="00F73EA1">
        <w:rPr>
          <w:iCs/>
        </w:rPr>
        <w:t>incubation</w:t>
      </w:r>
      <w:r w:rsidRPr="00F73EA1">
        <w:t xml:space="preserve"> techniques allow more accurate measurements throughout the photic zone, but </w:t>
      </w:r>
      <w:r w:rsidR="004129FB" w:rsidRPr="00F73EA1">
        <w:t>can</w:t>
      </w:r>
      <w:r w:rsidR="008A6749">
        <w:t>no</w:t>
      </w:r>
      <w:r w:rsidR="004129FB" w:rsidRPr="00F73EA1">
        <w:t>t resolve</w:t>
      </w:r>
      <w:r w:rsidRPr="00F73EA1">
        <w:t xml:space="preserve"> </w:t>
      </w:r>
      <w:r w:rsidR="004129FB" w:rsidRPr="00F73EA1">
        <w:t>highly spatially variable</w:t>
      </w:r>
      <w:r w:rsidRPr="00F73EA1">
        <w:t xml:space="preserve"> patterns in heterogenous regions. In addition, shipboard methods with different assumptions, caveats and spatiotemporal integration </w:t>
      </w:r>
      <w:r w:rsidR="008A6749">
        <w:t xml:space="preserve">scales </w:t>
      </w:r>
      <w:r w:rsidRPr="00F73EA1">
        <w:t xml:space="preserve">can be challenging to compare among cruises and regions. </w:t>
      </w:r>
      <w:r w:rsidR="00C83FB0">
        <w:t>Consequently</w:t>
      </w:r>
      <w:r w:rsidRPr="00F73EA1">
        <w:t xml:space="preserve">, multi-method approaches for assessing productivity have proven useful for understanding the nuances of processes that shape production responses to varying environmental conditions and their relationships </w:t>
      </w:r>
      <w:r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 </w:instrText>
      </w:r>
      <w:r w:rsidR="00C31950"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DATA </w:instrText>
      </w:r>
      <w:r w:rsidR="00C31950" w:rsidRPr="00F73EA1">
        <w:fldChar w:fldCharType="end"/>
      </w:r>
      <w:r w:rsidRPr="00F73EA1">
        <w:fldChar w:fldCharType="separate"/>
      </w:r>
      <w:r w:rsidRPr="00F73EA1">
        <w:rPr>
          <w:noProof/>
        </w:rPr>
        <w:t xml:space="preserve">(e.g. </w:t>
      </w:r>
      <w:r w:rsidR="005256B6" w:rsidRPr="00BA1101">
        <w:t>Hamme et al., 2012</w:t>
      </w:r>
      <w:r w:rsidRPr="00F73EA1">
        <w:rPr>
          <w:noProof/>
        </w:rPr>
        <w:t xml:space="preserve">; </w:t>
      </w:r>
      <w:r w:rsidR="005256B6" w:rsidRPr="00BA1101">
        <w:t>Quay et al., 2010</w:t>
      </w:r>
      <w:r w:rsidRPr="00F73EA1">
        <w:rPr>
          <w:noProof/>
        </w:rPr>
        <w:t xml:space="preserve">; </w:t>
      </w:r>
      <w:r w:rsidR="005256B6" w:rsidRPr="00BA1101">
        <w:t>Robinson et al., 2009</w:t>
      </w:r>
      <w:r w:rsidRPr="00F73EA1">
        <w:rPr>
          <w:noProof/>
        </w:rPr>
        <w:t xml:space="preserve">; </w:t>
      </w:r>
      <w:r w:rsidR="005256B6" w:rsidRPr="00BA1101">
        <w:t>Teeter et al., 2018</w:t>
      </w:r>
      <w:r w:rsidRPr="00F73EA1">
        <w:rPr>
          <w:noProof/>
        </w:rPr>
        <w:t>)</w:t>
      </w:r>
      <w:r w:rsidRPr="00F73EA1">
        <w:fldChar w:fldCharType="end"/>
      </w:r>
      <w:r w:rsidRPr="00F73EA1">
        <w:t>.</w:t>
      </w:r>
      <w:r w:rsidRPr="00622CF5">
        <w:t xml:space="preserve"> </w:t>
      </w:r>
    </w:p>
    <w:p w14:paraId="617DEE27" w14:textId="77777777" w:rsidR="00A82155" w:rsidRDefault="00B73D59" w:rsidP="00B73D59">
      <w:pPr>
        <w:spacing w:before="120" w:line="360" w:lineRule="auto"/>
        <w:ind w:firstLine="360"/>
      </w:pPr>
      <w:r w:rsidRPr="00622CF5">
        <w:t xml:space="preserve">Here, we take such a multi-method approach to reveal commonalities and complications among several ecosystem production techniques applied to heterogeneous environmental settings </w:t>
      </w:r>
      <w:r w:rsidRPr="00622CF5">
        <w:lastRenderedPageBreak/>
        <w:t xml:space="preserve">in the California Current Ecosystem (CCE) from coastal upwelling to the oligotrophic open ocean. </w:t>
      </w:r>
      <w:r w:rsidR="00AD5F46" w:rsidRPr="00622CF5">
        <w:t xml:space="preserve">We especially want to emphasize that novel productivity </w:t>
      </w:r>
      <w:r w:rsidR="00622CF5" w:rsidRPr="00622CF5">
        <w:t>assessment</w:t>
      </w:r>
      <w:r w:rsidR="00AD5F46" w:rsidRPr="00622CF5">
        <w:t xml:space="preserve"> techniques can reveal high </w:t>
      </w:r>
      <w:r w:rsidR="00622CF5" w:rsidRPr="00622CF5">
        <w:t>temporal</w:t>
      </w:r>
      <w:r w:rsidR="00AD5F46" w:rsidRPr="00622CF5">
        <w:t xml:space="preserve"> and spatial resolution of marine productivity which can in turn prove useful in characterizing ecosystem productivity patterns. </w:t>
      </w:r>
      <w:r w:rsidRPr="00622CF5">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622CF5">
        <w:rPr>
          <w:i/>
          <w:iCs/>
        </w:rPr>
        <w:t>in situ</w:t>
      </w:r>
      <w:r w:rsidRPr="00622CF5">
        <w:t xml:space="preserve"> measurements (</w:t>
      </w:r>
      <w:r w:rsidRPr="00622CF5">
        <w:rPr>
          <w:vertAlign w:val="superscript"/>
        </w:rPr>
        <w:t>14</w:t>
      </w:r>
      <w:r w:rsidRPr="00622CF5">
        <w:t xml:space="preserve">C, </w:t>
      </w:r>
      <w:r w:rsidRPr="00622CF5">
        <w:rPr>
          <w:vertAlign w:val="superscript"/>
        </w:rPr>
        <w:t>15</w:t>
      </w:r>
      <w:r w:rsidRPr="00622CF5">
        <w:t>NO</w:t>
      </w:r>
      <w:r w:rsidRPr="00622CF5">
        <w:rPr>
          <w:vertAlign w:val="subscript"/>
        </w:rPr>
        <w:t>3</w:t>
      </w:r>
      <w:r w:rsidRPr="00622CF5">
        <w:rPr>
          <w:vertAlign w:val="superscript"/>
        </w:rPr>
        <w:t>-</w:t>
      </w:r>
      <w:r w:rsidRPr="00622CF5">
        <w:t>, dilution-based growth rates, and sediment traps) for assessing net primary production (NPP), new production (NP) and export production to high-resolution production measurements of net carbon production (NCP), O</w:t>
      </w:r>
      <w:r w:rsidRPr="00622CF5">
        <w:rPr>
          <w:vertAlign w:val="subscript"/>
        </w:rPr>
        <w:t>2</w:t>
      </w:r>
      <w:r w:rsidRPr="00622CF5">
        <w:t xml:space="preserve">:Ar-based gross primary production (GPP) and FRRF-based photophysiological measurements of GPP. </w:t>
      </w:r>
    </w:p>
    <w:p w14:paraId="691C7EF1" w14:textId="2BAB0719" w:rsidR="00B73D59" w:rsidRPr="00622CF5" w:rsidRDefault="00B73D59" w:rsidP="00B73D59">
      <w:pPr>
        <w:spacing w:before="120" w:line="360" w:lineRule="auto"/>
        <w:ind w:firstLine="360"/>
      </w:pPr>
      <w:r w:rsidRPr="00622CF5">
        <w:t xml:space="preserve">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622CF5">
        <w:fldChar w:fldCharType="begin"/>
      </w:r>
      <w:r w:rsidR="003559E0"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622CF5">
        <w:fldChar w:fldCharType="separate"/>
      </w:r>
      <w:r w:rsidR="003559E0" w:rsidRPr="00622CF5">
        <w:rPr>
          <w:noProof/>
        </w:rPr>
        <w:t>(</w:t>
      </w:r>
      <w:r w:rsidR="005256B6" w:rsidRPr="00BA1101">
        <w:t>Wang et al., submitted</w:t>
      </w:r>
      <w:r w:rsidR="003559E0" w:rsidRPr="00622CF5">
        <w:rPr>
          <w:noProof/>
        </w:rPr>
        <w:t>)</w:t>
      </w:r>
      <w:r w:rsidR="003559E0" w:rsidRPr="00622CF5">
        <w:fldChar w:fldCharType="end"/>
      </w:r>
      <w:r w:rsidRPr="00622CF5">
        <w:t>, that uses O</w:t>
      </w:r>
      <w:r w:rsidRPr="00622CF5">
        <w:rPr>
          <w:vertAlign w:val="subscript"/>
        </w:rPr>
        <w:t>2</w:t>
      </w:r>
      <w:r w:rsidRPr="00622CF5">
        <w:t>/Ar to resolve temporal and spatial patterns of NCP in a highly dynamic region. To our knowledge, this study comprises the first in-depth analysis of so many different production assessments in a highly dynamic coastal setting. 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622CF5" w:rsidRDefault="00B73D59" w:rsidP="00B73D59">
      <w:pPr>
        <w:spacing w:before="120" w:line="360" w:lineRule="auto"/>
        <w:rPr>
          <w:b/>
          <w:sz w:val="28"/>
          <w:szCs w:val="28"/>
        </w:rPr>
      </w:pPr>
      <w:r w:rsidRPr="00622CF5">
        <w:rPr>
          <w:b/>
          <w:sz w:val="28"/>
          <w:szCs w:val="28"/>
        </w:rPr>
        <w:t>2. Overview of Production Definitions and Measurement Approaches</w:t>
      </w:r>
    </w:p>
    <w:p w14:paraId="54E67253" w14:textId="29BA0EC2" w:rsidR="00B73D59" w:rsidRPr="00622CF5" w:rsidRDefault="00B73D59" w:rsidP="00B73D59">
      <w:pPr>
        <w:spacing w:before="120" w:line="360" w:lineRule="auto"/>
        <w:ind w:firstLine="360"/>
      </w:pPr>
      <w:r w:rsidRPr="00622CF5">
        <w:t xml:space="preserve">The many different techniques for assessing ocean production can be reasonably grouped in a few broadly defined measurement categories. Gross Primary Production (GPP) is the rate of organic carbon production by autotrophs. Net Primary Production (NPP) refers to GPP minus the respiration performed by the autotrophs themselves. NPP thus accounts for both growth and metabolic loss processes that lead to phytoplankton biomass production. The term New Production (NP) refers to the portion of phytoplankton production based on the uptake of “new” </w:t>
      </w:r>
      <w:r w:rsidRPr="00622CF5">
        <w:lastRenderedPageBreak/>
        <w:t>nitrogen (N) that enters the euphotic zone from external sources. NP sources include upwelled NO</w:t>
      </w:r>
      <w:r w:rsidRPr="00622CF5">
        <w:rPr>
          <w:vertAlign w:val="subscript"/>
        </w:rPr>
        <w:t>3</w:t>
      </w:r>
      <w:r w:rsidRPr="00622CF5">
        <w:rPr>
          <w:vertAlign w:val="superscript"/>
        </w:rPr>
        <w:t>-</w:t>
      </w:r>
      <w:r w:rsidRPr="00622CF5">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622CF5">
        <w:fldChar w:fldCharType="begin"/>
      </w:r>
      <w:r w:rsidR="00617264" w:rsidRPr="00622CF5">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622CF5">
        <w:fldChar w:fldCharType="separate"/>
      </w:r>
      <w:r w:rsidRPr="00622CF5">
        <w:rPr>
          <w:noProof/>
        </w:rPr>
        <w:t>(</w:t>
      </w:r>
      <w:r w:rsidR="005256B6" w:rsidRPr="00BA1101">
        <w:t>Eppley &amp; Peterson, 1979</w:t>
      </w:r>
      <w:r w:rsidRPr="00622CF5">
        <w:rPr>
          <w:noProof/>
        </w:rPr>
        <w:t>)</w:t>
      </w:r>
      <w:r w:rsidRPr="00622CF5">
        <w:fldChar w:fldCharType="end"/>
      </w:r>
      <w:r w:rsidRPr="00622CF5">
        <w:t>.</w:t>
      </w:r>
    </w:p>
    <w:p w14:paraId="27BCC6F3" w14:textId="5CFF7679" w:rsidR="00B73D59" w:rsidRPr="00622CF5" w:rsidRDefault="00B73D59" w:rsidP="00B73D59">
      <w:pPr>
        <w:spacing w:before="120" w:line="360" w:lineRule="auto"/>
        <w:ind w:firstLine="360"/>
      </w:pPr>
      <w:r w:rsidRPr="00622CF5">
        <w:t xml:space="preserve">One of the most common methods for estimating primary production is the incorporation of </w:t>
      </w:r>
      <w:r w:rsidRPr="00622CF5">
        <w:rPr>
          <w:vertAlign w:val="superscript"/>
        </w:rPr>
        <w:t>14</w:t>
      </w:r>
      <w:r w:rsidRPr="00622CF5">
        <w:t xml:space="preserve">C-labelled bicarbonate into particulate organic carbon </w:t>
      </w:r>
      <w:r w:rsidRPr="00622CF5">
        <w:fldChar w:fldCharType="begin"/>
      </w:r>
      <w:r w:rsidRPr="00622CF5">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622CF5">
        <w:fldChar w:fldCharType="separate"/>
      </w:r>
      <w:r w:rsidRPr="00622CF5">
        <w:rPr>
          <w:noProof/>
        </w:rPr>
        <w:t>(</w:t>
      </w:r>
      <w:r w:rsidR="005256B6" w:rsidRPr="00BA1101">
        <w:t>Steemann Nielsen, 1952</w:t>
      </w:r>
      <w:r w:rsidRPr="00622CF5">
        <w:rPr>
          <w:noProof/>
        </w:rPr>
        <w:t>)</w:t>
      </w:r>
      <w:r w:rsidRPr="00622CF5">
        <w:fldChar w:fldCharType="end"/>
      </w:r>
      <w:r w:rsidRPr="00622CF5">
        <w:t>. Although this highly sensitive method has been a standard for aquatic production studies for decades, interpretation is still highly debated</w:t>
      </w:r>
      <w:r w:rsidR="00617264" w:rsidRPr="00622CF5">
        <w:t xml:space="preserve"> </w:t>
      </w:r>
      <w:r w:rsidR="00617264"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 </w:instrText>
      </w:r>
      <w:r w:rsidR="00C31950"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DATA </w:instrText>
      </w:r>
      <w:r w:rsidR="00C31950" w:rsidRPr="00622CF5">
        <w:fldChar w:fldCharType="end"/>
      </w:r>
      <w:r w:rsidR="00617264" w:rsidRPr="00622CF5">
        <w:fldChar w:fldCharType="separate"/>
      </w:r>
      <w:r w:rsidR="00617264" w:rsidRPr="00622CF5">
        <w:rPr>
          <w:noProof/>
        </w:rPr>
        <w:t>(</w:t>
      </w:r>
      <w:r w:rsidR="005256B6" w:rsidRPr="00BA1101">
        <w:t>Marra, 2009</w:t>
      </w:r>
      <w:r w:rsidR="00617264" w:rsidRPr="00622CF5">
        <w:rPr>
          <w:noProof/>
        </w:rPr>
        <w:t xml:space="preserve">; </w:t>
      </w:r>
      <w:r w:rsidR="005256B6" w:rsidRPr="00BA1101">
        <w:t>Peterson, 1980</w:t>
      </w:r>
      <w:r w:rsidR="00617264" w:rsidRPr="00622CF5">
        <w:rPr>
          <w:noProof/>
        </w:rPr>
        <w:t>)</w:t>
      </w:r>
      <w:r w:rsidR="00617264" w:rsidRPr="00622CF5">
        <w:fldChar w:fldCharType="end"/>
      </w:r>
      <w:r w:rsidRPr="00622CF5">
        <w:t>. Measurements conducted over a relatively short time approximate GPP</w:t>
      </w:r>
      <w:r w:rsidRPr="00622CF5">
        <w:rPr>
          <w:i/>
        </w:rPr>
        <w:t>,</w:t>
      </w:r>
      <w:r w:rsidRPr="00622CF5">
        <w:t xml:space="preserve"> but longer incubations have increasing losses to respiration. Experiment conducted over the full 24-h photocycle are </w:t>
      </w:r>
      <w:r w:rsidR="006260A9" w:rsidRPr="00622CF5">
        <w:t>thought to approach</w:t>
      </w:r>
      <w:r w:rsidRPr="00622CF5">
        <w:t xml:space="preserve"> to NPP, but should be underestimates because the respiratory losses include contributions from heterotrophs that ha</w:t>
      </w:r>
      <w:r w:rsidR="007425FA">
        <w:t>ve</w:t>
      </w:r>
      <w:r w:rsidRPr="00622CF5">
        <w:t xml:space="preserve">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622CF5">
        <w:rPr>
          <w:vertAlign w:val="superscript"/>
        </w:rPr>
        <w:t>14</w:t>
      </w:r>
      <w:r w:rsidRPr="00622CF5">
        <w:t xml:space="preserve">C into Dissolved Organic Carbon (DOC) is unmeasured </w:t>
      </w:r>
      <w:r w:rsidR="00C31950"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DATA </w:instrText>
      </w:r>
      <w:r w:rsidR="00CB305C" w:rsidRPr="00622CF5">
        <w:fldChar w:fldCharType="end"/>
      </w:r>
      <w:r w:rsidR="00C31950" w:rsidRPr="00622CF5">
        <w:fldChar w:fldCharType="separate"/>
      </w:r>
      <w:r w:rsidR="00C31950" w:rsidRPr="00622CF5">
        <w:rPr>
          <w:noProof/>
        </w:rPr>
        <w:t>(</w:t>
      </w:r>
      <w:r w:rsidR="005256B6" w:rsidRPr="00BA1101">
        <w:t>Laws et al., 2000</w:t>
      </w:r>
      <w:r w:rsidR="00C31950" w:rsidRPr="00622CF5">
        <w:rPr>
          <w:noProof/>
        </w:rPr>
        <w:t xml:space="preserve">; </w:t>
      </w:r>
      <w:r w:rsidR="005256B6" w:rsidRPr="00BA1101">
        <w:t>Myklestad, 2000</w:t>
      </w:r>
      <w:r w:rsidR="00C31950" w:rsidRPr="00622CF5">
        <w:rPr>
          <w:noProof/>
        </w:rPr>
        <w:t xml:space="preserve">; </w:t>
      </w:r>
      <w:r w:rsidR="005256B6" w:rsidRPr="00BA1101">
        <w:t>Teira et al., 2001</w:t>
      </w:r>
      <w:r w:rsidR="00C31950" w:rsidRPr="00622CF5">
        <w:rPr>
          <w:noProof/>
        </w:rPr>
        <w:t>)</w:t>
      </w:r>
      <w:r w:rsidR="00C31950" w:rsidRPr="00622CF5">
        <w:fldChar w:fldCharType="end"/>
      </w:r>
      <w:r w:rsidRPr="00622CF5">
        <w:t>. NPP can also be assessed by the seawater dilution method, where serial dilution is used to decouple growth and grazing processes, allowing separate instantaneous rate estimates for phytoplankton growth and microzooplankton grazing</w:t>
      </w:r>
      <w:r w:rsidR="00A50138" w:rsidRPr="00622CF5">
        <w:t xml:space="preserve"> </w:t>
      </w:r>
      <w:r w:rsidR="00C31950" w:rsidRPr="00622CF5">
        <w:fldChar w:fldCharType="begin"/>
      </w:r>
      <w:r w:rsidR="00C31950" w:rsidRPr="00622CF5">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622CF5">
        <w:fldChar w:fldCharType="separate"/>
      </w:r>
      <w:r w:rsidR="00C31950" w:rsidRPr="00622CF5">
        <w:rPr>
          <w:noProof/>
        </w:rPr>
        <w:t>(</w:t>
      </w:r>
      <w:r w:rsidR="005256B6" w:rsidRPr="00BA1101">
        <w:t>Landry &amp; Hassett, 1982</w:t>
      </w:r>
      <w:r w:rsidR="00C31950" w:rsidRPr="00622CF5">
        <w:rPr>
          <w:noProof/>
        </w:rPr>
        <w:t>)</w:t>
      </w:r>
      <w:r w:rsidR="00C31950" w:rsidRPr="00622CF5">
        <w:fldChar w:fldCharType="end"/>
      </w:r>
      <w:r w:rsidRPr="00622CF5">
        <w:t xml:space="preserve">. When carbon-based biomass estimates for phytoplankton is combined with dilution-based daily rates, the calculated NPP result is the daily net carbon biomass produced by phytoplankton absent losses that are a consequence of grazing </w: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 </w:instrTex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DATA </w:instrText>
      </w:r>
      <w:r w:rsidR="00C31950" w:rsidRPr="00622CF5">
        <w:fldChar w:fldCharType="end"/>
      </w:r>
      <w:r w:rsidR="00C31950" w:rsidRPr="00622CF5">
        <w:fldChar w:fldCharType="separate"/>
      </w:r>
      <w:r w:rsidR="00C31950" w:rsidRPr="00622CF5">
        <w:rPr>
          <w:noProof/>
        </w:rPr>
        <w:t>(</w:t>
      </w:r>
      <w:r w:rsidR="005256B6" w:rsidRPr="00BA1101">
        <w:t>Barron et al., 2014</w:t>
      </w:r>
      <w:r w:rsidR="00C31950" w:rsidRPr="00622CF5">
        <w:rPr>
          <w:noProof/>
        </w:rPr>
        <w:t xml:space="preserve">; </w:t>
      </w:r>
      <w:r w:rsidR="005256B6" w:rsidRPr="00BA1101">
        <w:t>Landry et al., 2000</w:t>
      </w:r>
      <w:r w:rsidR="00C31950" w:rsidRPr="00622CF5">
        <w:rPr>
          <w:noProof/>
        </w:rPr>
        <w:t>)</w:t>
      </w:r>
      <w:r w:rsidR="00C31950" w:rsidRPr="00622CF5">
        <w:fldChar w:fldCharType="end"/>
      </w:r>
      <w:r w:rsidRPr="00622CF5">
        <w:t xml:space="preserve">. </w:t>
      </w:r>
    </w:p>
    <w:p w14:paraId="1029283B" w14:textId="5EEC5052" w:rsidR="00B73D59" w:rsidRPr="00622CF5" w:rsidRDefault="00B73D59" w:rsidP="00B73D59">
      <w:pPr>
        <w:spacing w:before="120" w:line="360" w:lineRule="auto"/>
        <w:ind w:firstLine="360"/>
      </w:pPr>
      <w:r w:rsidRPr="00622CF5">
        <w:lastRenderedPageBreak/>
        <w:t xml:space="preserve">The uptake and incorporation of </w:t>
      </w:r>
      <w:r w:rsidRPr="00622CF5">
        <w:rPr>
          <w:vertAlign w:val="superscript"/>
        </w:rPr>
        <w:t>15</w:t>
      </w:r>
      <w:r w:rsidRPr="00622CF5">
        <w:t>NO</w:t>
      </w:r>
      <w:r w:rsidRPr="00622CF5">
        <w:rPr>
          <w:vertAlign w:val="subscript"/>
        </w:rPr>
        <w:t>3</w:t>
      </w:r>
      <w:r w:rsidRPr="00622CF5">
        <w:rPr>
          <w:vertAlign w:val="superscript"/>
        </w:rPr>
        <w:t>-</w:t>
      </w:r>
      <w:r w:rsidRPr="00622CF5">
        <w:t xml:space="preserve"> into phytoplankton cells can also be used to estimate phytoplankton production derived from that nitrogen source</w:t>
      </w:r>
      <w:r w:rsidR="003559E0" w:rsidRPr="00622CF5">
        <w:t xml:space="preserve"> </w:t>
      </w:r>
      <w:r w:rsidR="003559E0" w:rsidRPr="00622CF5">
        <w:fldChar w:fldCharType="begin"/>
      </w:r>
      <w:r w:rsidR="000D66FA" w:rsidRPr="00622CF5">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622CF5">
        <w:fldChar w:fldCharType="separate"/>
      </w:r>
      <w:r w:rsidR="000D66FA" w:rsidRPr="00622CF5">
        <w:rPr>
          <w:noProof/>
        </w:rPr>
        <w:t>(</w:t>
      </w:r>
      <w:r w:rsidR="005256B6" w:rsidRPr="00BA1101">
        <w:t>Dugdale &amp; Goering, 1967</w:t>
      </w:r>
      <w:r w:rsidR="000D66FA" w:rsidRPr="00622CF5">
        <w:rPr>
          <w:noProof/>
        </w:rPr>
        <w:t>)</w:t>
      </w:r>
      <w:r w:rsidR="003559E0" w:rsidRPr="00622CF5">
        <w:fldChar w:fldCharType="end"/>
      </w:r>
      <w:r w:rsidR="003A5BA2" w:rsidRPr="00622CF5">
        <w:t>.</w:t>
      </w:r>
      <w:r w:rsidRPr="00622CF5">
        <w:t xml:space="preserve"> The </w:t>
      </w:r>
      <w:r w:rsidRPr="00622CF5">
        <w:rPr>
          <w:vertAlign w:val="superscript"/>
        </w:rPr>
        <w:t>15</w:t>
      </w:r>
      <w:r w:rsidRPr="00622CF5">
        <w:t>N-NO</w:t>
      </w:r>
      <w:r w:rsidRPr="00622CF5">
        <w:rPr>
          <w:vertAlign w:val="subscript"/>
        </w:rPr>
        <w:t>3</w:t>
      </w:r>
      <w:r w:rsidRPr="00622CF5">
        <w:rPr>
          <w:vertAlign w:val="superscript"/>
        </w:rPr>
        <w:t>-</w:t>
      </w:r>
      <w:r w:rsidRPr="00622CF5">
        <w:t xml:space="preserve"> method is thought to reduce the impact of internal elemental turnover, a process much enhanced in the cellular carbon pool compared to cellular nitrogen. The measurement is based on the enrichment of </w:t>
      </w:r>
      <w:r w:rsidRPr="00622CF5">
        <w:rPr>
          <w:vertAlign w:val="superscript"/>
        </w:rPr>
        <w:t>15</w:t>
      </w:r>
      <w:r w:rsidRPr="00622CF5">
        <w:t>N in cellular particulate organic nitrogen (PON) over the incubation period and is defined as NP</w:t>
      </w:r>
      <w:r w:rsidRPr="00622CF5">
        <w:rPr>
          <w:i/>
        </w:rPr>
        <w:t>,</w:t>
      </w:r>
      <w:r w:rsidRPr="00622CF5">
        <w:t xml:space="preserve"> under the assumption that nitrate is not regenerated from ammonium in the euphotic zone. This method can, however, be impacted by processes such as ammonification or nitrification in surface waters </w:t>
      </w:r>
      <w:r w:rsidRPr="00622CF5">
        <w:fldChar w:fldCharType="begin"/>
      </w:r>
      <w:r w:rsidR="005A12B1" w:rsidRPr="00622CF5">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622CF5">
        <w:fldChar w:fldCharType="separate"/>
      </w:r>
      <w:r w:rsidR="005A12B1" w:rsidRPr="00622CF5">
        <w:rPr>
          <w:noProof/>
        </w:rPr>
        <w:t>(</w:t>
      </w:r>
      <w:r w:rsidR="005256B6" w:rsidRPr="00BA1101">
        <w:t>Yool et al., 2007</w:t>
      </w:r>
      <w:r w:rsidR="005A12B1" w:rsidRPr="00622CF5">
        <w:rPr>
          <w:noProof/>
        </w:rPr>
        <w:t>)</w:t>
      </w:r>
      <w:r w:rsidRPr="00622CF5">
        <w:fldChar w:fldCharType="end"/>
      </w:r>
      <w:r w:rsidR="003F2DE6">
        <w:t>,</w:t>
      </w:r>
      <w:r w:rsidRPr="00622CF5">
        <w:t xml:space="preserve"> which lead to under- or overestimates of NP. In addition, luxury NO</w:t>
      </w:r>
      <w:r w:rsidRPr="00622CF5">
        <w:rPr>
          <w:vertAlign w:val="subscript"/>
        </w:rPr>
        <w:t>3</w:t>
      </w:r>
      <w:r w:rsidRPr="00622CF5">
        <w:rPr>
          <w:vertAlign w:val="superscript"/>
        </w:rPr>
        <w:t>-</w:t>
      </w:r>
      <w:r w:rsidRPr="00622CF5">
        <w:t xml:space="preserve"> uptake </w:t>
      </w:r>
      <w:r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r w:rsidR="005256B6" w:rsidRPr="00BA1101">
        <w:t>Painter et al., 2007</w:t>
      </w:r>
      <w:r w:rsidRPr="00622CF5">
        <w:rPr>
          <w:noProof/>
        </w:rPr>
        <w:t>)</w:t>
      </w:r>
      <w:r w:rsidRPr="00622CF5">
        <w:fldChar w:fldCharType="end"/>
      </w:r>
      <w:r w:rsidRPr="00622CF5">
        <w:t xml:space="preserve"> and release of previously fixed </w:t>
      </w:r>
      <w:r w:rsidRPr="00622CF5">
        <w:rPr>
          <w:vertAlign w:val="superscript"/>
        </w:rPr>
        <w:t>15</w:t>
      </w:r>
      <w:r w:rsidRPr="00622CF5">
        <w:t xml:space="preserve">N as DON can also affect results of the </w:t>
      </w:r>
      <w:r w:rsidRPr="00622CF5">
        <w:rPr>
          <w:vertAlign w:val="superscript"/>
        </w:rPr>
        <w:t>15</w:t>
      </w:r>
      <w:r w:rsidRPr="00622CF5">
        <w:t>N method</w:t>
      </w:r>
      <w:r w:rsidR="005A12B1" w:rsidRPr="00622CF5">
        <w:t xml:space="preserve"> </w:t>
      </w:r>
      <w:r w:rsidRPr="00622CF5">
        <w:t xml:space="preserve"> </w:t>
      </w:r>
      <w:r w:rsidR="003A5BA2"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 </w:instrText>
      </w:r>
      <w:r w:rsidR="006260A9"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DATA </w:instrText>
      </w:r>
      <w:r w:rsidR="006260A9" w:rsidRPr="00622CF5">
        <w:fldChar w:fldCharType="end"/>
      </w:r>
      <w:r w:rsidR="003A5BA2" w:rsidRPr="00622CF5">
        <w:fldChar w:fldCharType="separate"/>
      </w:r>
      <w:r w:rsidR="006260A9" w:rsidRPr="00622CF5">
        <w:rPr>
          <w:noProof/>
        </w:rPr>
        <w:t>(</w:t>
      </w:r>
      <w:r w:rsidR="005256B6" w:rsidRPr="00BA1101">
        <w:t>Bronk et al., 1994</w:t>
      </w:r>
      <w:r w:rsidR="006260A9" w:rsidRPr="00622CF5">
        <w:rPr>
          <w:noProof/>
        </w:rPr>
        <w:t xml:space="preserve">; </w:t>
      </w:r>
      <w:r w:rsidR="005256B6" w:rsidRPr="00BA1101">
        <w:t>Collos, 1998</w:t>
      </w:r>
      <w:r w:rsidR="006260A9" w:rsidRPr="00622CF5">
        <w:rPr>
          <w:noProof/>
        </w:rPr>
        <w:t>)</w:t>
      </w:r>
      <w:r w:rsidR="003A5BA2" w:rsidRPr="00622CF5">
        <w:fldChar w:fldCharType="end"/>
      </w:r>
      <w:r w:rsidR="003A5BA2" w:rsidRPr="00622CF5">
        <w:t>.</w:t>
      </w:r>
      <w:r w:rsidRPr="00622CF5">
        <w:t xml:space="preserve"> </w:t>
      </w:r>
    </w:p>
    <w:p w14:paraId="15F90BA5" w14:textId="687A04AA" w:rsidR="00B73D59" w:rsidRPr="00622CF5" w:rsidRDefault="00B73D59" w:rsidP="003A5BA2">
      <w:pPr>
        <w:spacing w:before="120" w:line="360" w:lineRule="auto"/>
        <w:ind w:firstLine="360"/>
      </w:pPr>
      <w:r w:rsidRPr="00622CF5">
        <w:t>NCP, the balance between photosynthesis and community respiration, can be measured from the oxygen budget of the ocean mixed layer. Because of the similar physical properties of O</w:t>
      </w:r>
      <w:r w:rsidRPr="00622CF5">
        <w:rPr>
          <w:vertAlign w:val="subscript"/>
        </w:rPr>
        <w:t>2</w:t>
      </w:r>
      <w:r w:rsidRPr="00622CF5">
        <w:t xml:space="preserve"> and Ar, NCP measurements based on the O</w:t>
      </w:r>
      <w:r w:rsidRPr="00622CF5">
        <w:rPr>
          <w:vertAlign w:val="subscript"/>
        </w:rPr>
        <w:t>2</w:t>
      </w:r>
      <w:r w:rsidRPr="00622CF5">
        <w:t>/Ar method are mostly immune to mixed-layer physical effects (e.g. solubility, gas exchange) on O</w:t>
      </w:r>
      <w:r w:rsidRPr="00622CF5">
        <w:rPr>
          <w:vertAlign w:val="subscript"/>
        </w:rPr>
        <w:t>2</w:t>
      </w:r>
      <w:r w:rsidRPr="00622CF5">
        <w:t xml:space="preserve"> budgets over timescales of days to weeks. However, coastal upwelling systems complicate the assumptions for this method </w:t>
      </w:r>
      <w:r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r w:rsidR="005256B6" w:rsidRPr="00BA1101">
        <w:t>Teeter et al., 2018</w:t>
      </w:r>
      <w:r w:rsidRPr="00622CF5">
        <w:rPr>
          <w:noProof/>
        </w:rPr>
        <w:t>)</w:t>
      </w:r>
      <w:r w:rsidRPr="00622CF5">
        <w:fldChar w:fldCharType="end"/>
      </w:r>
      <w:r w:rsidRPr="00622CF5">
        <w:t xml:space="preserve"> </w:t>
      </w:r>
      <w:r w:rsidR="003A5BA2" w:rsidRPr="00622CF5">
        <w:t>since such coastal water parcels exhibit a larger magnitude of short-term variations in productivity and are subject to strong vertical fluxes that can alter surface O</w:t>
      </w:r>
      <w:r w:rsidR="003A5BA2" w:rsidRPr="00622CF5">
        <w:rPr>
          <w:vertAlign w:val="subscript"/>
        </w:rPr>
        <w:t>2</w:t>
      </w:r>
      <w:r w:rsidR="003A5BA2" w:rsidRPr="00622CF5">
        <w:t xml:space="preserve">/Ar. </w:t>
      </w:r>
      <w:r w:rsidRPr="00622CF5">
        <w:t xml:space="preserve">Nonetheless, recent work has shown that NCP can be applied on shorter timescales </w:t>
      </w:r>
      <w:r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 </w:instrText>
      </w:r>
      <w:r w:rsidR="00C31950"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r w:rsidR="005256B6" w:rsidRPr="00BA1101">
        <w:t>Hamme et al., 2012</w:t>
      </w:r>
      <w:r w:rsidRPr="00622CF5">
        <w:rPr>
          <w:noProof/>
        </w:rPr>
        <w:t>)</w:t>
      </w:r>
      <w:r w:rsidRPr="00622CF5">
        <w:fldChar w:fldCharType="end"/>
      </w:r>
      <w:r w:rsidRPr="00622CF5">
        <w:t xml:space="preserve"> if the </w:t>
      </w:r>
      <w:r w:rsidR="00622CF5" w:rsidRPr="00622CF5">
        <w:t>measurements</w:t>
      </w:r>
      <w:r w:rsidRPr="00622CF5">
        <w:t xml:space="preserve"> are conducted in a Lagrangian reference framework. Shortcomings of and improvements on this method, which is used in our CCE method comparison, are discussed in detail in a companion paper by </w:t>
      </w:r>
      <w:r w:rsidR="003A5BA2" w:rsidRPr="00622CF5">
        <w:fldChar w:fldCharType="begin"/>
      </w:r>
      <w:r w:rsidR="003A5BA2"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622CF5">
        <w:fldChar w:fldCharType="separate"/>
      </w:r>
      <w:r w:rsidR="003A5BA2" w:rsidRPr="00622CF5">
        <w:rPr>
          <w:noProof/>
        </w:rPr>
        <w:t>(</w:t>
      </w:r>
      <w:r w:rsidR="005256B6" w:rsidRPr="00BA1101">
        <w:t>Wang et al., submitted</w:t>
      </w:r>
      <w:r w:rsidR="003A5BA2" w:rsidRPr="00622CF5">
        <w:rPr>
          <w:noProof/>
        </w:rPr>
        <w:t>)</w:t>
      </w:r>
      <w:r w:rsidR="003A5BA2" w:rsidRPr="00622CF5">
        <w:fldChar w:fldCharType="end"/>
      </w:r>
      <w:r w:rsidRPr="00622CF5">
        <w:t xml:space="preserve">. </w:t>
      </w:r>
    </w:p>
    <w:p w14:paraId="0E4072DD" w14:textId="1494170E" w:rsidR="00B73D59" w:rsidRPr="00622CF5" w:rsidRDefault="00B73D59" w:rsidP="00B73D59">
      <w:pPr>
        <w:spacing w:before="120" w:line="360" w:lineRule="auto"/>
        <w:ind w:firstLine="360"/>
      </w:pPr>
      <w:r w:rsidRPr="00622CF5">
        <w:t>Short-term measurements by the O</w:t>
      </w:r>
      <w:r w:rsidRPr="00622CF5">
        <w:rPr>
          <w:vertAlign w:val="subscript"/>
        </w:rPr>
        <w:t>2</w:t>
      </w:r>
      <w:r w:rsidRPr="00622CF5">
        <w:t>/Ar method can also be used to estimate GPP if done in the same Lagrangian-tracked water mass during the day (production + respiration) and night (respiration) and assuming that nighttime respiration rate applies to the day. G</w:t>
      </w:r>
      <w:r w:rsidR="00DB135D">
        <w:t>P</w:t>
      </w:r>
      <w:r w:rsidRPr="00622CF5">
        <w:t>P is more rigorously determined using isotopically labelled water (H</w:t>
      </w:r>
      <w:r w:rsidRPr="00622CF5">
        <w:rPr>
          <w:vertAlign w:val="subscript"/>
        </w:rPr>
        <w:t>2</w:t>
      </w:r>
      <w:r w:rsidRPr="00622CF5">
        <w:rPr>
          <w:vertAlign w:val="superscript"/>
        </w:rPr>
        <w:t>18</w:t>
      </w:r>
      <w:r w:rsidRPr="00622CF5">
        <w:t xml:space="preserve">O) </w: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 </w:instrTex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DATA </w:instrText>
      </w:r>
      <w:r w:rsidRPr="00622CF5">
        <w:fldChar w:fldCharType="end"/>
      </w:r>
      <w:r w:rsidRPr="00622CF5">
        <w:fldChar w:fldCharType="separate"/>
      </w:r>
      <w:r w:rsidRPr="00622CF5">
        <w:rPr>
          <w:noProof/>
        </w:rPr>
        <w:t>(</w:t>
      </w:r>
      <w:r w:rsidR="005256B6" w:rsidRPr="00BA1101">
        <w:t>Goldman et al., 2015</w:t>
      </w:r>
      <w:r w:rsidRPr="00622CF5">
        <w:rPr>
          <w:noProof/>
        </w:rPr>
        <w:t>)</w:t>
      </w:r>
      <w:r w:rsidRPr="00622CF5">
        <w:fldChar w:fldCharType="end"/>
      </w:r>
      <w:r w:rsidRPr="00622CF5">
        <w:t xml:space="preserve"> or oxygen (</w:t>
      </w:r>
      <w:r w:rsidRPr="00622CF5">
        <w:rPr>
          <w:vertAlign w:val="superscript"/>
        </w:rPr>
        <w:t>18</w:t>
      </w:r>
      <w:r w:rsidRPr="00622CF5">
        <w:t>O</w:t>
      </w:r>
      <w:r w:rsidRPr="00622CF5">
        <w:rPr>
          <w:vertAlign w:val="subscript"/>
        </w:rPr>
        <w:t>2</w:t>
      </w:r>
      <w:r w:rsidRPr="00622CF5">
        <w:t xml:space="preserve">) </w:t>
      </w:r>
      <w:r w:rsidRPr="00622CF5">
        <w:fldChar w:fldCharType="begin"/>
      </w:r>
      <w:r w:rsidR="00C31950" w:rsidRPr="00622CF5">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622CF5">
        <w:fldChar w:fldCharType="separate"/>
      </w:r>
      <w:r w:rsidRPr="00622CF5">
        <w:rPr>
          <w:noProof/>
        </w:rPr>
        <w:t>(</w:t>
      </w:r>
      <w:r w:rsidR="005256B6" w:rsidRPr="00BA1101">
        <w:t>Kranz et al., 2010</w:t>
      </w:r>
      <w:r w:rsidRPr="00622CF5">
        <w:rPr>
          <w:noProof/>
        </w:rPr>
        <w:t>)</w:t>
      </w:r>
      <w:r w:rsidRPr="00622CF5">
        <w:fldChar w:fldCharType="end"/>
      </w:r>
      <w:r w:rsidRPr="00622CF5">
        <w:t xml:space="preserve"> or from the natural isotopic composition of oxygen by the </w:t>
      </w:r>
      <w:r w:rsidRPr="00622CF5">
        <w:rPr>
          <w:vertAlign w:val="superscript"/>
        </w:rPr>
        <w:t>17</w:t>
      </w:r>
      <w:r w:rsidRPr="00622CF5">
        <w:sym w:font="Symbol" w:char="F044"/>
      </w:r>
      <w:r w:rsidRPr="00622CF5">
        <w:t>O</w:t>
      </w:r>
      <w:r w:rsidRPr="00622CF5">
        <w:rPr>
          <w:vertAlign w:val="subscript"/>
        </w:rPr>
        <w:t>2</w:t>
      </w:r>
      <w:r w:rsidRPr="00622CF5">
        <w:t xml:space="preserve"> triple O</w:t>
      </w:r>
      <w:r w:rsidRPr="00622CF5">
        <w:rPr>
          <w:vertAlign w:val="subscript"/>
        </w:rPr>
        <w:t>2</w:t>
      </w:r>
      <w:r w:rsidRPr="00622CF5">
        <w:t xml:space="preserve"> isotope method </w:t>
      </w:r>
      <w:r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 </w:instrText>
      </w:r>
      <w:r w:rsidR="00C31950"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r w:rsidR="005256B6" w:rsidRPr="00BA1101">
        <w:t>Luz &amp; Barkan, 2005</w:t>
      </w:r>
      <w:r w:rsidRPr="00622CF5">
        <w:rPr>
          <w:noProof/>
        </w:rPr>
        <w:t>)</w:t>
      </w:r>
      <w:r w:rsidRPr="00622CF5">
        <w:fldChar w:fldCharType="end"/>
      </w:r>
      <w:r w:rsidRPr="00622CF5">
        <w:t xml:space="preserve">. However, these methods do not allow for high-resolution spatiotemporal sampling and were not used here.  Alternatively, the conversion of sunlight into a biological redox potential in phytoplankton (i.e. electron generation at photosystem II; PSII) can be assessed indirectly by variable fluorometry to provide another </w:t>
      </w:r>
      <w:r w:rsidRPr="00622CF5">
        <w:lastRenderedPageBreak/>
        <w:t xml:space="preserve">nonintrusive PSII photochemical approach for estimating GPP at fine spatiotemporal scales. Using the Single Turnover Method (STM) </w:t>
      </w:r>
      <w:r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 </w:instrText>
      </w:r>
      <w:r w:rsidR="000D66FA"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DATA </w:instrText>
      </w:r>
      <w:r w:rsidR="000D66FA" w:rsidRPr="00622CF5">
        <w:fldChar w:fldCharType="end"/>
      </w:r>
      <w:r w:rsidRPr="00622CF5">
        <w:fldChar w:fldCharType="separate"/>
      </w:r>
      <w:r w:rsidR="000D66FA" w:rsidRPr="00622CF5">
        <w:rPr>
          <w:noProof/>
        </w:rPr>
        <w:t>(</w:t>
      </w:r>
      <w:r w:rsidR="005256B6" w:rsidRPr="00BA1101">
        <w:t>Falkowski &amp; Kolber, 1993</w:t>
      </w:r>
      <w:r w:rsidR="000D66FA" w:rsidRPr="00622CF5">
        <w:rPr>
          <w:noProof/>
        </w:rPr>
        <w:t xml:space="preserve">; </w:t>
      </w:r>
      <w:r w:rsidR="005256B6" w:rsidRPr="00BA1101">
        <w:t>Kolber &amp; Falkowski, 1993</w:t>
      </w:r>
      <w:r w:rsidR="000D66FA" w:rsidRPr="00622CF5">
        <w:rPr>
          <w:noProof/>
        </w:rPr>
        <w:t xml:space="preserve">; </w:t>
      </w:r>
      <w:r w:rsidR="005256B6" w:rsidRPr="00BA1101">
        <w:t>Moore et al., 2006</w:t>
      </w:r>
      <w:r w:rsidR="000D66FA" w:rsidRPr="00622CF5">
        <w:rPr>
          <w:noProof/>
        </w:rPr>
        <w:t xml:space="preserve">; </w:t>
      </w:r>
      <w:r w:rsidR="005256B6" w:rsidRPr="00BA1101">
        <w:t>Oxborough et al., 2012</w:t>
      </w:r>
      <w:r w:rsidR="000D66FA" w:rsidRPr="00622CF5">
        <w:rPr>
          <w:noProof/>
        </w:rPr>
        <w:t xml:space="preserve">; </w:t>
      </w:r>
      <w:r w:rsidR="005256B6" w:rsidRPr="00BA1101">
        <w:t>Suggett et al., 2001</w:t>
      </w:r>
      <w:r w:rsidR="000D66FA" w:rsidRPr="00622CF5">
        <w:rPr>
          <w:noProof/>
        </w:rPr>
        <w:t>)</w:t>
      </w:r>
      <w:r w:rsidRPr="00622CF5">
        <w:fldChar w:fldCharType="end"/>
      </w:r>
      <w:r w:rsidRPr="00622CF5">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DATA </w:instrText>
      </w:r>
      <w:r w:rsidR="00617264" w:rsidRPr="00622CF5">
        <w:fldChar w:fldCharType="end"/>
      </w:r>
      <w:r w:rsidRPr="00622CF5">
        <w:fldChar w:fldCharType="separate"/>
      </w:r>
      <w:r w:rsidR="00617264" w:rsidRPr="00622CF5">
        <w:rPr>
          <w:noProof/>
        </w:rPr>
        <w:t>(</w:t>
      </w:r>
      <w:r w:rsidR="005256B6" w:rsidRPr="00BA1101">
        <w:t>Boatman et al., 2019</w:t>
      </w:r>
      <w:r w:rsidR="00617264" w:rsidRPr="00622CF5">
        <w:rPr>
          <w:noProof/>
        </w:rPr>
        <w:t xml:space="preserve">; </w:t>
      </w:r>
      <w:r w:rsidR="005256B6" w:rsidRPr="00BA1101">
        <w:t>Oxborough et al., 2012</w:t>
      </w:r>
      <w:r w:rsidR="00617264" w:rsidRPr="00622CF5">
        <w:rPr>
          <w:noProof/>
        </w:rPr>
        <w:t xml:space="preserve">; </w:t>
      </w:r>
      <w:r w:rsidR="005256B6" w:rsidRPr="00BA1101">
        <w:t>Schuback &amp; Tortell, 2019</w:t>
      </w:r>
      <w:r w:rsidR="00617264" w:rsidRPr="00622CF5">
        <w:rPr>
          <w:noProof/>
        </w:rPr>
        <w:t>)</w:t>
      </w:r>
      <w:r w:rsidRPr="00622CF5">
        <w:fldChar w:fldCharType="end"/>
      </w:r>
      <w:r w:rsidRPr="00622CF5">
        <w:t>, some of which we have applied in the present study. Most notably, however, O</w:t>
      </w:r>
      <w:r w:rsidRPr="00622CF5">
        <w:rPr>
          <w:vertAlign w:val="subscript"/>
        </w:rPr>
        <w:t>2</w:t>
      </w:r>
      <w:r w:rsidRPr="00622CF5">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622CF5" w:rsidRDefault="006A3E23" w:rsidP="002334BB">
      <w:pPr>
        <w:spacing w:line="360" w:lineRule="auto"/>
        <w:rPr>
          <w:b/>
          <w:sz w:val="28"/>
        </w:rPr>
      </w:pPr>
    </w:p>
    <w:p w14:paraId="6A10DD9A" w14:textId="2E98485C" w:rsidR="00371D0C" w:rsidRPr="00622CF5" w:rsidRDefault="006A3E23" w:rsidP="002334BB">
      <w:pPr>
        <w:spacing w:line="360" w:lineRule="auto"/>
        <w:rPr>
          <w:b/>
          <w:sz w:val="28"/>
        </w:rPr>
      </w:pPr>
      <w:r w:rsidRPr="00622CF5">
        <w:rPr>
          <w:b/>
          <w:sz w:val="28"/>
        </w:rPr>
        <w:t>3</w:t>
      </w:r>
      <w:r w:rsidR="009021FB" w:rsidRPr="00622CF5">
        <w:rPr>
          <w:b/>
          <w:sz w:val="28"/>
        </w:rPr>
        <w:t xml:space="preserve">. </w:t>
      </w:r>
      <w:r w:rsidR="0032413E" w:rsidRPr="00622CF5">
        <w:rPr>
          <w:b/>
          <w:sz w:val="28"/>
        </w:rPr>
        <w:t xml:space="preserve">Material and </w:t>
      </w:r>
      <w:r w:rsidR="009021FB" w:rsidRPr="00622CF5">
        <w:rPr>
          <w:b/>
          <w:sz w:val="28"/>
        </w:rPr>
        <w:t>Methods</w:t>
      </w:r>
    </w:p>
    <w:p w14:paraId="13F7CE1F" w14:textId="231CCC89" w:rsidR="0032413E" w:rsidRPr="00622CF5" w:rsidRDefault="006A3E23" w:rsidP="0032413E">
      <w:pPr>
        <w:spacing w:line="360" w:lineRule="auto"/>
        <w:rPr>
          <w:b/>
        </w:rPr>
      </w:pPr>
      <w:r w:rsidRPr="00622CF5">
        <w:rPr>
          <w:b/>
        </w:rPr>
        <w:t>3</w:t>
      </w:r>
      <w:r w:rsidR="0032413E" w:rsidRPr="00622CF5">
        <w:rPr>
          <w:b/>
        </w:rPr>
        <w:t>.1 Cruise Background</w:t>
      </w:r>
    </w:p>
    <w:p w14:paraId="24AB28F8" w14:textId="309FEACB" w:rsidR="0032413E" w:rsidRPr="00622CF5" w:rsidRDefault="0032413E" w:rsidP="0032413E">
      <w:pPr>
        <w:spacing w:before="120" w:line="360" w:lineRule="auto"/>
        <w:ind w:firstLine="360"/>
        <w:rPr>
          <w:color w:val="000000"/>
        </w:rPr>
      </w:pPr>
      <w:r w:rsidRPr="00622CF5">
        <w:t xml:space="preserve">Production measurements were made during quasi-Lagrangian experiments conducted on two Process cruises of the CCE LTER Program (Figure 1). The first cruise (RAPID CCE-LTER cruise P1604, 19 April to 12 May 201, </w:t>
      </w:r>
      <w:r w:rsidRPr="00622CF5">
        <w:rPr>
          <w:i/>
        </w:rPr>
        <w:t xml:space="preserve">R/V </w:t>
      </w:r>
      <w:proofErr w:type="spellStart"/>
      <w:r w:rsidRPr="00622CF5">
        <w:rPr>
          <w:i/>
        </w:rPr>
        <w:t>Sikuliaq</w:t>
      </w:r>
      <w:proofErr w:type="spellEnd"/>
      <w:r w:rsidRPr="00622CF5">
        <w:t xml:space="preserve">) investigated ecosystem responses during the 2015-2016 El Niño </w:t>
      </w:r>
      <w:r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Jacox et al., 2016</w:t>
      </w:r>
      <w:r w:rsidR="005452EC" w:rsidRPr="00622CF5">
        <w:rPr>
          <w:noProof/>
        </w:rPr>
        <w:t>)</w:t>
      </w:r>
      <w:r w:rsidRPr="00622CF5">
        <w:fldChar w:fldCharType="end"/>
      </w:r>
      <w:r w:rsidRPr="00622CF5">
        <w:t xml:space="preserve"> and had a wide geographic focus ranging from coastal upwelling to oligotrophic offshore conditions </w:t>
      </w:r>
      <w:r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DATA </w:instrText>
      </w:r>
      <w:r w:rsidR="00CB305C" w:rsidRPr="00622CF5">
        <w:fldChar w:fldCharType="end"/>
      </w:r>
      <w:r w:rsidRPr="00622CF5">
        <w:fldChar w:fldCharType="separate"/>
      </w:r>
      <w:r w:rsidR="005452EC" w:rsidRPr="00622CF5">
        <w:rPr>
          <w:noProof/>
        </w:rPr>
        <w:t>(</w:t>
      </w:r>
      <w:r w:rsidR="005256B6" w:rsidRPr="00BA1101">
        <w:t>Morrow et al., 2018</w:t>
      </w:r>
      <w:r w:rsidR="005452EC" w:rsidRPr="00622CF5">
        <w:rPr>
          <w:noProof/>
        </w:rPr>
        <w:t xml:space="preserve">; </w:t>
      </w:r>
      <w:r w:rsidR="005256B6" w:rsidRPr="00BA1101">
        <w:t>Nickels &amp; Ohman, 2018</w:t>
      </w:r>
      <w:r w:rsidR="005452EC" w:rsidRPr="00622CF5">
        <w:rPr>
          <w:noProof/>
        </w:rPr>
        <w:t>)</w:t>
      </w:r>
      <w:r w:rsidRPr="00622CF5">
        <w:fldChar w:fldCharType="end"/>
      </w:r>
      <w:r w:rsidRPr="00622CF5">
        <w:t xml:space="preserve">.  The second cruise (P1706, 1 June to 2 July 2017, </w:t>
      </w:r>
      <w:r w:rsidRPr="00622CF5">
        <w:rPr>
          <w:i/>
        </w:rPr>
        <w:t xml:space="preserve">R/V Roger </w:t>
      </w:r>
      <w:proofErr w:type="spellStart"/>
      <w:r w:rsidRPr="00622CF5">
        <w:rPr>
          <w:i/>
        </w:rPr>
        <w:t>Revelle</w:t>
      </w:r>
      <w:proofErr w:type="spellEnd"/>
      <w:r w:rsidRPr="00622CF5">
        <w:t xml:space="preserve">) followed community and biogeochemical changes along a mesoscale filament transporting coastal waters to the offshore domain. Experiments were thus conducted in a gradient ranging from newly upwelled water to aged waters with a declining phytoplankton bloom.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 </w:instrText>
      </w:r>
      <w:r w:rsidR="00617264"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Ohman et al., 2012</w:t>
      </w:r>
      <w:r w:rsidR="005452EC" w:rsidRPr="00622CF5">
        <w:rPr>
          <w:noProof/>
        </w:rPr>
        <w:t>)</w:t>
      </w:r>
      <w:r w:rsidRPr="00622CF5">
        <w:fldChar w:fldCharType="end"/>
      </w:r>
      <w:r w:rsidRPr="00622CF5">
        <w:t xml:space="preserve"> to ensure that they represented a cohesive water parcel free of strong frontal gradients. The cycle was then initiated by deploying a sediment trap array followed by an array used for in situ incubations </w:t>
      </w:r>
      <w:r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 </w:instrText>
      </w:r>
      <w:r w:rsidR="00617264"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DATA </w:instrText>
      </w:r>
      <w:r w:rsidR="00617264" w:rsidRPr="00622CF5">
        <w:rPr>
          <w:color w:val="000000"/>
        </w:rPr>
      </w:r>
      <w:r w:rsidR="00617264"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Landry et al., 2012</w:t>
      </w:r>
      <w:r w:rsidR="005452EC" w:rsidRPr="00622CF5">
        <w:rPr>
          <w:noProof/>
          <w:color w:val="000000"/>
        </w:rPr>
        <w:t xml:space="preserve">; </w:t>
      </w:r>
      <w:r w:rsidR="005256B6" w:rsidRPr="00BA1101">
        <w:t>Stukel et al., 2013</w:t>
      </w:r>
      <w:r w:rsidR="005452EC" w:rsidRPr="00622CF5">
        <w:rPr>
          <w:noProof/>
          <w:color w:val="000000"/>
        </w:rPr>
        <w:t>)</w:t>
      </w:r>
      <w:r w:rsidRPr="00622CF5">
        <w:rPr>
          <w:color w:val="000000"/>
        </w:rPr>
        <w:fldChar w:fldCharType="end"/>
      </w:r>
      <w:r w:rsidRPr="00622CF5">
        <w:t xml:space="preserve">. Both arrays had a 3×1-m holey sock drogue </w:t>
      </w:r>
      <w:r w:rsidRPr="00622CF5">
        <w:lastRenderedPageBreak/>
        <w:t>centered at 15-m depth in the surface mixed layer and followed similar drift paths during the cycles.</w:t>
      </w:r>
    </w:p>
    <w:p w14:paraId="0D0765AD" w14:textId="41731DCD" w:rsidR="0032413E" w:rsidRPr="00622CF5" w:rsidRDefault="006A3E23" w:rsidP="0032413E">
      <w:pPr>
        <w:pStyle w:val="NormalWeb"/>
        <w:spacing w:before="240" w:beforeAutospacing="0" w:after="0" w:afterAutospacing="0" w:line="360" w:lineRule="auto"/>
        <w:textAlignment w:val="baseline"/>
        <w:rPr>
          <w:color w:val="000000"/>
        </w:rPr>
      </w:pPr>
      <w:r w:rsidRPr="00622CF5">
        <w:rPr>
          <w:b/>
          <w:color w:val="000000"/>
        </w:rPr>
        <w:t>3</w:t>
      </w:r>
      <w:r w:rsidR="0032413E" w:rsidRPr="00622CF5">
        <w:rPr>
          <w:b/>
          <w:color w:val="000000"/>
        </w:rPr>
        <w:t>.2. Chlorophyll-a and Inorganic Nutrients</w:t>
      </w:r>
    </w:p>
    <w:p w14:paraId="6FD442C9" w14:textId="6B4259EE" w:rsidR="0032413E" w:rsidRPr="00622CF5" w:rsidRDefault="0032413E" w:rsidP="0032413E">
      <w:pPr>
        <w:pStyle w:val="NormalWeb"/>
        <w:spacing w:before="120" w:beforeAutospacing="0" w:after="0" w:afterAutospacing="0" w:line="360" w:lineRule="auto"/>
        <w:ind w:firstLine="360"/>
        <w:textAlignment w:val="baseline"/>
        <w:rPr>
          <w:color w:val="000000" w:themeColor="text1"/>
        </w:rPr>
      </w:pPr>
      <w:r w:rsidRPr="00622CF5">
        <w:rPr>
          <w:color w:val="000000" w:themeColor="text1"/>
        </w:rPr>
        <w:t>During each day of a cycle, samples for chlorophyll and nutrients were taken with CTD Niskin bottles at 8 depths spanning the photic zone. Chlorophyll-</w:t>
      </w:r>
      <w:r w:rsidRPr="00622CF5">
        <w:rPr>
          <w:i/>
          <w:color w:val="000000" w:themeColor="text1"/>
        </w:rPr>
        <w:t>a</w:t>
      </w:r>
      <w:r w:rsidRPr="00622CF5">
        <w:rPr>
          <w:color w:val="000000" w:themeColor="text1"/>
        </w:rPr>
        <w:t xml:space="preserve"> was extracted following </w:t>
      </w:r>
      <w:r w:rsidR="005256B6" w:rsidRPr="00BA1101">
        <w:fldChar w:fldCharType="begin"/>
      </w:r>
      <w:r w:rsidR="005256B6" w:rsidRPr="00BA1101">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5256B6" w:rsidRPr="00BA1101">
        <w:fldChar w:fldCharType="separate"/>
      </w:r>
      <w:r w:rsidR="005256B6" w:rsidRPr="00BA1101">
        <w:t>Strickland and Parsons (1972)</w:t>
      </w:r>
      <w:r w:rsidR="005256B6" w:rsidRPr="00BA1101">
        <w:fldChar w:fldCharType="end"/>
      </w:r>
      <w:r w:rsidRPr="00622CF5">
        <w:rPr>
          <w:color w:val="000000" w:themeColor="text1"/>
        </w:rPr>
        <w:t xml:space="preserve">. A more detailed description of sample analysis can be found in the supplemental materials (S-M 1). </w:t>
      </w:r>
      <w:r w:rsidRPr="00622CF5">
        <w:rPr>
          <w:rFonts w:eastAsiaTheme="minorEastAsia"/>
        </w:rPr>
        <w:t xml:space="preserve">Nutrient </w:t>
      </w:r>
      <w:r w:rsidRPr="00622CF5">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622CF5">
        <w:rPr>
          <w:color w:val="2A2A2A"/>
        </w:rPr>
        <w:t xml:space="preserve">on a Lachat Instruments </w:t>
      </w:r>
      <w:r w:rsidRPr="00622CF5">
        <w:rPr>
          <w:color w:val="000000" w:themeColor="text1"/>
        </w:rPr>
        <w:t xml:space="preserve">QuikChem 8000 </w:t>
      </w:r>
      <w:r w:rsidRPr="00622CF5">
        <w:rPr>
          <w:color w:val="000000" w:themeColor="text1"/>
        </w:rPr>
        <w:fldChar w:fldCharType="begin"/>
      </w:r>
      <w:r w:rsidR="005452EC" w:rsidRPr="00622CF5">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622CF5">
        <w:rPr>
          <w:color w:val="000000" w:themeColor="text1"/>
        </w:rPr>
        <w:fldChar w:fldCharType="separate"/>
      </w:r>
      <w:r w:rsidR="005452EC" w:rsidRPr="00622CF5">
        <w:rPr>
          <w:noProof/>
          <w:color w:val="000000" w:themeColor="text1"/>
        </w:rPr>
        <w:t>(</w:t>
      </w:r>
      <w:r w:rsidR="005256B6" w:rsidRPr="00BA1101">
        <w:t>Gordon et al., 1992</w:t>
      </w:r>
      <w:r w:rsidR="005452EC" w:rsidRPr="00622CF5">
        <w:rPr>
          <w:noProof/>
          <w:color w:val="000000" w:themeColor="text1"/>
        </w:rPr>
        <w:t>)</w:t>
      </w:r>
      <w:r w:rsidRPr="00622CF5">
        <w:rPr>
          <w:color w:val="000000" w:themeColor="text1"/>
        </w:rPr>
        <w:fldChar w:fldCharType="end"/>
      </w:r>
      <w:r w:rsidRPr="00622CF5">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622CF5" w:rsidRDefault="006A3E23" w:rsidP="000B4C73">
      <w:pPr>
        <w:spacing w:before="240" w:line="360" w:lineRule="auto"/>
        <w:rPr>
          <w:b/>
          <w:color w:val="000000" w:themeColor="text1"/>
        </w:rPr>
      </w:pPr>
      <w:r w:rsidRPr="00622CF5">
        <w:rPr>
          <w:b/>
          <w:color w:val="000000" w:themeColor="text1"/>
        </w:rPr>
        <w:t>3</w:t>
      </w:r>
      <w:r w:rsidR="00911A53" w:rsidRPr="00622CF5">
        <w:rPr>
          <w:b/>
          <w:color w:val="000000" w:themeColor="text1"/>
        </w:rPr>
        <w:t>.3.</w:t>
      </w:r>
      <w:r w:rsidR="00F05BFE" w:rsidRPr="00622CF5">
        <w:rPr>
          <w:b/>
          <w:color w:val="000000" w:themeColor="text1"/>
        </w:rPr>
        <w:t xml:space="preserve"> Bottle incubation</w:t>
      </w:r>
      <w:r w:rsidR="00AD1A19" w:rsidRPr="00622CF5">
        <w:rPr>
          <w:b/>
          <w:color w:val="000000" w:themeColor="text1"/>
        </w:rPr>
        <w:t>s:</w:t>
      </w:r>
      <w:r w:rsidR="00F05BFE" w:rsidRPr="00622CF5">
        <w:rPr>
          <w:b/>
          <w:color w:val="000000" w:themeColor="text1"/>
        </w:rPr>
        <w:t xml:space="preserve"> </w:t>
      </w:r>
      <w:r w:rsidR="00BF37EB" w:rsidRPr="00622CF5">
        <w:rPr>
          <w:b/>
          <w:color w:val="000000" w:themeColor="text1"/>
        </w:rPr>
        <w:t xml:space="preserve"> </w:t>
      </w:r>
      <w:r w:rsidR="00BF37EB" w:rsidRPr="00622CF5">
        <w:rPr>
          <w:b/>
          <w:color w:val="000000" w:themeColor="text1"/>
          <w:vertAlign w:val="superscript"/>
        </w:rPr>
        <w:t>14</w:t>
      </w:r>
      <w:r w:rsidR="00BF37EB" w:rsidRPr="00622CF5">
        <w:rPr>
          <w:b/>
          <w:color w:val="000000" w:themeColor="text1"/>
        </w:rPr>
        <w:t>C</w:t>
      </w:r>
      <w:r w:rsidR="00502191" w:rsidRPr="00622CF5">
        <w:rPr>
          <w:b/>
          <w:color w:val="000000" w:themeColor="text1"/>
        </w:rPr>
        <w:t xml:space="preserve"> </w:t>
      </w:r>
      <w:r w:rsidR="00BF37EB" w:rsidRPr="00622CF5">
        <w:rPr>
          <w:b/>
          <w:color w:val="000000" w:themeColor="text1"/>
        </w:rPr>
        <w:t>Net</w:t>
      </w:r>
      <w:r w:rsidR="00502191" w:rsidRPr="00622CF5">
        <w:rPr>
          <w:b/>
          <w:color w:val="000000" w:themeColor="text1"/>
        </w:rPr>
        <w:t xml:space="preserve"> Primary</w:t>
      </w:r>
      <w:r w:rsidR="00BF37EB" w:rsidRPr="00622CF5">
        <w:rPr>
          <w:b/>
          <w:color w:val="000000" w:themeColor="text1"/>
        </w:rPr>
        <w:t xml:space="preserve"> </w:t>
      </w:r>
      <w:r w:rsidR="00D15AE6" w:rsidRPr="00622CF5">
        <w:rPr>
          <w:b/>
          <w:color w:val="000000" w:themeColor="text1"/>
        </w:rPr>
        <w:t>Production</w:t>
      </w:r>
      <w:r w:rsidR="00BF37EB" w:rsidRPr="00622CF5">
        <w:rPr>
          <w:b/>
          <w:color w:val="000000" w:themeColor="text1"/>
        </w:rPr>
        <w:t xml:space="preserve"> (</w:t>
      </w:r>
      <w:r w:rsidR="00502191" w:rsidRPr="00622CF5">
        <w:rPr>
          <w:b/>
          <w:color w:val="000000" w:themeColor="text1"/>
        </w:rPr>
        <w:t>N</w:t>
      </w:r>
      <w:r w:rsidR="00414E02" w:rsidRPr="00622CF5">
        <w:rPr>
          <w:b/>
          <w:color w:val="000000" w:themeColor="text1"/>
        </w:rPr>
        <w:t>P</w:t>
      </w:r>
      <w:r w:rsidR="00BF37EB" w:rsidRPr="00622CF5">
        <w:rPr>
          <w:b/>
          <w:color w:val="000000" w:themeColor="text1"/>
        </w:rPr>
        <w:t>P</w:t>
      </w:r>
      <w:r w:rsidR="00414E02" w:rsidRPr="00622CF5">
        <w:rPr>
          <w:b/>
          <w:color w:val="000000" w:themeColor="text1"/>
          <w:vertAlign w:val="subscript"/>
        </w:rPr>
        <w:t>14C</w:t>
      </w:r>
      <w:r w:rsidR="00BF37EB" w:rsidRPr="00622CF5">
        <w:rPr>
          <w:b/>
          <w:color w:val="000000" w:themeColor="text1"/>
        </w:rPr>
        <w:t>)</w:t>
      </w:r>
      <w:r w:rsidR="00F05BFE" w:rsidRPr="00622CF5">
        <w:rPr>
          <w:b/>
          <w:color w:val="000000" w:themeColor="text1"/>
        </w:rPr>
        <w:t xml:space="preserve"> and </w:t>
      </w:r>
      <w:r w:rsidR="00F05BFE" w:rsidRPr="00622CF5">
        <w:rPr>
          <w:b/>
          <w:color w:val="000000" w:themeColor="text1"/>
          <w:vertAlign w:val="superscript"/>
        </w:rPr>
        <w:t>15</w:t>
      </w:r>
      <w:r w:rsidR="00F05BFE" w:rsidRPr="00622CF5">
        <w:rPr>
          <w:b/>
          <w:color w:val="000000" w:themeColor="text1"/>
        </w:rPr>
        <w:t>NO</w:t>
      </w:r>
      <w:r w:rsidR="00F05BFE" w:rsidRPr="00622CF5">
        <w:rPr>
          <w:b/>
          <w:color w:val="000000" w:themeColor="text1"/>
          <w:vertAlign w:val="subscript"/>
        </w:rPr>
        <w:t>3</w:t>
      </w:r>
      <w:r w:rsidR="00F05BFE" w:rsidRPr="00622CF5">
        <w:rPr>
          <w:b/>
          <w:color w:val="000000" w:themeColor="text1"/>
          <w:vertAlign w:val="superscript"/>
        </w:rPr>
        <w:t>-</w:t>
      </w:r>
      <w:r w:rsidR="00F05BFE" w:rsidRPr="00622CF5">
        <w:rPr>
          <w:b/>
          <w:color w:val="000000" w:themeColor="text1"/>
        </w:rPr>
        <w:t xml:space="preserve"> New Production (NP)</w:t>
      </w:r>
    </w:p>
    <w:p w14:paraId="5CD51FAE" w14:textId="2929666A" w:rsidR="0032413E" w:rsidRPr="00622CF5" w:rsidRDefault="0032413E" w:rsidP="0032413E">
      <w:pPr>
        <w:spacing w:before="120" w:line="360" w:lineRule="auto"/>
        <w:ind w:firstLine="360"/>
        <w:rPr>
          <w:color w:val="000000"/>
        </w:rPr>
      </w:pPr>
      <w:r w:rsidRPr="00622CF5">
        <w:rPr>
          <w:iCs/>
          <w:color w:val="000000" w:themeColor="text1"/>
          <w:vertAlign w:val="superscript"/>
        </w:rPr>
        <w:t>14</w:t>
      </w:r>
      <w:r w:rsidRPr="00622CF5">
        <w:rPr>
          <w:iCs/>
          <w:color w:val="000000" w:themeColor="text1"/>
        </w:rPr>
        <w:t>C Net Primary Production</w:t>
      </w:r>
      <w:r w:rsidRPr="00622CF5">
        <w:rPr>
          <w:b/>
          <w:iCs/>
          <w:color w:val="000000" w:themeColor="text1"/>
        </w:rPr>
        <w:t xml:space="preserve"> </w:t>
      </w:r>
      <w:r w:rsidRPr="00622CF5">
        <w:rPr>
          <w:color w:val="000000" w:themeColor="text1"/>
        </w:rPr>
        <w:t>(NPP</w:t>
      </w:r>
      <w:r w:rsidRPr="00622CF5">
        <w:rPr>
          <w:color w:val="000000" w:themeColor="text1"/>
          <w:vertAlign w:val="subscript"/>
        </w:rPr>
        <w:t>14C</w:t>
      </w:r>
      <w:r w:rsidRPr="00622CF5">
        <w:rPr>
          <w:color w:val="000000" w:themeColor="text1"/>
        </w:rPr>
        <w:t xml:space="preserve">) and </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w:t>
      </w:r>
      <w:r w:rsidRPr="00622CF5">
        <w:rPr>
          <w:iCs/>
          <w:color w:val="000000" w:themeColor="text1"/>
        </w:rPr>
        <w:t>based</w:t>
      </w:r>
      <w:r w:rsidRPr="00622CF5">
        <w:rPr>
          <w:color w:val="000000" w:themeColor="text1"/>
        </w:rPr>
        <w:t xml:space="preserve"> New Production</w:t>
      </w:r>
      <w:r w:rsidRPr="00622CF5">
        <w:rPr>
          <w:b/>
          <w:iCs/>
          <w:color w:val="000000" w:themeColor="text1"/>
        </w:rPr>
        <w:t xml:space="preserve"> </w:t>
      </w:r>
      <w:r w:rsidRPr="00622CF5">
        <w:rPr>
          <w:color w:val="000000" w:themeColor="text1"/>
        </w:rPr>
        <w:t>(NP)</w:t>
      </w:r>
      <w:r w:rsidRPr="00622CF5">
        <w:rPr>
          <w:iCs/>
          <w:color w:val="000000" w:themeColor="text1"/>
        </w:rPr>
        <w:t xml:space="preserve"> were quantified from </w:t>
      </w:r>
      <w:r w:rsidRPr="00622CF5">
        <w:rPr>
          <w:i/>
          <w:iCs/>
          <w:color w:val="000000" w:themeColor="text1"/>
        </w:rPr>
        <w:t>in situ</w:t>
      </w:r>
      <w:r w:rsidRPr="00622CF5">
        <w:rPr>
          <w:iCs/>
          <w:color w:val="000000" w:themeColor="text1"/>
        </w:rPr>
        <w:t xml:space="preserve"> incubations for each day of the cycles </w:t>
      </w:r>
      <w:r w:rsidRPr="00622CF5">
        <w:rPr>
          <w:color w:val="000000" w:themeColor="text1"/>
        </w:rPr>
        <w:t>at 6 depths spanning the euphotic zone. Niskin bottle samples were gently transferred to polycarbonate incubation bottles (triplicate 250-mL bottles plus a dark bottle for NPP</w:t>
      </w:r>
      <w:r w:rsidRPr="00622CF5">
        <w:rPr>
          <w:color w:val="000000" w:themeColor="text1"/>
          <w:vertAlign w:val="subscript"/>
        </w:rPr>
        <w:t>14C</w:t>
      </w:r>
      <w:r w:rsidRPr="00622CF5">
        <w:rPr>
          <w:color w:val="000000" w:themeColor="text1"/>
        </w:rPr>
        <w:t xml:space="preserve"> and a single 1-L bottle for NP) using silicon tubing. Samples were then spiked with H</w:t>
      </w:r>
      <w:r w:rsidRPr="00622CF5">
        <w:rPr>
          <w:color w:val="000000" w:themeColor="text1"/>
          <w:vertAlign w:val="superscript"/>
        </w:rPr>
        <w:t>14</w:t>
      </w:r>
      <w:r w:rsidRPr="00622CF5">
        <w:rPr>
          <w:color w:val="000000" w:themeColor="text1"/>
        </w:rPr>
        <w:t>CO</w:t>
      </w:r>
      <w:r w:rsidRPr="00622CF5">
        <w:rPr>
          <w:color w:val="000000" w:themeColor="text1"/>
          <w:vertAlign w:val="subscript"/>
        </w:rPr>
        <w:t>3</w:t>
      </w:r>
      <w:r w:rsidRPr="00622CF5">
        <w:rPr>
          <w:color w:val="000000" w:themeColor="text1"/>
          <w:vertAlign w:val="superscript"/>
        </w:rPr>
        <w:t>-</w:t>
      </w:r>
      <w:r w:rsidRPr="00622CF5">
        <w:rPr>
          <w:color w:val="000000" w:themeColor="text1"/>
        </w:rPr>
        <w:t xml:space="preserve"> (NPP</w:t>
      </w:r>
      <w:r w:rsidRPr="00622CF5">
        <w:rPr>
          <w:color w:val="000000" w:themeColor="text1"/>
          <w:vertAlign w:val="subscript"/>
        </w:rPr>
        <w:t>14C</w:t>
      </w:r>
      <w:r w:rsidRPr="00622CF5">
        <w:rPr>
          <w:color w:val="000000" w:themeColor="text1"/>
        </w:rPr>
        <w:t>) or K</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 xml:space="preserve">- </w:t>
      </w:r>
      <w:r w:rsidRPr="00622CF5">
        <w:rPr>
          <w:color w:val="000000" w:themeColor="text1"/>
        </w:rPr>
        <w:t>(NP) and incubated for 24 h</w:t>
      </w:r>
      <w:r w:rsidRPr="00622CF5" w:rsidDel="004B4FF6">
        <w:rPr>
          <w:color w:val="000000" w:themeColor="text1"/>
        </w:rPr>
        <w:t xml:space="preserve"> </w:t>
      </w:r>
      <w:r w:rsidRPr="00622CF5">
        <w:rPr>
          <w:color w:val="000000" w:themeColor="text1"/>
        </w:rPr>
        <w:t>in mesh bags hung below the drift array. Incubations were started and terminated at ~04:00 local time. NPP</w:t>
      </w:r>
      <w:r w:rsidRPr="00622CF5">
        <w:rPr>
          <w:color w:val="000000" w:themeColor="text1"/>
          <w:vertAlign w:val="subscript"/>
        </w:rPr>
        <w:t>14C</w:t>
      </w:r>
      <w:r w:rsidRPr="00622CF5">
        <w:rPr>
          <w:color w:val="000000" w:themeColor="text1"/>
        </w:rPr>
        <w:t xml:space="preserve"> samples were then filtered onto GF/F filters, acidified for 24 h</w:t>
      </w:r>
      <w:r w:rsidR="00DC3F10">
        <w:rPr>
          <w:color w:val="000000" w:themeColor="text1"/>
        </w:rPr>
        <w:t xml:space="preserve"> (0.5 ml of 10% biological grade </w:t>
      </w:r>
      <w:proofErr w:type="spellStart"/>
      <w:r w:rsidR="00DC3F10">
        <w:rPr>
          <w:color w:val="000000" w:themeColor="text1"/>
        </w:rPr>
        <w:t>HCl</w:t>
      </w:r>
      <w:proofErr w:type="spellEnd"/>
      <w:r w:rsidR="00DC3F10">
        <w:rPr>
          <w:color w:val="000000" w:themeColor="text1"/>
        </w:rPr>
        <w:t>)</w:t>
      </w:r>
      <w:r w:rsidRPr="00622CF5">
        <w:rPr>
          <w:color w:val="000000" w:themeColor="text1"/>
        </w:rPr>
        <w:t>, placed in</w:t>
      </w:r>
      <w:r w:rsidRPr="00622CF5">
        <w:rPr>
          <w:rStyle w:val="apple-converted-space"/>
          <w:color w:val="000000" w:themeColor="text1"/>
        </w:rPr>
        <w:t xml:space="preserve"> </w:t>
      </w:r>
      <w:r w:rsidRPr="00622CF5">
        <w:rPr>
          <w:color w:val="000000" w:themeColor="text1"/>
        </w:rPr>
        <w:t>scintillation</w:t>
      </w:r>
      <w:r w:rsidRPr="00622CF5">
        <w:rPr>
          <w:rStyle w:val="apple-converted-space"/>
          <w:color w:val="000000" w:themeColor="text1"/>
        </w:rPr>
        <w:t> </w:t>
      </w:r>
      <w:r w:rsidRPr="00622CF5">
        <w:rPr>
          <w:color w:val="000000" w:themeColor="text1"/>
        </w:rPr>
        <w:t>cocktail, and subsequently counted using a liquid</w:t>
      </w:r>
      <w:r w:rsidRPr="00622CF5">
        <w:rPr>
          <w:rStyle w:val="apple-converted-space"/>
          <w:color w:val="000000" w:themeColor="text1"/>
        </w:rPr>
        <w:t> </w:t>
      </w:r>
      <w:r w:rsidRPr="00622CF5">
        <w:rPr>
          <w:color w:val="000000" w:themeColor="text1"/>
        </w:rPr>
        <w:t xml:space="preserve">scintillation counter (details in </w:t>
      </w:r>
      <w:r w:rsidR="00B96EAB"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 </w:instrText>
      </w:r>
      <w:r w:rsidR="00CB305C"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DATA </w:instrText>
      </w:r>
      <w:r w:rsidR="00CB305C" w:rsidRPr="00622CF5">
        <w:rPr>
          <w:color w:val="000000" w:themeColor="text1"/>
        </w:rPr>
      </w:r>
      <w:r w:rsidR="00CB305C" w:rsidRPr="00622CF5">
        <w:rPr>
          <w:color w:val="000000" w:themeColor="text1"/>
        </w:rPr>
        <w:fldChar w:fldCharType="end"/>
      </w:r>
      <w:r w:rsidR="00B96EAB" w:rsidRPr="00622CF5">
        <w:rPr>
          <w:color w:val="000000" w:themeColor="text1"/>
        </w:rPr>
      </w:r>
      <w:r w:rsidR="00B96EAB" w:rsidRPr="00622CF5">
        <w:rPr>
          <w:color w:val="000000" w:themeColor="text1"/>
        </w:rPr>
        <w:fldChar w:fldCharType="separate"/>
      </w:r>
      <w:r w:rsidR="005452EC" w:rsidRPr="00622CF5">
        <w:rPr>
          <w:noProof/>
          <w:color w:val="000000" w:themeColor="text1"/>
        </w:rPr>
        <w:t>(</w:t>
      </w:r>
      <w:r w:rsidR="005256B6" w:rsidRPr="00BA1101">
        <w:t>Morrow et al., 2018</w:t>
      </w:r>
      <w:r w:rsidR="005452EC" w:rsidRPr="00622CF5">
        <w:rPr>
          <w:noProof/>
          <w:color w:val="000000" w:themeColor="text1"/>
        </w:rPr>
        <w:t>)</w:t>
      </w:r>
      <w:r w:rsidR="00B96EAB" w:rsidRPr="00622CF5">
        <w:rPr>
          <w:color w:val="000000" w:themeColor="text1"/>
        </w:rPr>
        <w:fldChar w:fldCharType="end"/>
      </w:r>
      <w:r w:rsidRPr="00622CF5">
        <w:rPr>
          <w:color w:val="000000" w:themeColor="text1"/>
        </w:rPr>
        <w:t>. NP samples were filtered onto GF/F filters and frozen at sea. On land, they were acidified</w:t>
      </w:r>
      <w:r w:rsidR="005E0F0C">
        <w:rPr>
          <w:color w:val="000000" w:themeColor="text1"/>
        </w:rPr>
        <w:t xml:space="preserve"> (fumed concentrated (37%) </w:t>
      </w:r>
      <w:proofErr w:type="spellStart"/>
      <w:r w:rsidR="005E0F0C">
        <w:rPr>
          <w:color w:val="000000" w:themeColor="text1"/>
        </w:rPr>
        <w:t>HC</w:t>
      </w:r>
      <w:r w:rsidR="007433CB">
        <w:rPr>
          <w:color w:val="000000" w:themeColor="text1"/>
        </w:rPr>
        <w:t>l</w:t>
      </w:r>
      <w:proofErr w:type="spellEnd"/>
      <w:r w:rsidR="005E0F0C">
        <w:rPr>
          <w:color w:val="000000" w:themeColor="text1"/>
        </w:rPr>
        <w:t>)</w:t>
      </w:r>
      <w:r w:rsidRPr="00622CF5">
        <w:rPr>
          <w:color w:val="000000" w:themeColor="text1"/>
        </w:rPr>
        <w:t>, dried, and analyzed by isotope ratio mass spectrometry at the UC Davis Analytical Facility.</w:t>
      </w:r>
      <w:r w:rsidRPr="00622CF5">
        <w:rPr>
          <w:color w:val="000000"/>
        </w:rPr>
        <w:t xml:space="preserve"> Nitrate uptake was calculated following </w:t>
      </w:r>
      <w:r w:rsidRPr="00622CF5">
        <w:rPr>
          <w:color w:val="000000"/>
        </w:rPr>
        <w:fldChar w:fldCharType="begin"/>
      </w:r>
      <w:r w:rsidR="000D66FA" w:rsidRPr="00622CF5">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622CF5">
        <w:rPr>
          <w:color w:val="000000"/>
        </w:rPr>
        <w:fldChar w:fldCharType="separate"/>
      </w:r>
      <w:r w:rsidR="000D66FA" w:rsidRPr="00622CF5">
        <w:rPr>
          <w:noProof/>
          <w:color w:val="000000"/>
        </w:rPr>
        <w:t>(</w:t>
      </w:r>
      <w:r w:rsidR="005256B6" w:rsidRPr="00BA1101">
        <w:t>Dugdale &amp; Wilkerson, 1986</w:t>
      </w:r>
      <w:r w:rsidR="000D66FA" w:rsidRPr="00622CF5">
        <w:rPr>
          <w:noProof/>
          <w:color w:val="000000"/>
        </w:rPr>
        <w:t>)</w:t>
      </w:r>
      <w:r w:rsidRPr="00622CF5">
        <w:rPr>
          <w:color w:val="000000"/>
        </w:rPr>
        <w:fldChar w:fldCharType="end"/>
      </w:r>
      <w:r w:rsidRPr="00622CF5">
        <w:rPr>
          <w:color w:val="000000"/>
        </w:rPr>
        <w:t xml:space="preserve"> with a slight modification similar to ρ</w:t>
      </w:r>
      <w:r w:rsidRPr="00622CF5">
        <w:rPr>
          <w:color w:val="000000"/>
          <w:vertAlign w:val="subscript"/>
        </w:rPr>
        <w:t>is</w:t>
      </w:r>
      <w:r w:rsidRPr="00622CF5">
        <w:rPr>
          <w:color w:val="000000"/>
        </w:rPr>
        <w:t xml:space="preserve"> in </w:t>
      </w:r>
      <w:r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 </w:instrText>
      </w:r>
      <w:r w:rsidR="00CB305C"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DATA </w:instrText>
      </w:r>
      <w:r w:rsidR="00CB305C" w:rsidRPr="00622CF5">
        <w:rPr>
          <w:color w:val="000000"/>
        </w:rPr>
      </w:r>
      <w:r w:rsidR="00CB305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Kanda et al., 2003</w:t>
      </w:r>
      <w:r w:rsidR="005452EC" w:rsidRPr="00622CF5">
        <w:rPr>
          <w:noProof/>
          <w:color w:val="000000"/>
        </w:rPr>
        <w:t>)</w:t>
      </w:r>
      <w:r w:rsidRPr="00622CF5">
        <w:rPr>
          <w:color w:val="000000"/>
        </w:rPr>
        <w:fldChar w:fldCharType="end"/>
      </w:r>
      <w:r w:rsidRPr="00622CF5">
        <w:rPr>
          <w:color w:val="000000"/>
        </w:rPr>
        <w:t xml:space="preserve"> when the nitrate spike was &gt;10% of ambient nitrate </w:t>
      </w:r>
      <w:r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 </w:instrText>
      </w:r>
      <w:r w:rsidR="005452EC"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DATA </w:instrText>
      </w:r>
      <w:r w:rsidR="005452EC" w:rsidRPr="00622CF5">
        <w:rPr>
          <w:color w:val="000000"/>
        </w:rPr>
      </w:r>
      <w:r w:rsidR="005452E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Stukel et al., 2016</w:t>
      </w:r>
      <w:r w:rsidR="005452EC" w:rsidRPr="00622CF5">
        <w:rPr>
          <w:noProof/>
          <w:color w:val="000000"/>
        </w:rPr>
        <w:t>)</w:t>
      </w:r>
      <w:r w:rsidRPr="00622CF5">
        <w:rPr>
          <w:color w:val="000000"/>
        </w:rPr>
        <w:fldChar w:fldCharType="end"/>
      </w:r>
      <w:r w:rsidRPr="00622CF5">
        <w:rPr>
          <w:color w:val="000000"/>
        </w:rPr>
        <w:t>. On the P1706 cruise, NPP</w:t>
      </w:r>
      <w:r w:rsidRPr="00622CF5">
        <w:rPr>
          <w:color w:val="000000"/>
          <w:vertAlign w:val="subscript"/>
        </w:rPr>
        <w:t>14C</w:t>
      </w:r>
      <w:r w:rsidRPr="00622CF5">
        <w:rPr>
          <w:color w:val="000000"/>
        </w:rPr>
        <w:t xml:space="preserve"> samples were lost and NPP</w:t>
      </w:r>
      <w:r w:rsidRPr="00622CF5">
        <w:rPr>
          <w:color w:val="000000"/>
          <w:vertAlign w:val="subscript"/>
        </w:rPr>
        <w:t>14C</w:t>
      </w:r>
      <w:r w:rsidRPr="00622CF5">
        <w:rPr>
          <w:color w:val="000000"/>
        </w:rPr>
        <w:t xml:space="preserve"> was estimated using an algorithm fitted to CCE NPP</w:t>
      </w:r>
      <w:r w:rsidRPr="00622CF5">
        <w:rPr>
          <w:color w:val="000000"/>
          <w:vertAlign w:val="subscript"/>
        </w:rPr>
        <w:t>14C</w:t>
      </w:r>
      <w:r w:rsidRPr="00622CF5">
        <w:rPr>
          <w:color w:val="000000"/>
        </w:rPr>
        <w:t xml:space="preserve"> data, as described below.</w:t>
      </w:r>
    </w:p>
    <w:p w14:paraId="0021530C" w14:textId="42C70BA9" w:rsidR="0032413E" w:rsidRPr="00622CF5" w:rsidRDefault="006A3E23" w:rsidP="0032413E">
      <w:pPr>
        <w:spacing w:before="240" w:line="360" w:lineRule="auto"/>
        <w:rPr>
          <w:b/>
        </w:rPr>
      </w:pPr>
      <w:r w:rsidRPr="00622CF5">
        <w:rPr>
          <w:b/>
        </w:rPr>
        <w:lastRenderedPageBreak/>
        <w:t>3</w:t>
      </w:r>
      <w:r w:rsidR="0032413E" w:rsidRPr="00622CF5">
        <w:rPr>
          <w:b/>
        </w:rPr>
        <w:t>.4. Net Production Estimates based on Chlorophyll, Light and Nutrients</w:t>
      </w:r>
    </w:p>
    <w:p w14:paraId="197BA317" w14:textId="1BCECEBB" w:rsidR="0032413E" w:rsidRPr="00622CF5" w:rsidRDefault="0032413E" w:rsidP="0032413E">
      <w:pPr>
        <w:spacing w:before="120" w:line="360" w:lineRule="auto"/>
        <w:ind w:firstLine="360"/>
      </w:pPr>
      <w:r w:rsidRPr="00622CF5">
        <w:t xml:space="preserve">For the P1706 cruise, we estimated NPP rates from ambient light, nutrients, and </w:t>
      </w:r>
      <w:r w:rsidR="00622CF5">
        <w:t xml:space="preserve">Chl </w:t>
      </w:r>
      <w:r w:rsidR="00622CF5" w:rsidRPr="00622CF5">
        <w:rPr>
          <w:i/>
        </w:rPr>
        <w:t>a</w:t>
      </w:r>
      <w:r w:rsidRPr="00622CF5">
        <w:rPr>
          <w:i/>
        </w:rPr>
        <w:t xml:space="preserve"> </w:t>
      </w:r>
      <w:r w:rsidRPr="00622CF5">
        <w:t xml:space="preserve">as described by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r w:rsidR="005256B6" w:rsidRPr="00BA1101">
        <w:t>Stukel et al., 2019a</w:t>
      </w:r>
      <w:r w:rsidR="0067294D" w:rsidRPr="00622CF5">
        <w:rPr>
          <w:noProof/>
        </w:rPr>
        <w:t>)</w:t>
      </w:r>
      <w:r w:rsidR="005452EC" w:rsidRPr="00622CF5">
        <w:fldChar w:fldCharType="end"/>
      </w:r>
      <w:r w:rsidRPr="00622CF5">
        <w:rPr>
          <w:color w:val="000000" w:themeColor="text1"/>
        </w:rPr>
        <w:t xml:space="preserve">. </w:t>
      </w:r>
      <w:r w:rsidRPr="00622CF5">
        <w:t xml:space="preserve">The initial algorithm was developed using irradiance to predict Chl </w:t>
      </w:r>
      <w:r w:rsidRPr="00622CF5">
        <w:rPr>
          <w:i/>
        </w:rPr>
        <w:t>a</w:t>
      </w:r>
      <w:r w:rsidRPr="00622CF5">
        <w:t xml:space="preserve"> specific production </w:t>
      </w:r>
      <w:r w:rsidR="00E67049"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DATA </w:instrText>
      </w:r>
      <w:r w:rsidR="00CB305C" w:rsidRPr="00622CF5">
        <w:fldChar w:fldCharType="end"/>
      </w:r>
      <w:r w:rsidR="00E67049" w:rsidRPr="00622CF5">
        <w:fldChar w:fldCharType="separate"/>
      </w:r>
      <w:r w:rsidR="00E67049" w:rsidRPr="00622CF5">
        <w:rPr>
          <w:noProof/>
        </w:rPr>
        <w:t>(</w:t>
      </w:r>
      <w:r w:rsidR="005256B6" w:rsidRPr="00BA1101">
        <w:t>Morrow et al., 2018</w:t>
      </w:r>
      <w:r w:rsidR="00E67049" w:rsidRPr="00622CF5">
        <w:rPr>
          <w:noProof/>
        </w:rPr>
        <w:t>)</w:t>
      </w:r>
      <w:r w:rsidR="00E67049" w:rsidRPr="00622CF5">
        <w:fldChar w:fldCharType="end"/>
      </w:r>
      <w:r w:rsidR="00E67049" w:rsidRPr="00622CF5">
        <w:t xml:space="preserve"> </w:t>
      </w:r>
      <w:r w:rsidRPr="00622CF5">
        <w:t xml:space="preserve">and then adapted for general use in the CCE. The algorithm was parameterized from data collected on seven previous CCE-LTER process cruises for which </w:t>
      </w:r>
      <w:r w:rsidRPr="00622CF5">
        <w:rPr>
          <w:vertAlign w:val="superscript"/>
        </w:rPr>
        <w:t>14</w:t>
      </w:r>
      <w:r w:rsidRPr="00622CF5">
        <w:t>C</w:t>
      </w:r>
      <w:r w:rsidR="00DA786A">
        <w:t>-</w:t>
      </w:r>
      <w:r w:rsidRPr="00622CF5">
        <w:t xml:space="preserve">PP data were available. P1706 NPP was subsequently calculated as: </w:t>
      </w:r>
    </w:p>
    <w:p w14:paraId="22D6E52F" w14:textId="1B07A8CE" w:rsidR="00712CE2" w:rsidRPr="00622CF5" w:rsidRDefault="0062436F" w:rsidP="005256B6">
      <w:pPr>
        <w:spacing w:before="120" w:after="120" w:line="360" w:lineRule="auto"/>
        <w:ind w:firstLine="720"/>
        <w:jc w:val="center"/>
      </w:pPr>
      <m:oMath>
        <m:f>
          <m:fPr>
            <m:ctrlPr>
              <w:rPr>
                <w:rFonts w:ascii="Cambria Math" w:hAnsi="Cambria Math"/>
                <w:i/>
              </w:rPr>
            </m:ctrlPr>
          </m:fPr>
          <m:num>
            <m:r>
              <w:rPr>
                <w:rFonts w:ascii="Cambria Math" w:hAnsi="Cambria Math"/>
              </w:rPr>
              <m:t>NPP</m:t>
            </m:r>
          </m:num>
          <m:den>
            <m:r>
              <w:rPr>
                <w:rFonts w:ascii="Cambria Math" w:hAnsi="Cambria Math"/>
              </w:rPr>
              <m:t>Chl</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tab/>
      </w:r>
      <w:r w:rsidR="00712CE2" w:rsidRPr="00622CF5">
        <w:tab/>
        <w:t xml:space="preserve">(Eq. </w:t>
      </w:r>
      <w:r w:rsidR="0032413E" w:rsidRPr="00622CF5">
        <w:t>1</w:t>
      </w:r>
      <w:r w:rsidR="00712CE2" w:rsidRPr="00622CF5">
        <w:t>)</w:t>
      </w:r>
    </w:p>
    <w:p w14:paraId="3C3B86AC" w14:textId="3E206F49" w:rsidR="00712CE2" w:rsidRPr="00622CF5" w:rsidRDefault="00414E02" w:rsidP="00712CE2">
      <w:pPr>
        <w:spacing w:line="360" w:lineRule="auto"/>
        <w:rPr>
          <w:rFonts w:eastAsiaTheme="minorEastAsia"/>
        </w:rPr>
      </w:pPr>
      <w:r w:rsidRPr="00622CF5">
        <w:rPr>
          <w:rFonts w:eastAsiaTheme="minorEastAsia"/>
        </w:rPr>
        <w:t>w</w:t>
      </w:r>
      <w:r w:rsidR="00712CE2" w:rsidRPr="00622CF5">
        <w:rPr>
          <w:rFonts w:eastAsiaTheme="minorEastAsia"/>
        </w:rPr>
        <w:t>here N</w:t>
      </w:r>
      <w:r w:rsidR="005E0F0C">
        <w:rPr>
          <w:rFonts w:eastAsiaTheme="minorEastAsia"/>
        </w:rPr>
        <w:t>P</w:t>
      </w:r>
      <w:r w:rsidR="00712CE2" w:rsidRPr="00622CF5">
        <w:rPr>
          <w:rFonts w:eastAsiaTheme="minorEastAsia"/>
        </w:rPr>
        <w:t xml:space="preserve">P/Chl is </w:t>
      </w:r>
      <w:r w:rsidR="00E0688A" w:rsidRPr="00622CF5">
        <w:rPr>
          <w:rFonts w:eastAsiaTheme="minorEastAsia"/>
        </w:rPr>
        <w:t xml:space="preserve">the </w:t>
      </w:r>
      <w:r w:rsidR="00712CE2" w:rsidRPr="00622CF5">
        <w:rPr>
          <w:rFonts w:eastAsiaTheme="minorEastAsia"/>
        </w:rPr>
        <w:t>chlorophyll-specific primary production in units of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PAR is average daily photosynthetically active radiation (units of µmol photons m</w:t>
      </w:r>
      <w:r w:rsidR="00712CE2" w:rsidRPr="00622CF5">
        <w:rPr>
          <w:rFonts w:eastAsiaTheme="minorEastAsia"/>
          <w:vertAlign w:val="superscript"/>
        </w:rPr>
        <w:t>-2</w:t>
      </w:r>
      <w:r w:rsidR="00712CE2" w:rsidRPr="00622CF5">
        <w:rPr>
          <w:rFonts w:eastAsiaTheme="minorEastAsia"/>
        </w:rPr>
        <w:t xml:space="preserve"> s</w:t>
      </w:r>
      <w:r w:rsidR="00712CE2" w:rsidRPr="00622CF5">
        <w:rPr>
          <w:rFonts w:eastAsiaTheme="minorEastAsia"/>
          <w:vertAlign w:val="superscript"/>
        </w:rPr>
        <w:t>-1</w:t>
      </w:r>
      <w:r w:rsidR="00712CE2" w:rsidRPr="00622CF5">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622CF5">
        <w:rPr>
          <w:rFonts w:eastAsiaTheme="minorEastAsia"/>
        </w:rPr>
        <w:t xml:space="preserve"> describes the light saturation and inhibition term with V</w:t>
      </w:r>
      <w:r w:rsidR="00712CE2" w:rsidRPr="00622CF5">
        <w:rPr>
          <w:rFonts w:eastAsiaTheme="minorEastAsia"/>
          <w:vertAlign w:val="subscript"/>
        </w:rPr>
        <w:t>0m</w:t>
      </w:r>
      <w:r w:rsidR="00712CE2" w:rsidRPr="00622CF5">
        <w:rPr>
          <w:rFonts w:eastAsiaTheme="minorEastAsia"/>
        </w:rPr>
        <w:t xml:space="preserve"> = 66.5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xml:space="preserve"> </w:t>
      </w:r>
      <w:r w:rsidR="00E7485C" w:rsidRPr="00622CF5">
        <w:rPr>
          <w:rFonts w:eastAsiaTheme="minorEastAsia"/>
        </w:rPr>
        <w:t xml:space="preserve">and </w:t>
      </w:r>
      <w:r w:rsidR="00712CE2" w:rsidRPr="00622CF5">
        <w:rPr>
          <w:rFonts w:eastAsiaTheme="minorEastAsia"/>
        </w:rPr>
        <w:t>α = 1.5</w:t>
      </w:r>
      <w:r w:rsidR="00E7485C" w:rsidRPr="00622CF5">
        <w:rPr>
          <w:rFonts w:eastAsiaTheme="minorEastAsia"/>
        </w:rPr>
        <w:t xml:space="preserve">; </w:t>
      </w:r>
      <w:r w:rsidR="00712CE2" w:rsidRPr="00622CF5">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rPr>
          <w:rFonts w:eastAsiaTheme="minorEastAsia"/>
        </w:rPr>
        <w:t xml:space="preserve"> </w:t>
      </w:r>
      <w:r w:rsidR="00E7485C" w:rsidRPr="00622CF5">
        <w:rPr>
          <w:rFonts w:eastAsiaTheme="minorEastAsia"/>
        </w:rPr>
        <w:t xml:space="preserve">describes </w:t>
      </w:r>
      <w:r w:rsidR="00712CE2" w:rsidRPr="00622CF5">
        <w:rPr>
          <w:rFonts w:eastAsiaTheme="minorEastAsia"/>
        </w:rPr>
        <w:t>the ammonium</w:t>
      </w:r>
      <w:r w:rsidR="00E7485C" w:rsidRPr="00622CF5">
        <w:rPr>
          <w:rFonts w:eastAsiaTheme="minorEastAsia"/>
        </w:rPr>
        <w:t>-limitation</w:t>
      </w:r>
      <w:r w:rsidR="000359BC" w:rsidRPr="00622CF5">
        <w:rPr>
          <w:rFonts w:eastAsiaTheme="minorEastAsia"/>
        </w:rPr>
        <w:t xml:space="preserve"> </w:t>
      </w:r>
      <w:r w:rsidR="00712CE2" w:rsidRPr="00622CF5">
        <w:rPr>
          <w:rFonts w:eastAsiaTheme="minorEastAsia"/>
        </w:rPr>
        <w:t>kinetics</w:t>
      </w:r>
      <w:r w:rsidR="00E7485C" w:rsidRPr="00622CF5">
        <w:rPr>
          <w:rFonts w:eastAsiaTheme="minorEastAsia"/>
        </w:rPr>
        <w:t xml:space="preserve"> with K</w:t>
      </w:r>
      <w:r w:rsidR="00E7485C" w:rsidRPr="00622CF5">
        <w:rPr>
          <w:rFonts w:eastAsiaTheme="minorEastAsia"/>
          <w:vertAlign w:val="subscript"/>
        </w:rPr>
        <w:t>S</w:t>
      </w:r>
      <w:r w:rsidR="00E7485C" w:rsidRPr="00622CF5">
        <w:rPr>
          <w:rFonts w:eastAsiaTheme="minorEastAsia"/>
        </w:rPr>
        <w:t xml:space="preserve"> = 0.025 μmol L</w:t>
      </w:r>
      <w:r w:rsidR="00E7485C" w:rsidRPr="00622CF5">
        <w:rPr>
          <w:rFonts w:eastAsiaTheme="minorEastAsia"/>
          <w:vertAlign w:val="superscript"/>
        </w:rPr>
        <w:t>-1</w:t>
      </w:r>
      <w:r w:rsidR="00712CE2" w:rsidRPr="00622CF5">
        <w:rPr>
          <w:rFonts w:eastAsiaTheme="minorEastAsia"/>
        </w:rPr>
        <w:t>.</w:t>
      </w:r>
      <w:r w:rsidR="00712CE2" w:rsidRPr="00622CF5">
        <w:t xml:space="preserve"> </w:t>
      </w:r>
      <w:r w:rsidR="00622CF5" w:rsidRPr="00622CF5">
        <w:t>Uncertainties</w:t>
      </w:r>
      <w:r w:rsidR="000E5C4C" w:rsidRPr="00622CF5">
        <w:t xml:space="preserve"> in the algorithm </w:t>
      </w:r>
      <w:r w:rsidR="0032413E" w:rsidRPr="00622CF5">
        <w:t xml:space="preserve">were </w:t>
      </w:r>
      <w:r w:rsidR="000E5C4C" w:rsidRPr="00622CF5">
        <w:t>propagated through all subsequent equations</w:t>
      </w:r>
      <w:r w:rsidR="00E7485C" w:rsidRPr="00622CF5">
        <w:t xml:space="preserve"> following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r w:rsidR="005256B6" w:rsidRPr="00BA1101">
        <w:t>Stukel et al., 2019a</w:t>
      </w:r>
      <w:r w:rsidR="0067294D" w:rsidRPr="00622CF5">
        <w:rPr>
          <w:noProof/>
        </w:rPr>
        <w:t>)</w:t>
      </w:r>
      <w:r w:rsidR="005452EC" w:rsidRPr="00622CF5">
        <w:fldChar w:fldCharType="end"/>
      </w:r>
      <w:r w:rsidR="00F26177" w:rsidRPr="00622CF5">
        <w:t xml:space="preserve">  When averaged over the duration of a cycle, propagated errors in mixed layer NPP were ± 30 – 40% at the 95% confidence limit.</w:t>
      </w:r>
    </w:p>
    <w:p w14:paraId="7A6A9C08" w14:textId="14AFC17D" w:rsidR="0032413E" w:rsidRPr="00622CF5" w:rsidRDefault="006A3E23" w:rsidP="0032413E">
      <w:pPr>
        <w:spacing w:before="240" w:line="360" w:lineRule="auto"/>
        <w:rPr>
          <w:b/>
          <w:color w:val="000000" w:themeColor="text1"/>
        </w:rPr>
      </w:pPr>
      <w:r w:rsidRPr="00622CF5">
        <w:rPr>
          <w:b/>
          <w:color w:val="000000" w:themeColor="text1"/>
        </w:rPr>
        <w:t>3</w:t>
      </w:r>
      <w:r w:rsidR="0032413E" w:rsidRPr="00622CF5">
        <w:rPr>
          <w:b/>
          <w:color w:val="000000" w:themeColor="text1"/>
        </w:rPr>
        <w:t>.5 Net Phytoplankton Production from Dilution Experiments (NPP</w:t>
      </w:r>
      <w:r w:rsidR="0032413E" w:rsidRPr="00622CF5">
        <w:rPr>
          <w:b/>
          <w:color w:val="000000" w:themeColor="text1"/>
          <w:vertAlign w:val="subscript"/>
        </w:rPr>
        <w:t>G:G</w:t>
      </w:r>
      <w:r w:rsidR="0032413E" w:rsidRPr="00622CF5">
        <w:rPr>
          <w:b/>
          <w:color w:val="000000" w:themeColor="text1"/>
        </w:rPr>
        <w:t>)</w:t>
      </w:r>
    </w:p>
    <w:p w14:paraId="66F0E699" w14:textId="738963C6" w:rsidR="0032413E" w:rsidRPr="00622CF5" w:rsidRDefault="0032413E" w:rsidP="005256B6">
      <w:pPr>
        <w:spacing w:before="240" w:line="360" w:lineRule="auto"/>
        <w:ind w:firstLine="360"/>
        <w:rPr>
          <w:b/>
          <w:i/>
        </w:rPr>
      </w:pPr>
      <w:r w:rsidRPr="00622CF5">
        <w:t xml:space="preserve">To calculate phytoplankton intrinsic growth rates and microzooplankton grazing rates, dilution experiments were prepared following the two-treatment dilution approach </w:t>
      </w:r>
      <w:r w:rsidR="005452EC"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 </w:instrText>
      </w:r>
      <w:r w:rsidR="007A7AEF"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DATA </w:instrText>
      </w:r>
      <w:r w:rsidR="007A7AEF" w:rsidRPr="00622CF5">
        <w:fldChar w:fldCharType="end"/>
      </w:r>
      <w:r w:rsidR="005452EC" w:rsidRPr="00622CF5">
        <w:fldChar w:fldCharType="separate"/>
      </w:r>
      <w:r w:rsidR="007A7AEF" w:rsidRPr="00622CF5">
        <w:rPr>
          <w:noProof/>
        </w:rPr>
        <w:t>(</w:t>
      </w:r>
      <w:r w:rsidR="005256B6" w:rsidRPr="00BA1101">
        <w:t>Landry et al., 2008</w:t>
      </w:r>
      <w:r w:rsidR="007A7AEF" w:rsidRPr="00622CF5">
        <w:rPr>
          <w:noProof/>
        </w:rPr>
        <w:t xml:space="preserve">; </w:t>
      </w:r>
      <w:r w:rsidR="005256B6" w:rsidRPr="00BA1101">
        <w:t>Landry et al., 2011b</w:t>
      </w:r>
      <w:r w:rsidR="007A7AEF" w:rsidRPr="00622CF5">
        <w:rPr>
          <w:noProof/>
        </w:rPr>
        <w:t xml:space="preserve">; </w:t>
      </w:r>
      <w:r w:rsidR="005256B6" w:rsidRPr="00BA1101">
        <w:t>Stukel et al., 2012</w:t>
      </w:r>
      <w:r w:rsidR="007A7AEF" w:rsidRPr="00622CF5">
        <w:rPr>
          <w:noProof/>
        </w:rPr>
        <w:t>)</w:t>
      </w:r>
      <w:r w:rsidR="005452EC" w:rsidRPr="00622CF5">
        <w:fldChar w:fldCharType="end"/>
      </w:r>
      <w:r w:rsidRPr="00622CF5">
        <w:t>. Each experiment consisted of water collected at 6 depths spanning the euphotic zone (i.e. “array depths”) in pre-dawn CTD casts (02:00 local).</w:t>
      </w:r>
      <w:r w:rsidR="004F6E4F">
        <w:t xml:space="preserve"> </w:t>
      </w:r>
      <w:r w:rsidRPr="00622CF5">
        <w:t>At each depth, two 2.7 L polycarbonate bottles were filled with either unfiltered seawater (i.e. 100% whole seawater) or a mixture of 33% whole seawater and 67% 0.1-µm filtered seawater. Samples were incubated in situ on the drifter array for 24 h along with the NPP</w:t>
      </w:r>
      <w:r w:rsidRPr="00622CF5">
        <w:rPr>
          <w:vertAlign w:val="subscript"/>
        </w:rPr>
        <w:t>14C</w:t>
      </w:r>
      <w:r w:rsidRPr="00622CF5">
        <w:t xml:space="preserve"> and NP experiments</w:t>
      </w:r>
      <w:r w:rsidRPr="00622CF5">
        <w:rPr>
          <w:rFonts w:eastAsiaTheme="minorHAnsi"/>
        </w:rPr>
        <w:t xml:space="preserve">. Net growth rates in each bottle were determined from changes in fluorometrically-measured Chl a and used to quantify gross growth rates (μ) and mortality due to protistan grazing (m). Carbon to Chl </w:t>
      </w:r>
      <w:r w:rsidRPr="00622CF5">
        <w:rPr>
          <w:rFonts w:eastAsiaTheme="minorHAnsi"/>
          <w:i/>
          <w:iCs/>
        </w:rPr>
        <w:t>a</w:t>
      </w:r>
      <w:r w:rsidRPr="00622CF5">
        <w:rPr>
          <w:rFonts w:eastAsiaTheme="minorHAnsi"/>
        </w:rPr>
        <w:t xml:space="preserve"> ratios (C:Chl) were determined using the approach of </w:t>
      </w:r>
      <w:r w:rsidR="005256B6" w:rsidRPr="00BA1101">
        <w:rPr>
          <w:rFonts w:eastAsiaTheme="minorHAnsi"/>
        </w:rPr>
        <w:fldChar w:fldCharType="begin"/>
      </w:r>
      <w:r w:rsidR="005256B6" w:rsidRPr="00BA1101">
        <w:rPr>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5256B6" w:rsidRPr="00BA1101">
        <w:rPr>
          <w:rFonts w:eastAsiaTheme="minorHAnsi"/>
        </w:rPr>
        <w:fldChar w:fldCharType="separate"/>
      </w:r>
      <w:r w:rsidR="005256B6" w:rsidRPr="00BA1101">
        <w:rPr>
          <w:rFonts w:eastAsiaTheme="minorHAnsi"/>
        </w:rPr>
        <w:t>Li et al. (2010)</w:t>
      </w:r>
      <w:r w:rsidR="005256B6" w:rsidRPr="00BA1101">
        <w:rPr>
          <w:rFonts w:eastAsiaTheme="minorHAnsi"/>
        </w:rPr>
        <w:fldChar w:fldCharType="end"/>
      </w:r>
      <w:r w:rsidRPr="00622CF5">
        <w:rPr>
          <w:rFonts w:eastAsiaTheme="minorHAnsi"/>
        </w:rPr>
        <w:t xml:space="preserve">, based on microscopy-derived estimates of phytoplankton biomass in the CCE region. C:Chl was </w:t>
      </w:r>
      <w:r w:rsidRPr="00622CF5">
        <w:rPr>
          <w:rFonts w:eastAsiaTheme="minorHAnsi"/>
        </w:rPr>
        <w:lastRenderedPageBreak/>
        <w:t>multiplied by Chl to determine initial carbon biomass (B</w:t>
      </w:r>
      <w:r w:rsidRPr="00622CF5">
        <w:rPr>
          <w:rFonts w:eastAsiaTheme="minorHAnsi"/>
          <w:vertAlign w:val="subscript"/>
        </w:rPr>
        <w:t>0</w:t>
      </w:r>
      <w:r w:rsidRPr="00622CF5">
        <w:rPr>
          <w:rFonts w:eastAsiaTheme="minorHAnsi"/>
        </w:rPr>
        <w:t xml:space="preserve">), and 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622CF5">
        <w:rPr>
          <w:rFonts w:eastAsiaTheme="minorHAnsi"/>
        </w:rPr>
        <w:t>, following</w:t>
      </w:r>
      <w:r w:rsidRPr="00622CF5">
        <w:t xml:space="preserve"> </w:t>
      </w:r>
      <w:r w:rsidR="005256B6" w:rsidRPr="00BA1101">
        <w:rPr>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5256B6" w:rsidRPr="00BA1101">
        <w:rPr>
          <w:rFonts w:eastAsiaTheme="minorHAnsi"/>
        </w:rPr>
        <w:instrText xml:space="preserve"> ADDIN EN.CITE </w:instrText>
      </w:r>
      <w:r w:rsidR="005256B6" w:rsidRPr="00BA1101">
        <w:rPr>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5256B6" w:rsidRPr="00BA1101">
        <w:rPr>
          <w:rFonts w:eastAsiaTheme="minorHAnsi"/>
        </w:rPr>
        <w:instrText xml:space="preserve"> ADDIN EN.CITE.DATA </w:instrText>
      </w:r>
      <w:r w:rsidR="005256B6" w:rsidRPr="00BA1101">
        <w:rPr>
          <w:rFonts w:eastAsiaTheme="minorHAnsi"/>
        </w:rPr>
      </w:r>
      <w:r w:rsidR="005256B6" w:rsidRPr="00BA1101">
        <w:rPr>
          <w:rFonts w:eastAsiaTheme="minorHAnsi"/>
        </w:rPr>
        <w:fldChar w:fldCharType="end"/>
      </w:r>
      <w:r w:rsidR="005256B6" w:rsidRPr="00BA1101">
        <w:rPr>
          <w:rFonts w:eastAsiaTheme="minorHAnsi"/>
        </w:rPr>
      </w:r>
      <w:r w:rsidR="005256B6" w:rsidRPr="00BA1101">
        <w:rPr>
          <w:rFonts w:eastAsiaTheme="minorHAnsi"/>
        </w:rPr>
        <w:fldChar w:fldCharType="separate"/>
      </w:r>
      <w:r w:rsidR="005256B6" w:rsidRPr="00BA1101">
        <w:rPr>
          <w:rFonts w:eastAsiaTheme="minorHAnsi"/>
        </w:rPr>
        <w:t>Landry et al. (2016)</w:t>
      </w:r>
      <w:r w:rsidR="005256B6" w:rsidRPr="00BA1101">
        <w:rPr>
          <w:rFonts w:eastAsiaTheme="minorHAnsi"/>
        </w:rPr>
        <w:fldChar w:fldCharType="end"/>
      </w:r>
      <w:r w:rsidRPr="00622CF5">
        <w:rPr>
          <w:rFonts w:eastAsiaTheme="minorHAnsi"/>
        </w:rPr>
        <w:t>.</w:t>
      </w:r>
    </w:p>
    <w:p w14:paraId="77E74C4A" w14:textId="59693437" w:rsidR="00D746E5" w:rsidRPr="00622CF5" w:rsidRDefault="006A3E23" w:rsidP="00D746E5">
      <w:pPr>
        <w:spacing w:before="240" w:line="360" w:lineRule="auto"/>
        <w:rPr>
          <w:rFonts w:eastAsiaTheme="majorEastAsia"/>
          <w:b/>
        </w:rPr>
      </w:pPr>
      <w:r w:rsidRPr="00622CF5">
        <w:rPr>
          <w:rFonts w:eastAsiaTheme="majorEastAsia"/>
          <w:b/>
        </w:rPr>
        <w:t>3</w:t>
      </w:r>
      <w:r w:rsidR="00D746E5" w:rsidRPr="00622CF5">
        <w:rPr>
          <w:rFonts w:eastAsiaTheme="majorEastAsia"/>
          <w:b/>
        </w:rPr>
        <w:t>.6. Net and Gross Community Production from O</w:t>
      </w:r>
      <w:r w:rsidR="00D746E5" w:rsidRPr="00622CF5">
        <w:rPr>
          <w:rFonts w:eastAsiaTheme="majorEastAsia"/>
          <w:b/>
          <w:vertAlign w:val="subscript"/>
        </w:rPr>
        <w:t>2</w:t>
      </w:r>
      <w:r w:rsidR="00D746E5" w:rsidRPr="00622CF5">
        <w:rPr>
          <w:rFonts w:eastAsiaTheme="majorEastAsia"/>
          <w:b/>
        </w:rPr>
        <w:t xml:space="preserve">/Ar Measurements (NCP; </w:t>
      </w:r>
      <w:r w:rsidR="00D746E5" w:rsidRPr="00622CF5">
        <w:rPr>
          <w:rFonts w:eastAsiaTheme="minorEastAsia"/>
          <w:b/>
        </w:rPr>
        <w:t>GPP</w:t>
      </w:r>
      <w:r w:rsidR="00D746E5" w:rsidRPr="00622CF5">
        <w:rPr>
          <w:rFonts w:eastAsiaTheme="minorEastAsia"/>
          <w:b/>
          <w:vertAlign w:val="subscript"/>
        </w:rPr>
        <w:t>O2/Ar</w:t>
      </w:r>
      <w:r w:rsidR="00D746E5" w:rsidRPr="00622CF5">
        <w:rPr>
          <w:rFonts w:eastAsiaTheme="majorEastAsia"/>
          <w:b/>
        </w:rPr>
        <w:t>)</w:t>
      </w:r>
    </w:p>
    <w:p w14:paraId="7F66A1C6" w14:textId="5125B02A" w:rsidR="00D746E5" w:rsidRPr="00622CF5" w:rsidRDefault="00D746E5" w:rsidP="00D746E5">
      <w:pPr>
        <w:spacing w:before="120" w:line="360" w:lineRule="auto"/>
        <w:ind w:firstLine="360"/>
      </w:pPr>
      <w:r w:rsidRPr="00622CF5">
        <w:rPr>
          <w:rFonts w:eastAsiaTheme="majorEastAsia"/>
        </w:rPr>
        <w:t>Continuous samples of dissolved O</w:t>
      </w:r>
      <w:r w:rsidRPr="00622CF5">
        <w:rPr>
          <w:rFonts w:eastAsiaTheme="majorEastAsia"/>
          <w:vertAlign w:val="subscript"/>
        </w:rPr>
        <w:t>2</w:t>
      </w:r>
      <w:r w:rsidRPr="00622CF5">
        <w:rPr>
          <w:rFonts w:eastAsiaTheme="majorEastAsia"/>
        </w:rPr>
        <w:t>/</w:t>
      </w:r>
      <w:r w:rsidRPr="00622CF5">
        <w:t xml:space="preserve">Ar were taken from the ship’s underway seawater system. </w:t>
      </w:r>
      <w:r w:rsidRPr="00622CF5">
        <w:rPr>
          <w:rFonts w:eastAsiaTheme="majorEastAsia"/>
        </w:rPr>
        <w:t>O</w:t>
      </w:r>
      <w:r w:rsidRPr="00622CF5">
        <w:rPr>
          <w:rFonts w:eastAsiaTheme="majorEastAsia"/>
          <w:vertAlign w:val="subscript"/>
        </w:rPr>
        <w:t>2</w:t>
      </w:r>
      <w:r w:rsidRPr="00622CF5">
        <w:rPr>
          <w:rFonts w:eastAsiaTheme="majorEastAsia"/>
        </w:rPr>
        <w:t>/</w:t>
      </w:r>
      <w:r w:rsidRPr="00622CF5">
        <w:t xml:space="preserve">Ar gas ratios were measured with a Pfeiffer QMC 200 mass spectrometer equipped with an equilibration inlet (EIMS) </w:t>
      </w:r>
      <w:r w:rsidR="00E67049" w:rsidRPr="00622CF5">
        <w:fldChar w:fldCharType="begin"/>
      </w:r>
      <w:r w:rsidR="00E67049" w:rsidRPr="00622CF5">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622CF5">
        <w:fldChar w:fldCharType="separate"/>
      </w:r>
      <w:r w:rsidR="00E67049" w:rsidRPr="00622CF5">
        <w:rPr>
          <w:noProof/>
        </w:rPr>
        <w:t>(</w:t>
      </w:r>
      <w:r w:rsidR="005256B6" w:rsidRPr="00BA1101">
        <w:t>Cassar et al., 2009</w:t>
      </w:r>
      <w:r w:rsidR="00E67049" w:rsidRPr="00622CF5">
        <w:rPr>
          <w:noProof/>
        </w:rPr>
        <w:t>)</w:t>
      </w:r>
      <w:r w:rsidR="00E67049" w:rsidRPr="00622CF5">
        <w:fldChar w:fldCharType="end"/>
      </w:r>
      <w:r w:rsidRPr="00622CF5">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Net rates of community production (NCP) from </w:t>
      </w:r>
      <w:r w:rsidRPr="00622CF5">
        <w:rPr>
          <w:rFonts w:eastAsiaTheme="majorEastAsia"/>
        </w:rPr>
        <w:t>O</w:t>
      </w:r>
      <w:r w:rsidRPr="00622CF5">
        <w:rPr>
          <w:rFonts w:eastAsiaTheme="majorEastAsia"/>
          <w:vertAlign w:val="subscript"/>
        </w:rPr>
        <w:t>2</w:t>
      </w:r>
      <w:r w:rsidRPr="00622CF5">
        <w:rPr>
          <w:rFonts w:eastAsiaTheme="majorEastAsia"/>
        </w:rPr>
        <w:t>/Ar measurements</w:t>
      </w:r>
      <w:r w:rsidRPr="00622CF5">
        <w:t xml:space="preserve"> reflect oxygen production by photoautotrophs, respiration by photo- and heterotrophs and corrections for physical gas exchange processes. NCP rates are calculated for the mixed layer depth (MLD) </w:t>
      </w:r>
      <w:r w:rsidR="00D030EF" w:rsidRPr="00622CF5">
        <w:t>assuming no advective fluxes of O</w:t>
      </w:r>
      <w:r w:rsidR="00D030EF" w:rsidRPr="00622CF5">
        <w:rPr>
          <w:vertAlign w:val="subscript"/>
        </w:rPr>
        <w:t>2</w:t>
      </w:r>
      <w:r w:rsidR="00D030EF" w:rsidRPr="00622CF5">
        <w:t xml:space="preserve">/Ar from neighboring water parcels </w:t>
      </w:r>
      <w:r w:rsidRPr="00622CF5">
        <w:t>and represent processes occurring over the residence time of O</w:t>
      </w:r>
      <w:r w:rsidRPr="00622CF5">
        <w:rPr>
          <w:vertAlign w:val="subscript"/>
        </w:rPr>
        <w:t>2</w:t>
      </w:r>
      <w:r w:rsidRPr="00622CF5">
        <w:t xml:space="preserve"> assuming a steady state system:</w:t>
      </w:r>
    </w:p>
    <w:p w14:paraId="0FFA0151" w14:textId="1AF68B11" w:rsidR="006B079A" w:rsidRPr="00622CF5" w:rsidRDefault="006B079A" w:rsidP="005256B6">
      <w:pPr>
        <w:spacing w:before="120" w:after="120" w:line="360" w:lineRule="auto"/>
        <w:jc w:val="cente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622CF5">
        <w:tab/>
      </w:r>
      <w:r w:rsidR="00C111DA" w:rsidRPr="00622CF5">
        <w:tab/>
        <w:t>(</w:t>
      </w:r>
      <w:r w:rsidR="000359FF" w:rsidRPr="00622CF5">
        <w:t xml:space="preserve">Eq. </w:t>
      </w:r>
      <w:r w:rsidR="00D746E5" w:rsidRPr="00622CF5">
        <w:t>2</w:t>
      </w:r>
      <w:r w:rsidR="00C111DA" w:rsidRPr="00622CF5">
        <w:t>)</w:t>
      </w:r>
    </w:p>
    <w:p w14:paraId="041C2309" w14:textId="1845F93A" w:rsidR="00D746E5" w:rsidRPr="00622CF5" w:rsidRDefault="009053E1" w:rsidP="00D746E5">
      <w:pPr>
        <w:spacing w:line="360" w:lineRule="auto"/>
        <w:ind w:firstLine="360"/>
        <w:rPr>
          <w:rFonts w:eastAsiaTheme="majorEastAsia"/>
        </w:rP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622CF5">
        <w:t xml:space="preserve"> estimates the time-averaged NCP based on wind speed history, MLD, and the observed biological oxygen signal, where k is the time-weighted piston velocity </w:t>
      </w:r>
      <w:r w:rsidR="00D746E5"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 </w:instrText>
      </w:r>
      <w:r w:rsidR="00CB305C"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DATA </w:instrText>
      </w:r>
      <w:r w:rsidR="00CB305C" w:rsidRPr="00622CF5">
        <w:fldChar w:fldCharType="end"/>
      </w:r>
      <w:r w:rsidR="00D746E5" w:rsidRPr="00622CF5">
        <w:fldChar w:fldCharType="separate"/>
      </w:r>
      <w:r w:rsidR="003559E0" w:rsidRPr="00622CF5">
        <w:rPr>
          <w:noProof/>
        </w:rPr>
        <w:t>(</w:t>
      </w:r>
      <w:r w:rsidR="005256B6" w:rsidRPr="00BA1101">
        <w:t>see Reuer et al., 2007</w:t>
      </w:r>
      <w:r w:rsidR="003559E0" w:rsidRPr="00622CF5">
        <w:rPr>
          <w:noProof/>
        </w:rPr>
        <w:t>)</w:t>
      </w:r>
      <w:r w:rsidR="00D746E5" w:rsidRPr="00622CF5">
        <w:fldChar w:fldCharType="end"/>
      </w:r>
      <w:r w:rsidR="00D746E5" w:rsidRPr="00622CF5">
        <w:t xml:space="preserve"> incorporating the wind speed history and MLD. [O</w:t>
      </w:r>
      <w:r w:rsidR="00D746E5" w:rsidRPr="00622CF5">
        <w:rPr>
          <w:vertAlign w:val="subscript"/>
        </w:rPr>
        <w:t>2</w:t>
      </w:r>
      <w:r w:rsidR="00D746E5" w:rsidRPr="00622CF5">
        <w:t>]</w:t>
      </w:r>
      <w:r w:rsidR="00D746E5" w:rsidRPr="00622CF5">
        <w:rPr>
          <w:vertAlign w:val="subscript"/>
        </w:rPr>
        <w:t>sol</w:t>
      </w:r>
      <w:r w:rsidR="00D746E5" w:rsidRPr="00622CF5">
        <w:t xml:space="preserve"> is the mixed layer oxygen solubility, and </w:t>
      </w:r>
      <m:oMath>
        <m:r>
          <w:rPr>
            <w:rFonts w:ascii="Cambria Math" w:hAnsi="Cambria Math"/>
          </w:rPr>
          <m:t>ρ</m:t>
        </m:r>
      </m:oMath>
      <w:r w:rsidR="00D746E5" w:rsidRPr="00622CF5">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622CF5">
        <w:t xml:space="preserve"> is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622CF5">
        <w:t xml:space="preserve"> </w:t>
      </w:r>
      <w:r w:rsidR="003A5BA2" w:rsidRPr="00622CF5">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622CF5">
        <w:t xml:space="preserve"> in real time </w:t>
      </w:r>
      <w:r w:rsidR="000359BC" w:rsidRPr="00622CF5">
        <w:t xml:space="preserve">(“instantaneous changes”) </w:t>
      </w:r>
      <w:r w:rsidR="003A5BA2" w:rsidRPr="00622CF5">
        <w:t>and thereby estimate NCP over shorter timescales than the residence time of mixed layer O</w:t>
      </w:r>
      <w:r w:rsidR="003A5BA2" w:rsidRPr="00622CF5">
        <w:rPr>
          <w:vertAlign w:val="subscript"/>
        </w:rPr>
        <w:t>2</w:t>
      </w:r>
      <w:r w:rsidR="00D746E5" w:rsidRPr="00622CF5">
        <w:t xml:space="preserve"> </w:t>
      </w:r>
      <w:r w:rsidR="00D746E5"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 </w:instrText>
      </w:r>
      <w:r w:rsidR="003559E0"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DATA </w:instrText>
      </w:r>
      <w:r w:rsidR="003559E0" w:rsidRPr="00622CF5">
        <w:fldChar w:fldCharType="end"/>
      </w:r>
      <w:r w:rsidR="00D746E5" w:rsidRPr="00622CF5">
        <w:fldChar w:fldCharType="separate"/>
      </w:r>
      <w:r w:rsidR="003559E0" w:rsidRPr="00622CF5">
        <w:rPr>
          <w:noProof/>
        </w:rPr>
        <w:t xml:space="preserve">(see </w:t>
      </w:r>
      <w:r w:rsidR="005256B6" w:rsidRPr="00BA1101">
        <w:t>Hamme et al., 2012</w:t>
      </w:r>
      <w:r w:rsidR="003559E0" w:rsidRPr="00622CF5">
        <w:rPr>
          <w:noProof/>
        </w:rPr>
        <w:t xml:space="preserve">; </w:t>
      </w:r>
      <w:r w:rsidR="005256B6" w:rsidRPr="00BA1101">
        <w:t>Teeter et al., 2018</w:t>
      </w:r>
      <w:r w:rsidR="003559E0" w:rsidRPr="00622CF5">
        <w:rPr>
          <w:noProof/>
        </w:rPr>
        <w:t xml:space="preserve">; </w:t>
      </w:r>
      <w:r w:rsidR="005256B6" w:rsidRPr="00BA1101">
        <w:t>Wang et al., submitted</w:t>
      </w:r>
      <w:r w:rsidR="003559E0" w:rsidRPr="00622CF5">
        <w:rPr>
          <w:noProof/>
        </w:rPr>
        <w:t>)</w:t>
      </w:r>
      <w:r w:rsidR="00D746E5" w:rsidRPr="00622CF5">
        <w:fldChar w:fldCharType="end"/>
      </w:r>
      <w:r w:rsidR="003A5BA2" w:rsidRPr="00622CF5">
        <w:t>.</w:t>
      </w:r>
    </w:p>
    <w:p w14:paraId="029788C9" w14:textId="7E733605" w:rsidR="009A2E33" w:rsidRPr="00622CF5" w:rsidRDefault="0062436F" w:rsidP="005256B6">
      <w:pPr>
        <w:spacing w:before="120" w:after="120" w:line="360" w:lineRule="auto"/>
        <w:jc w:val="center"/>
        <w:rPr>
          <w:rFonts w:eastAsiaTheme="majorEastAsia"/>
        </w:rPr>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622CF5">
        <w:rPr>
          <w:rFonts w:eastAsiaTheme="majorEastAsia"/>
        </w:rPr>
        <w:t xml:space="preserve">  </w:t>
      </w:r>
      <w:r w:rsidR="000359FF" w:rsidRPr="00622CF5">
        <w:rPr>
          <w:rFonts w:eastAsiaTheme="majorEastAsia"/>
        </w:rPr>
        <w:tab/>
        <w:t xml:space="preserve">(Eq. </w:t>
      </w:r>
      <w:r w:rsidR="00D746E5" w:rsidRPr="00622CF5">
        <w:rPr>
          <w:rFonts w:eastAsiaTheme="majorEastAsia"/>
        </w:rPr>
        <w:t>3</w:t>
      </w:r>
      <w:r w:rsidR="000359FF" w:rsidRPr="00622CF5">
        <w:rPr>
          <w:rFonts w:eastAsiaTheme="majorEastAsia"/>
        </w:rPr>
        <w:t>)</w:t>
      </w:r>
    </w:p>
    <w:p w14:paraId="50C2E7E2" w14:textId="6FDB3237" w:rsidR="00D746E5" w:rsidRPr="00622CF5" w:rsidRDefault="00D746E5" w:rsidP="00D746E5">
      <w:pPr>
        <w:spacing w:line="360" w:lineRule="auto"/>
        <w:contextualSpacing/>
        <w:rPr>
          <w:rFonts w:eastAsiaTheme="minorEastAsia"/>
        </w:rPr>
      </w:pPr>
      <w:r w:rsidRPr="00622CF5">
        <w:t xml:space="preserve">where </w:t>
      </w:r>
      <w:r w:rsidRPr="00622CF5">
        <w:rPr>
          <w:rFonts w:eastAsiaTheme="minorEastAsia"/>
        </w:rPr>
        <w:t>z denotes MLD and</w:t>
      </w:r>
      <w:r w:rsidRPr="00622CF5">
        <w:t xml:space="preserve"> </w:t>
      </w:r>
      <m:oMath>
        <m:acc>
          <m:accPr>
            <m:chr m:val="̅"/>
            <m:ctrlPr>
              <w:rPr>
                <w:rFonts w:ascii="Cambria Math" w:hAnsi="Cambria Math"/>
                <w:i/>
              </w:rPr>
            </m:ctrlPr>
          </m:accPr>
          <m:e>
            <m:r>
              <w:rPr>
                <w:rFonts w:ascii="Cambria Math" w:hAnsi="Cambria Math"/>
              </w:rPr>
              <m:t>k</m:t>
            </m:r>
          </m:e>
        </m:acc>
      </m:oMath>
      <w:r w:rsidRPr="00622CF5">
        <w:t xml:space="preserve"> </w:t>
      </w:r>
      <w:r w:rsidRPr="00622CF5">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622CF5">
        <w:rPr>
          <w:rFonts w:eastAsiaTheme="minorEastAsia"/>
        </w:rPr>
        <w:t xml:space="preserve">). </w:t>
      </w:r>
      <w:r w:rsidRPr="00622CF5">
        <w:t xml:space="preserve">Using community respiration measured during the night, </w:t>
      </w:r>
      <w:r w:rsidRPr="00622CF5">
        <w:rPr>
          <w:rFonts w:eastAsiaTheme="minorEastAsia"/>
        </w:rPr>
        <w:t>NCP</w:t>
      </w:r>
      <w:r w:rsidRPr="00622CF5">
        <w:rPr>
          <w:rFonts w:eastAsiaTheme="minorEastAsia"/>
          <w:vertAlign w:val="subscript"/>
        </w:rPr>
        <w:t>(inst,night)</w:t>
      </w:r>
      <w:r w:rsidR="000745B9" w:rsidRPr="00622CF5">
        <w:rPr>
          <w:rFonts w:eastAsiaTheme="minorEastAsia"/>
        </w:rPr>
        <w:t xml:space="preserve"> &amp; </w:t>
      </w:r>
      <w:r w:rsidRPr="00622CF5">
        <w:rPr>
          <w:rFonts w:eastAsiaTheme="minorEastAsia"/>
        </w:rPr>
        <w:t>assuming similar day and night respiration, GPP can be estimated as:</w:t>
      </w:r>
    </w:p>
    <w:p w14:paraId="33AAEDDA" w14:textId="4B20BA5B" w:rsidR="004B03E5" w:rsidRPr="00622CF5" w:rsidRDefault="00414E02" w:rsidP="005256B6">
      <w:pPr>
        <w:spacing w:before="120" w:after="120" w:line="360" w:lineRule="auto"/>
        <w:jc w:val="right"/>
        <w:rPr>
          <w:rFonts w:eastAsiaTheme="majorEastAsia"/>
        </w:rPr>
      </w:pPr>
      <m:oMath>
        <m:r>
          <w:rPr>
            <w:rFonts w:ascii="Cambria Math" w:eastAsiaTheme="minorEastAsia" w:hAnsi="Cambria Math"/>
          </w:rPr>
          <w:lastRenderedPageBreak/>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622CF5">
        <w:rPr>
          <w:rFonts w:eastAsiaTheme="majorEastAsia"/>
        </w:rPr>
        <w:t xml:space="preserve"> </w:t>
      </w:r>
      <w:r w:rsidRPr="00622CF5">
        <w:rPr>
          <w:rFonts w:eastAsiaTheme="majorEastAsia"/>
        </w:rPr>
        <w:tab/>
      </w:r>
      <w:r w:rsidRPr="00622CF5">
        <w:rPr>
          <w:rFonts w:eastAsiaTheme="majorEastAsia"/>
        </w:rPr>
        <w:tab/>
      </w:r>
      <w:r w:rsidRPr="00622CF5">
        <w:rPr>
          <w:rFonts w:eastAsiaTheme="majorEastAsia"/>
        </w:rPr>
        <w:tab/>
      </w:r>
      <w:r w:rsidR="004B03E5" w:rsidRPr="00622CF5">
        <w:rPr>
          <w:rFonts w:eastAsiaTheme="majorEastAsia"/>
        </w:rPr>
        <w:t xml:space="preserve">(Eq. </w:t>
      </w:r>
      <w:r w:rsidR="00D746E5" w:rsidRPr="00622CF5">
        <w:rPr>
          <w:rFonts w:eastAsiaTheme="majorEastAsia"/>
        </w:rPr>
        <w:t>4</w:t>
      </w:r>
      <w:r w:rsidR="004B03E5" w:rsidRPr="00622CF5">
        <w:rPr>
          <w:rFonts w:eastAsiaTheme="majorEastAsia"/>
        </w:rPr>
        <w:t>)</w:t>
      </w:r>
    </w:p>
    <w:p w14:paraId="26552CC6" w14:textId="4249B17C" w:rsidR="00D746E5" w:rsidRPr="00622CF5" w:rsidRDefault="006A3E23" w:rsidP="00D746E5">
      <w:pPr>
        <w:spacing w:before="240" w:line="360" w:lineRule="auto"/>
        <w:rPr>
          <w:rFonts w:eastAsiaTheme="minorEastAsia"/>
          <w:b/>
        </w:rPr>
      </w:pPr>
      <w:r w:rsidRPr="00622CF5">
        <w:rPr>
          <w:rFonts w:eastAsiaTheme="minorEastAsia"/>
          <w:b/>
        </w:rPr>
        <w:t>3</w:t>
      </w:r>
      <w:r w:rsidR="00D746E5" w:rsidRPr="00622CF5">
        <w:rPr>
          <w:rFonts w:eastAsiaTheme="minorEastAsia"/>
          <w:b/>
        </w:rPr>
        <w:t xml:space="preserve">.7. Estimating Mixed-Layer </w:t>
      </w:r>
      <w:r w:rsidR="00D746E5" w:rsidRPr="00622CF5">
        <w:rPr>
          <w:b/>
          <w:color w:val="000000"/>
        </w:rPr>
        <w:t>GPP using FRRF</w:t>
      </w:r>
    </w:p>
    <w:p w14:paraId="2CA37E79" w14:textId="69C1F9A5" w:rsidR="00D746E5" w:rsidRPr="00622CF5" w:rsidRDefault="00D746E5" w:rsidP="00D746E5">
      <w:pPr>
        <w:spacing w:before="120" w:line="360" w:lineRule="auto"/>
        <w:ind w:firstLine="360"/>
      </w:pPr>
      <w:r w:rsidRPr="00622CF5">
        <w:rPr>
          <w:rFonts w:eastAsiaTheme="minorEastAsia"/>
        </w:rPr>
        <w:t>In addition to the O</w:t>
      </w:r>
      <w:r w:rsidRPr="00622CF5">
        <w:rPr>
          <w:rFonts w:eastAsiaTheme="minorEastAsia"/>
          <w:vertAlign w:val="subscript"/>
        </w:rPr>
        <w:t>2</w:t>
      </w:r>
      <w:r w:rsidRPr="00622CF5">
        <w:rPr>
          <w:rFonts w:eastAsiaTheme="minorEastAsia"/>
        </w:rPr>
        <w:t>/Ar method, we also estimated GPP independently on the P1706 cruise based on the photo-physiology of the mixed-layer phytoplankton community measured by FRRF. Shipboard measurements were made</w:t>
      </w:r>
      <w:r w:rsidRPr="00622CF5">
        <w:t xml:space="preserve"> using a bench-top FastAct 2+ Fast TRAKA instrument (Chelsea, UK) plumbed into the ship’s running seawater system. Photosynthesis versus irradiance (P vs. </w:t>
      </w:r>
      <w:r w:rsidR="00EA7673">
        <w:t>E</w:t>
      </w:r>
      <w:r w:rsidRPr="00622CF5">
        <w:t xml:space="preserve">) curves were run continuously on a ~45 min sampling interval. Using a modified version of the absorbance algorithm following </w:t>
      </w:r>
      <w:r w:rsidR="005256B6" w:rsidRPr="00BA1101">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instrText xml:space="preserve"> ADDIN EN.CITE </w:instrText>
      </w:r>
      <w:r w:rsidR="005256B6" w:rsidRPr="00BA1101">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instrText xml:space="preserve"> ADDIN EN.CITE.DATA </w:instrText>
      </w:r>
      <w:r w:rsidR="005256B6" w:rsidRPr="00BA1101">
        <w:fldChar w:fldCharType="end"/>
      </w:r>
      <w:r w:rsidR="005256B6" w:rsidRPr="00BA1101">
        <w:fldChar w:fldCharType="separate"/>
      </w:r>
      <w:r w:rsidR="005256B6" w:rsidRPr="00BA1101">
        <w:t>Oxborough et al. (2012)</w:t>
      </w:r>
      <w:r w:rsidR="005256B6" w:rsidRPr="00BA1101">
        <w:fldChar w:fldCharType="end"/>
      </w:r>
      <w:r w:rsidRPr="00622CF5">
        <w:t xml:space="preserve">, volume-based productivity rates (i.e. </w:t>
      </w:r>
      <w:r w:rsidR="00A01306">
        <w:t>FRRF</w:t>
      </w:r>
      <w:r w:rsidRPr="00622CF5">
        <w:t>) are calculated as:</w:t>
      </w:r>
    </w:p>
    <w:p w14:paraId="1737B9EE" w14:textId="52868CC6" w:rsidR="00D746E5" w:rsidRPr="00622CF5" w:rsidRDefault="00D746E5" w:rsidP="00C2253D">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622CF5">
        <w:tab/>
      </w:r>
      <w:r w:rsidRPr="00622CF5">
        <w:tab/>
        <w:t>(Eq. 5)</w:t>
      </w:r>
    </w:p>
    <w:p w14:paraId="4FE4AE5C" w14:textId="15150245" w:rsidR="00D746E5" w:rsidRPr="00622CF5" w:rsidRDefault="00D746E5" w:rsidP="00D746E5">
      <w:pPr>
        <w:spacing w:line="360" w:lineRule="auto"/>
        <w:rPr>
          <w:color w:val="000000" w:themeColor="text1"/>
        </w:rPr>
      </w:pPr>
      <w:r w:rsidRPr="00622CF5">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622CF5">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622CF5">
        <w:rPr>
          <w:color w:val="000000" w:themeColor="text1"/>
        </w:rPr>
        <w:t xml:space="preserve"> m</w:t>
      </w:r>
      <w:r w:rsidRPr="00622CF5">
        <w:rPr>
          <w:color w:val="000000" w:themeColor="text1"/>
          <w:vertAlign w:val="superscript"/>
        </w:rPr>
        <w:noBreakHyphen/>
        <w:t>1</w:t>
      </w:r>
      <w:r w:rsidRPr="00622CF5">
        <w:rPr>
          <w:color w:val="000000" w:themeColor="text1"/>
        </w:rPr>
        <w:t xml:space="preserve"> is an instrument-specific calibration factor, E = irradiance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the factor 8.64x10</w:t>
      </w:r>
      <w:r w:rsidRPr="00622CF5">
        <w:rPr>
          <w:color w:val="000000" w:themeColor="text1"/>
          <w:vertAlign w:val="superscript"/>
        </w:rPr>
        <w:t xml:space="preserve">-8 </w:t>
      </w:r>
      <w:r w:rsidRPr="00622CF5">
        <w:rPr>
          <w:color w:val="000000" w:themeColor="text1"/>
        </w:rPr>
        <w:t>converts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xml:space="preserve"> to mol photons m</w:t>
      </w:r>
      <w:r w:rsidRPr="00622CF5">
        <w:rPr>
          <w:color w:val="000000" w:themeColor="text1"/>
          <w:vertAlign w:val="superscript"/>
        </w:rPr>
        <w:t>-2</w:t>
      </w:r>
      <w:r w:rsidRPr="00622CF5">
        <w:rPr>
          <w:color w:val="000000" w:themeColor="text1"/>
        </w:rPr>
        <w:t xml:space="preserve"> d</w:t>
      </w:r>
      <w:r w:rsidRPr="00622CF5">
        <w:rPr>
          <w:color w:val="000000" w:themeColor="text1"/>
          <w:vertAlign w:val="superscript"/>
        </w:rPr>
        <w:t>-1</w:t>
      </w:r>
      <w:r w:rsidRPr="00622CF5">
        <w:rPr>
          <w:color w:val="000000" w:themeColor="text1"/>
        </w:rPr>
        <w:t xml:space="preserve"> and kg/m</w:t>
      </w:r>
      <w:r w:rsidRPr="00622CF5">
        <w:rPr>
          <w:color w:val="000000" w:themeColor="text1"/>
          <w:vertAlign w:val="superscript"/>
        </w:rPr>
        <w:t>-3</w:t>
      </w:r>
      <w:r w:rsidRPr="00622CF5">
        <w:rPr>
          <w:color w:val="000000" w:themeColor="text1"/>
        </w:rPr>
        <w:t xml:space="preserve"> to mg/m</w:t>
      </w:r>
      <w:r w:rsidRPr="00622CF5">
        <w:rPr>
          <w:color w:val="000000" w:themeColor="text1"/>
          <w:vertAlign w:val="superscript"/>
        </w:rPr>
        <w:t>-3</w:t>
      </w:r>
      <w:r w:rsidRPr="00622CF5">
        <w:rPr>
          <w:color w:val="000000" w:themeColor="text1"/>
        </w:rPr>
        <w:t xml:space="preserve">. The parameter </w:t>
      </w:r>
      <w:r w:rsidRPr="00622CF5">
        <w:rPr>
          <w:color w:val="000000" w:themeColor="text1"/>
          <w:shd w:val="clear" w:color="auto" w:fill="FFFFFF"/>
        </w:rPr>
        <w:t>Φ</w:t>
      </w:r>
      <w:r w:rsidRPr="00622CF5">
        <w:rPr>
          <w:color w:val="000000" w:themeColor="text1"/>
          <w:shd w:val="clear" w:color="auto" w:fill="FFFFFF"/>
          <w:vertAlign w:val="subscript"/>
        </w:rPr>
        <w:t>RCII</w:t>
      </w:r>
      <w:r w:rsidRPr="00622CF5">
        <w:rPr>
          <w:color w:val="000000" w:themeColor="text1"/>
        </w:rPr>
        <w:t xml:space="preserve"> (mol e</w:t>
      </w:r>
      <w:r w:rsidRPr="00622CF5">
        <w:rPr>
          <w:color w:val="000000" w:themeColor="text1"/>
          <w:vertAlign w:val="superscript"/>
        </w:rPr>
        <w:t xml:space="preserve">- </w:t>
      </w:r>
      <w:r w:rsidRPr="00622CF5">
        <w:rPr>
          <w:color w:val="000000" w:themeColor="text1"/>
        </w:rPr>
        <w:t>mol photon</w:t>
      </w:r>
      <w:r w:rsidRPr="00622CF5">
        <w:rPr>
          <w:color w:val="000000" w:themeColor="text1"/>
          <w:vertAlign w:val="superscript"/>
        </w:rPr>
        <w:t>-1</w:t>
      </w:r>
      <w:r w:rsidRPr="00622CF5">
        <w:rPr>
          <w:color w:val="000000" w:themeColor="text1"/>
        </w:rPr>
        <w:t>) has a constant value of 1, representing one electron transferred from P680 to quinone A (Q</w:t>
      </w:r>
      <w:r w:rsidRPr="00622CF5">
        <w:rPr>
          <w:color w:val="000000" w:themeColor="text1"/>
          <w:vertAlign w:val="subscript"/>
        </w:rPr>
        <w:t>A</w:t>
      </w:r>
      <w:r w:rsidRPr="00622CF5">
        <w:rPr>
          <w:color w:val="000000" w:themeColor="text1"/>
        </w:rPr>
        <w:t>) for each photon absorbed and delivered a reaction center (RCII)</w:t>
      </w:r>
      <w:r w:rsidR="0067294D" w:rsidRPr="00622CF5">
        <w:t xml:space="preserve"> </w:t>
      </w:r>
      <w:r w:rsidR="0067294D" w:rsidRPr="00622CF5">
        <w:rPr>
          <w:color w:val="000000" w:themeColor="text1"/>
        </w:rPr>
        <w:fldChar w:fldCharType="begin"/>
      </w:r>
      <w:r w:rsidR="000D66FA" w:rsidRPr="00622CF5">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622CF5">
        <w:rPr>
          <w:color w:val="000000" w:themeColor="text1"/>
        </w:rPr>
        <w:fldChar w:fldCharType="separate"/>
      </w:r>
      <w:r w:rsidR="000D66FA" w:rsidRPr="00622CF5">
        <w:rPr>
          <w:noProof/>
          <w:color w:val="000000" w:themeColor="text1"/>
        </w:rPr>
        <w:t>(</w:t>
      </w:r>
      <w:r w:rsidR="005256B6" w:rsidRPr="00BA1101">
        <w:t>Kolber &amp; Falkowski, 1993</w:t>
      </w:r>
      <w:r w:rsidR="000D66FA" w:rsidRPr="00622CF5">
        <w:rPr>
          <w:noProof/>
          <w:color w:val="000000" w:themeColor="text1"/>
        </w:rPr>
        <w:t>)</w:t>
      </w:r>
      <w:r w:rsidR="0067294D" w:rsidRPr="00622CF5">
        <w:rPr>
          <w:color w:val="000000" w:themeColor="text1"/>
        </w:rPr>
        <w:fldChar w:fldCharType="end"/>
      </w:r>
      <w:r w:rsidR="000359BC" w:rsidRPr="00622CF5">
        <w:rPr>
          <w:color w:val="000000" w:themeColor="text1"/>
        </w:rPr>
        <w:t>.</w:t>
      </w:r>
      <w:r w:rsidR="0067294D" w:rsidRPr="00622CF5">
        <w:rPr>
          <w:color w:val="000000" w:themeColor="text1"/>
        </w:rPr>
        <w:t xml:space="preserve"> </w:t>
      </w:r>
      <w:r w:rsidRPr="00622CF5">
        <w:rPr>
          <w:color w:val="000000" w:themeColor="text1"/>
        </w:rPr>
        <w:t>RCII was estimated as:</w:t>
      </w:r>
    </w:p>
    <w:p w14:paraId="1301E387" w14:textId="77777777" w:rsidR="00D746E5" w:rsidRPr="00622CF5" w:rsidRDefault="00D746E5" w:rsidP="005256B6">
      <w:pPr>
        <w:spacing w:before="120" w:after="120" w:line="360" w:lineRule="auto"/>
        <w:ind w:left="446" w:firstLine="1267"/>
        <w:jc w:val="center"/>
        <w:rPr>
          <w:color w:val="000000" w:themeColor="text1"/>
        </w:rPr>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622CF5">
        <w:rPr>
          <w:color w:val="000000" w:themeColor="text1"/>
        </w:rPr>
        <w:tab/>
      </w:r>
      <w:r w:rsidRPr="00622CF5">
        <w:rPr>
          <w:color w:val="000000" w:themeColor="text1"/>
        </w:rPr>
        <w:tab/>
        <w:t xml:space="preserve">                           (Eq. 6)</w:t>
      </w:r>
    </w:p>
    <w:p w14:paraId="4A827F4B" w14:textId="6C0059A6" w:rsidR="00D746E5" w:rsidRPr="00622CF5" w:rsidRDefault="00D746E5" w:rsidP="00D746E5">
      <w:pPr>
        <w:spacing w:line="360" w:lineRule="auto"/>
      </w:pPr>
      <w:r w:rsidRPr="00622CF5">
        <w:rPr>
          <w:color w:val="000000" w:themeColor="text1"/>
        </w:rPr>
        <w:t>where F</w:t>
      </w:r>
      <w:r w:rsidRPr="00622CF5">
        <w:rPr>
          <w:color w:val="000000" w:themeColor="text1"/>
          <w:vertAlign w:val="subscript"/>
        </w:rPr>
        <w:t>0</w:t>
      </w:r>
      <w:r w:rsidRPr="00622CF5">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622CF5">
        <w:rPr>
          <w:color w:val="000000" w:themeColor="text1"/>
        </w:rPr>
        <w:t xml:space="preserve"> is the absorption cross-section area of the photosystem. As the RCII estimate might be biased by base fluorescence quenching during daytime, JV</w:t>
      </w:r>
      <w:r w:rsidRPr="00622CF5">
        <w:rPr>
          <w:color w:val="000000" w:themeColor="text1"/>
          <w:vertAlign w:val="subscript"/>
        </w:rPr>
        <w:t>PSII</w:t>
      </w:r>
      <w:r w:rsidRPr="00622CF5">
        <w:rPr>
          <w:color w:val="000000" w:themeColor="text1"/>
        </w:rPr>
        <w:t xml:space="preserve"> was corrected using an average RCII estimate from nighttime measurements (01:00 – 05:00 local). JV</w:t>
      </w:r>
      <w:r w:rsidRPr="00622CF5">
        <w:rPr>
          <w:color w:val="000000" w:themeColor="text1"/>
          <w:vertAlign w:val="subscript"/>
        </w:rPr>
        <w:t>PSII</w:t>
      </w:r>
      <w:r w:rsidRPr="00622CF5">
        <w:rPr>
          <w:color w:val="000000" w:themeColor="text1"/>
        </w:rPr>
        <w:t xml:space="preserve"> (mol electrons m</w:t>
      </w:r>
      <w:r w:rsidRPr="00622CF5">
        <w:rPr>
          <w:color w:val="000000" w:themeColor="text1"/>
          <w:vertAlign w:val="superscript"/>
        </w:rPr>
        <w:t>-3</w:t>
      </w:r>
      <w:r w:rsidRPr="00622CF5">
        <w:rPr>
          <w:color w:val="000000" w:themeColor="text1"/>
        </w:rPr>
        <w:t xml:space="preserve"> d</w:t>
      </w:r>
      <w:r w:rsidRPr="00622CF5">
        <w:rPr>
          <w:color w:val="000000" w:themeColor="text1"/>
          <w:vertAlign w:val="superscript"/>
        </w:rPr>
        <w:t>-1</w:t>
      </w:r>
      <w:r w:rsidRPr="00622CF5">
        <w:rPr>
          <w:color w:val="000000" w:themeColor="text1"/>
        </w:rPr>
        <w:t>) was converted</w:t>
      </w:r>
      <w:r w:rsidRPr="00622CF5">
        <w:rPr>
          <w:color w:val="000000" w:themeColor="text1"/>
          <w:vertAlign w:val="superscript"/>
        </w:rPr>
        <w:t xml:space="preserve"> </w:t>
      </w:r>
      <w:r w:rsidRPr="00622CF5">
        <w:t xml:space="preserve">to carbon units using the conversion factor </w:t>
      </w:r>
      <w:r w:rsidRPr="00622CF5">
        <w:rPr>
          <w:color w:val="000000" w:themeColor="text1"/>
          <w:shd w:val="clear" w:color="auto" w:fill="FFFFFF"/>
        </w:rPr>
        <w:t>Φ</w:t>
      </w:r>
      <w:r w:rsidRPr="00622CF5">
        <w:t xml:space="preserve">e:c </w:t>
      </w:r>
      <w:r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Schuback &amp; Tortell, 2019</w:t>
      </w:r>
      <w:r w:rsidR="005452EC" w:rsidRPr="00622CF5">
        <w:rPr>
          <w:noProof/>
        </w:rPr>
        <w:t>)</w:t>
      </w:r>
      <w:r w:rsidRPr="00622CF5">
        <w:fldChar w:fldCharType="end"/>
      </w:r>
      <w:r w:rsidRPr="00622CF5">
        <w:t>:</w:t>
      </w:r>
    </w:p>
    <w:p w14:paraId="0B5A4481" w14:textId="77777777" w:rsidR="00D746E5" w:rsidRPr="00622CF5" w:rsidRDefault="0062436F" w:rsidP="005256B6">
      <w:pPr>
        <w:spacing w:before="120" w:after="120" w:line="360" w:lineRule="auto"/>
        <w:ind w:firstLine="994"/>
        <w:jc w:val="center"/>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622CF5">
        <w:tab/>
      </w:r>
      <w:r w:rsidR="00D746E5" w:rsidRPr="00622CF5">
        <w:tab/>
        <w:t xml:space="preserve">            (Eq. 7)</w:t>
      </w:r>
    </w:p>
    <w:p w14:paraId="2102BDB1" w14:textId="0993EB34" w:rsidR="00D746E5" w:rsidRPr="00622CF5" w:rsidRDefault="00D746E5" w:rsidP="00D746E5">
      <w:pPr>
        <w:spacing w:line="360" w:lineRule="auto"/>
      </w:pPr>
      <w:r w:rsidRPr="00622CF5">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is the RCII to Chl-</w:t>
      </w:r>
      <w:r w:rsidRPr="00622CF5">
        <w:rPr>
          <w:i/>
        </w:rPr>
        <w:t>a</w:t>
      </w:r>
      <w:r w:rsidRPr="00622CF5">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622CF5">
        <w:t xml:space="preserve"> is the </w:t>
      </w:r>
      <w:r w:rsidRPr="00622CF5">
        <w:rPr>
          <w:rFonts w:eastAsiaTheme="minorHAnsi"/>
          <w:color w:val="231F20"/>
        </w:rPr>
        <w:t>normalized Stern-Volmer non-photochemical quenching coefficient</w:t>
      </w:r>
      <w:r w:rsidR="005D0BEF">
        <w:rPr>
          <w:rFonts w:eastAsiaTheme="minorHAnsi"/>
          <w:color w:val="231F20"/>
        </w:rPr>
        <w:t>.</w:t>
      </w:r>
      <w:r w:rsidR="005E0F0C">
        <w:rPr>
          <w:rFonts w:eastAsiaTheme="minorHAnsi"/>
          <w:color w:val="231F20"/>
        </w:rPr>
        <w:t xml:space="preserve"> </w:t>
      </w:r>
      <w:r w:rsidR="005D0BEF">
        <w:rPr>
          <w:rFonts w:eastAsiaTheme="minorHAnsi"/>
          <w:color w:val="231F20"/>
        </w:rPr>
        <w:t xml:space="preserve">Since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005D0BEF" w:rsidRPr="00622CF5">
        <w:t xml:space="preserve"> </w:t>
      </w:r>
      <w:r w:rsidR="005D0BEF">
        <w:t xml:space="preserve">changed </w:t>
      </w:r>
      <w:proofErr w:type="spellStart"/>
      <w:r w:rsidR="005D0BEF">
        <w:t>troughout</w:t>
      </w:r>
      <w:proofErr w:type="spellEnd"/>
      <w:r w:rsidR="005D0BEF">
        <w:t xml:space="preserve"> the </w:t>
      </w:r>
      <w:proofErr w:type="spellStart"/>
      <w:r w:rsidR="005D0BEF">
        <w:t>watwer</w:t>
      </w:r>
      <w:proofErr w:type="spellEnd"/>
      <w:r w:rsidR="005D0BEF">
        <w:t xml:space="preserve"> </w:t>
      </w:r>
      <w:proofErr w:type="spellStart"/>
      <w:r w:rsidR="005D0BEF">
        <w:t>colum</w:t>
      </w:r>
      <w:proofErr w:type="spellEnd"/>
      <w:r w:rsidR="005D0BEF">
        <w:t xml:space="preserve"> with changing light </w:t>
      </w:r>
      <w:proofErr w:type="spellStart"/>
      <w:r w:rsidR="005D0BEF">
        <w:t>intenisties</w:t>
      </w:r>
      <w:proofErr w:type="spellEnd"/>
      <w:r w:rsidR="005D0BEF">
        <w:t xml:space="preserv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005D0BEF" w:rsidRPr="00622CF5">
        <w:t xml:space="preserve"> </w:t>
      </w:r>
      <w:r w:rsidR="005D0BEF">
        <w:rPr>
          <w:rFonts w:eastAsiaTheme="minorHAnsi"/>
          <w:color w:val="231F20"/>
        </w:rPr>
        <w:t>was variable</w:t>
      </w:r>
      <w:r w:rsidRPr="00622CF5">
        <w:rPr>
          <w:rFonts w:eastAsiaTheme="minorHAnsi"/>
          <w:color w:val="231F20"/>
        </w:rPr>
        <w:t xml:space="preserve">. For simplicity, we used a literature value of </w:t>
      </w:r>
      <w:r w:rsidRPr="00622CF5">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w:t>
      </w:r>
      <w:r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 </w:instrText>
      </w:r>
      <w:r w:rsidR="00617264"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Lawrenz et al., 2013</w:t>
      </w:r>
      <w:r w:rsidR="005452EC" w:rsidRPr="00622CF5">
        <w:rPr>
          <w:noProof/>
        </w:rPr>
        <w:t>)</w:t>
      </w:r>
      <w:r w:rsidRPr="00622CF5">
        <w:fldChar w:fldCharType="end"/>
      </w:r>
      <w:r w:rsidRPr="00622CF5">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622CF5">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w:t>
      </w:r>
      <w:r w:rsidRPr="00622CF5">
        <w:lastRenderedPageBreak/>
        <w:t>More detailed descriptions of the measured and calculated parameters and additional information for the production estimates using FRRF are provided in the supplemental material (Table S1).</w:t>
      </w:r>
    </w:p>
    <w:p w14:paraId="0133E4F4" w14:textId="0D757335" w:rsidR="00D746E5" w:rsidRPr="00622CF5" w:rsidRDefault="00D746E5" w:rsidP="00D746E5">
      <w:pPr>
        <w:spacing w:before="120" w:line="360" w:lineRule="auto"/>
        <w:ind w:firstLine="360"/>
      </w:pPr>
      <w:r w:rsidRPr="00F73EA1">
        <w:t xml:space="preserve">To calculate mixed-layer GPP from FRRF measurements, we used the </w:t>
      </w:r>
      <w:r w:rsidRPr="00F73EA1">
        <w:rPr>
          <w:i/>
        </w:rPr>
        <w:t>in situ</w:t>
      </w:r>
      <w:r w:rsidRPr="00F73EA1">
        <w:t xml:space="preserve"> light attenuation from the CTD profile around noon to calculate the light field in the mixed layer over the diurnal cycle. </w:t>
      </w:r>
      <w:r w:rsidRPr="00F73EA1">
        <w:rPr>
          <w:rFonts w:eastAsiaTheme="minorEastAsia"/>
        </w:rPr>
        <w:t xml:space="preserve">The time-varying </w:t>
      </w:r>
      <w:r w:rsidRPr="00F73EA1">
        <w:rPr>
          <w:rFonts w:eastAsiaTheme="minorEastAsia"/>
          <w:i/>
        </w:rPr>
        <w:t>in situ</w:t>
      </w:r>
      <w:r w:rsidRPr="00F73EA1">
        <w:rPr>
          <w:rFonts w:eastAsiaTheme="minorEastAsia"/>
        </w:rPr>
        <w:t xml:space="preserve"> light field was modeled using the empirical transmission-light attenuation relationship and surface photosynthetically active radiation (PAR</w:t>
      </w:r>
      <w:r w:rsidRPr="00622CF5">
        <w:rPr>
          <w:rFonts w:eastAsiaTheme="minorEastAsia"/>
        </w:rPr>
        <w:t>) measured by the ship’s meteorological system.</w:t>
      </w:r>
      <w:r w:rsidRPr="00622CF5">
        <w:t xml:space="preserve"> Photosynthesis vs. irradiance relationships were determined by fitting the productivity rate estimates from the FRRF versus the irradiance from the FRRF light curves using the</w:t>
      </w:r>
      <w:r w:rsidR="000359BC" w:rsidRPr="00622CF5">
        <w:t xml:space="preserve"> </w:t>
      </w:r>
      <w:r w:rsidR="005256B6" w:rsidRPr="00BA1101">
        <w:fldChar w:fldCharType="begin"/>
      </w:r>
      <w:r w:rsidR="005256B6" w:rsidRPr="00BA1101">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5256B6" w:rsidRPr="00BA1101">
        <w:fldChar w:fldCharType="separate"/>
      </w:r>
      <w:r w:rsidR="005256B6" w:rsidRPr="00BA1101">
        <w:t>Platt et al. (1980)</w:t>
      </w:r>
      <w:r w:rsidR="005256B6" w:rsidRPr="00BA1101">
        <w:fldChar w:fldCharType="end"/>
      </w:r>
      <w:r w:rsidRPr="00622CF5">
        <w:t xml:space="preserve"> definition: </w:t>
      </w:r>
    </w:p>
    <w:p w14:paraId="3EE31A37" w14:textId="77777777" w:rsidR="00D746E5" w:rsidRPr="00622CF5" w:rsidRDefault="00D746E5" w:rsidP="005256B6">
      <w:pPr>
        <w:spacing w:before="120" w:after="120" w:line="360" w:lineRule="auto"/>
        <w:jc w:val="center"/>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622CF5">
        <w:t xml:space="preserve"> </w:t>
      </w:r>
      <w:r w:rsidRPr="00622CF5">
        <w:tab/>
      </w:r>
      <w:r w:rsidRPr="00622CF5">
        <w:tab/>
        <w:t>(Eq. 8)</w:t>
      </w:r>
    </w:p>
    <w:p w14:paraId="297184F4" w14:textId="4D200408" w:rsidR="00D746E5" w:rsidRPr="00622CF5" w:rsidRDefault="00D746E5" w:rsidP="005256B6">
      <w:pPr>
        <w:spacing w:before="120" w:after="120" w:line="360" w:lineRule="auto"/>
      </w:pPr>
      <w:r w:rsidRPr="00622CF5">
        <w:t xml:space="preserve">where </w:t>
      </w:r>
      <m:oMath>
        <m:r>
          <w:rPr>
            <w:rFonts w:ascii="Cambria Math" w:hAnsi="Cambria Math"/>
          </w:rPr>
          <m:t>Ps</m:t>
        </m:r>
      </m:oMath>
      <w:r w:rsidRPr="00622CF5" w:rsidDel="006078E9">
        <w:t xml:space="preserve"> </w:t>
      </w:r>
      <w:r w:rsidRPr="00622CF5">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622CF5">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622CF5">
        <w:t xml:space="preserve"> is the slope under high/stressful irradiance.</w:t>
      </w:r>
      <w:r w:rsidR="00AD4974">
        <w:t xml:space="preserve"> </w:t>
      </w:r>
      <w:r w:rsidRPr="00622CF5">
        <w:t>Additional methods on photophysiology including a table with the nomenclature is available in the supplemental material (methods S1 and Table S1).</w:t>
      </w:r>
    </w:p>
    <w:p w14:paraId="764076E5" w14:textId="0795643F" w:rsidR="00D746E5" w:rsidRPr="00622CF5" w:rsidRDefault="006A3E23" w:rsidP="00D746E5">
      <w:pPr>
        <w:spacing w:before="240" w:line="360" w:lineRule="auto"/>
        <w:rPr>
          <w:b/>
        </w:rPr>
      </w:pPr>
      <w:r w:rsidRPr="00622CF5">
        <w:rPr>
          <w:b/>
        </w:rPr>
        <w:t>3</w:t>
      </w:r>
      <w:r w:rsidR="00D746E5" w:rsidRPr="00622CF5">
        <w:rPr>
          <w:b/>
        </w:rPr>
        <w:t>.</w:t>
      </w:r>
      <w:r w:rsidRPr="00622CF5">
        <w:rPr>
          <w:b/>
        </w:rPr>
        <w:t>8</w:t>
      </w:r>
      <w:r w:rsidR="00D746E5" w:rsidRPr="00622CF5">
        <w:rPr>
          <w:b/>
        </w:rPr>
        <w:t>. Sediment Trap Deployments</w:t>
      </w:r>
    </w:p>
    <w:p w14:paraId="221E1BC4" w14:textId="36E4A679" w:rsidR="00D746E5" w:rsidRPr="00622CF5" w:rsidRDefault="00D746E5" w:rsidP="00D746E5">
      <w:pPr>
        <w:spacing w:before="120" w:line="360" w:lineRule="auto"/>
        <w:ind w:firstLine="360"/>
      </w:pPr>
      <w:r w:rsidRPr="00622CF5">
        <w:t xml:space="preserve">We deployed VERTEX-style surface-tethered drifting sediment traps </w:t>
      </w:r>
      <w:r w:rsidRPr="00622CF5">
        <w:fldChar w:fldCharType="begin"/>
      </w:r>
      <w:r w:rsidR="00CB305C" w:rsidRPr="00622CF5">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622CF5">
        <w:fldChar w:fldCharType="separate"/>
      </w:r>
      <w:r w:rsidR="005452EC" w:rsidRPr="00622CF5">
        <w:rPr>
          <w:noProof/>
        </w:rPr>
        <w:t>(</w:t>
      </w:r>
      <w:r w:rsidR="005256B6" w:rsidRPr="00BA1101">
        <w:t>Knauer et al., 1979</w:t>
      </w:r>
      <w:r w:rsidR="005452EC" w:rsidRPr="00622CF5">
        <w:rPr>
          <w:noProof/>
        </w:rPr>
        <w:t>)</w:t>
      </w:r>
      <w:r w:rsidRPr="00622CF5">
        <w:fldChar w:fldCharType="end"/>
      </w:r>
      <w:r w:rsidRPr="00622CF5">
        <w:t xml:space="preserve"> near the base of the euphotic zone. Trap crosspieces holding 12 acrylic tubes with an 8:1 aspect ratio, topped with baffles constructed of smaller beveled tubes, were deployed on a line with surface floats and a holey-sock drogue centered at 15-m depth. Tubes were deployed with a saltwater brine of filtered seawater and 0.4% formaldehyde. After recovery, overlying seawater was removed by gentle suction, and samples were analyzed under a dissecting microscope to remove mesozooplank</w:t>
      </w:r>
      <w:r w:rsidR="005A12B1" w:rsidRPr="00622CF5">
        <w:t>to</w:t>
      </w:r>
      <w:r w:rsidRPr="00622CF5">
        <w:t xml:space="preserve">n ‘swimmers’. Samples were then split on a Folsom splitter, filtered onto pre-combusted GF/F filters, acidified and analyzed for C, N, and isotopes on an isotope ratio mass spectrometer at the UC Davis Stable Isotope Facility. Previous comparisons with independent export flux estimates made using </w:t>
      </w:r>
      <w:r w:rsidRPr="00622CF5">
        <w:rPr>
          <w:vertAlign w:val="superscript"/>
        </w:rPr>
        <w:t>238</w:t>
      </w:r>
      <w:r w:rsidRPr="00622CF5">
        <w:t>U-</w:t>
      </w:r>
      <w:r w:rsidRPr="00622CF5">
        <w:rPr>
          <w:vertAlign w:val="superscript"/>
        </w:rPr>
        <w:t>234</w:t>
      </w:r>
      <w:r w:rsidRPr="00622CF5">
        <w:t xml:space="preserve">Th disequilibrium approaches have shown no substantial over- or under-collection biases for our sediment trap configuration in the CCE (Stukel et al., 2019). For additional deployment and processing details, </w:t>
      </w:r>
      <w:r w:rsidR="005256B6" w:rsidRPr="00BA1101">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5256B6" w:rsidRPr="00BA1101">
        <w:instrText xml:space="preserve"> ADDIN EN.CITE </w:instrText>
      </w:r>
      <w:r w:rsidR="005256B6" w:rsidRPr="00BA1101">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5256B6" w:rsidRPr="00BA1101">
        <w:instrText xml:space="preserve"> ADDIN EN.CITE.DATA </w:instrText>
      </w:r>
      <w:r w:rsidR="005256B6" w:rsidRPr="00BA1101">
        <w:fldChar w:fldCharType="end"/>
      </w:r>
      <w:r w:rsidR="005256B6" w:rsidRPr="00BA1101">
        <w:fldChar w:fldCharType="separate"/>
      </w:r>
      <w:r w:rsidR="005256B6" w:rsidRPr="00BA1101">
        <w:t>see Stukel et al. (2019b)</w:t>
      </w:r>
      <w:r w:rsidR="005256B6" w:rsidRPr="00BA1101">
        <w:fldChar w:fldCharType="end"/>
      </w:r>
      <w:r w:rsidRPr="00622CF5">
        <w:t>.</w:t>
      </w:r>
    </w:p>
    <w:p w14:paraId="781BE952" w14:textId="23282ECB" w:rsidR="00D746E5" w:rsidRPr="00622CF5" w:rsidRDefault="006A3E23" w:rsidP="00D746E5">
      <w:pPr>
        <w:spacing w:before="240" w:line="360" w:lineRule="auto"/>
        <w:rPr>
          <w:b/>
        </w:rPr>
      </w:pPr>
      <w:r w:rsidRPr="00622CF5">
        <w:rPr>
          <w:b/>
        </w:rPr>
        <w:t>3</w:t>
      </w:r>
      <w:r w:rsidR="00D746E5" w:rsidRPr="00622CF5">
        <w:rPr>
          <w:b/>
        </w:rPr>
        <w:t>.</w:t>
      </w:r>
      <w:r w:rsidRPr="00622CF5">
        <w:rPr>
          <w:b/>
        </w:rPr>
        <w:t>9</w:t>
      </w:r>
      <w:r w:rsidR="00D746E5" w:rsidRPr="00622CF5">
        <w:rPr>
          <w:b/>
        </w:rPr>
        <w:t>. Statistics</w:t>
      </w:r>
    </w:p>
    <w:p w14:paraId="61D2D4B1" w14:textId="4D4E132B" w:rsidR="00D746E5" w:rsidRPr="00622CF5" w:rsidRDefault="00D746E5" w:rsidP="00D746E5">
      <w:pPr>
        <w:spacing w:before="120" w:line="360" w:lineRule="auto"/>
        <w:ind w:firstLine="360"/>
      </w:pPr>
      <w:r w:rsidRPr="00622CF5">
        <w:lastRenderedPageBreak/>
        <w:t xml:space="preserve">For all cycle data, variability was quantified as the standard errors of the means using the available </w:t>
      </w:r>
      <w:r w:rsidR="00622CF5" w:rsidRPr="00622CF5">
        <w:t>24-hour</w:t>
      </w:r>
      <w:r w:rsidRPr="00622CF5">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622CF5">
        <w:rPr>
          <w:vertAlign w:val="subscript"/>
        </w:rPr>
        <w:t>14C</w:t>
      </w:r>
      <w:r w:rsidRPr="00622CF5">
        <w:t xml:space="preserve"> algorithm used for the P1706 cruise, uncertainties in parameter estimates were propagated through all equations. </w:t>
      </w:r>
    </w:p>
    <w:p w14:paraId="5BE0013F" w14:textId="4A5D3D15" w:rsidR="000C0CF5" w:rsidRPr="00622CF5" w:rsidRDefault="006A3E23" w:rsidP="000C0CF5">
      <w:pPr>
        <w:spacing w:before="320" w:line="360" w:lineRule="auto"/>
        <w:rPr>
          <w:b/>
          <w:sz w:val="36"/>
        </w:rPr>
      </w:pPr>
      <w:r w:rsidRPr="00622CF5">
        <w:rPr>
          <w:rFonts w:eastAsiaTheme="minorEastAsia"/>
          <w:b/>
          <w:sz w:val="36"/>
        </w:rPr>
        <w:t>4</w:t>
      </w:r>
      <w:r w:rsidR="000C0CF5" w:rsidRPr="00622CF5">
        <w:rPr>
          <w:rFonts w:eastAsiaTheme="minorEastAsia"/>
          <w:b/>
          <w:sz w:val="36"/>
        </w:rPr>
        <w:t>. Results</w:t>
      </w:r>
    </w:p>
    <w:p w14:paraId="3B9CA421" w14:textId="75FD1CED" w:rsidR="000C0CF5" w:rsidRPr="00622CF5" w:rsidRDefault="006A3E23" w:rsidP="000C0CF5">
      <w:pPr>
        <w:spacing w:line="360" w:lineRule="auto"/>
        <w:rPr>
          <w:rFonts w:eastAsiaTheme="minorEastAsia"/>
        </w:rPr>
      </w:pPr>
      <w:r w:rsidRPr="00622CF5">
        <w:rPr>
          <w:rFonts w:eastAsiaTheme="minorEastAsia"/>
          <w:b/>
        </w:rPr>
        <w:t>4</w:t>
      </w:r>
      <w:r w:rsidR="000C0CF5" w:rsidRPr="00622CF5">
        <w:rPr>
          <w:rFonts w:eastAsiaTheme="minorEastAsia"/>
          <w:b/>
        </w:rPr>
        <w:t>.1. General Features of the Two Cruises</w:t>
      </w:r>
    </w:p>
    <w:p w14:paraId="03516274" w14:textId="576443EC" w:rsidR="000C0CF5" w:rsidRPr="00622CF5" w:rsidRDefault="000C0CF5" w:rsidP="005256B6">
      <w:pPr>
        <w:spacing w:before="120" w:line="360" w:lineRule="auto"/>
        <w:ind w:firstLine="360"/>
        <w:rPr>
          <w:rStyle w:val="Hyperlink"/>
        </w:rPr>
      </w:pPr>
      <w:r w:rsidRPr="00622CF5">
        <w:rPr>
          <w:rFonts w:eastAsiaTheme="minorEastAsia"/>
        </w:rPr>
        <w:t>Four different regions were sampled during the P1604 cruise (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622CF5">
        <w:rPr>
          <w:rFonts w:eastAsiaTheme="minorEastAsia"/>
        </w:rPr>
        <w:t>C</w:t>
      </w:r>
      <w:r w:rsidRPr="00622CF5">
        <w:rPr>
          <w:rFonts w:eastAsiaTheme="minorEastAsia"/>
        </w:rPr>
        <w:t xml:space="preserve">2 in post-bloom waters. Post-cruise analysis </w:t>
      </w:r>
      <w:r w:rsidR="00622CF5" w:rsidRPr="00622CF5">
        <w:rPr>
          <w:rFonts w:eastAsiaTheme="minorEastAsia"/>
        </w:rPr>
        <w:t>indicated</w:t>
      </w:r>
      <w:r w:rsidRPr="00622CF5">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622CF5">
        <w:rPr>
          <w:rFonts w:eastAsiaTheme="minorEastAsia"/>
          <w:i/>
        </w:rPr>
        <w:t>a</w:t>
      </w:r>
      <w:r w:rsidRPr="00622CF5">
        <w:rPr>
          <w:rFonts w:eastAsiaTheme="minorEastAsia"/>
        </w:rPr>
        <w:t>, nutrient concentrations are given in Table S</w:t>
      </w:r>
      <w:r w:rsidR="006260A9" w:rsidRPr="00622CF5">
        <w:rPr>
          <w:rFonts w:eastAsiaTheme="minorEastAsia"/>
        </w:rPr>
        <w:t>2</w:t>
      </w:r>
      <w:r w:rsidRPr="00622CF5">
        <w:rPr>
          <w:rFonts w:eastAsiaTheme="minorEastAsia"/>
        </w:rPr>
        <w:t xml:space="preserve"> for all cycles. </w:t>
      </w:r>
      <w:r w:rsidR="003A5BA2" w:rsidRPr="00622CF5">
        <w:rPr>
          <w:rFonts w:eastAsiaTheme="minorEastAsia"/>
        </w:rPr>
        <w:t xml:space="preserve">Full </w:t>
      </w:r>
      <w:r w:rsidR="003A5BA2" w:rsidRPr="00622CF5">
        <w:rPr>
          <w:color w:val="000000"/>
        </w:rPr>
        <w:t>d</w:t>
      </w:r>
      <w:r w:rsidRPr="00622CF5">
        <w:rPr>
          <w:color w:val="000000"/>
        </w:rPr>
        <w:t xml:space="preserve">ata are available in the CCE-LTER database: </w:t>
      </w:r>
      <w:hyperlink r:id="rId10" w:history="1">
        <w:r w:rsidRPr="00622CF5">
          <w:rPr>
            <w:rStyle w:val="Hyperlink"/>
          </w:rPr>
          <w:t>https://oceaninformatics.ucsd.edu/datazoo/catalogs/ccelter/datasets?fc= 11:29820&amp;ps =1:0_2:0_3:0_9:0_11:0</w:t>
        </w:r>
      </w:hyperlink>
      <w:r w:rsidRPr="00622CF5">
        <w:rPr>
          <w:rStyle w:val="Hyperlink"/>
        </w:rPr>
        <w:t>.</w:t>
      </w:r>
    </w:p>
    <w:p w14:paraId="643AB529" w14:textId="7879A0F6" w:rsidR="000C0CF5" w:rsidRPr="00622CF5" w:rsidRDefault="006A3E23" w:rsidP="000C0CF5">
      <w:pPr>
        <w:spacing w:before="240" w:line="360" w:lineRule="auto"/>
        <w:rPr>
          <w:rFonts w:eastAsiaTheme="minorEastAsia"/>
          <w:b/>
        </w:rPr>
      </w:pPr>
      <w:r w:rsidRPr="00622CF5">
        <w:rPr>
          <w:rFonts w:eastAsiaTheme="minorEastAsia"/>
          <w:b/>
        </w:rPr>
        <w:t>4</w:t>
      </w:r>
      <w:r w:rsidR="000C0CF5" w:rsidRPr="00622CF5">
        <w:rPr>
          <w:rFonts w:eastAsiaTheme="minorEastAsia"/>
          <w:b/>
        </w:rPr>
        <w:t xml:space="preserve">.2. Phytoplankton </w:t>
      </w:r>
      <w:r w:rsidR="003A5BA2" w:rsidRPr="00622CF5">
        <w:rPr>
          <w:rFonts w:eastAsiaTheme="minorEastAsia"/>
          <w:b/>
        </w:rPr>
        <w:t>P</w:t>
      </w:r>
      <w:r w:rsidR="000C0CF5" w:rsidRPr="00622CF5">
        <w:rPr>
          <w:rFonts w:eastAsiaTheme="minorEastAsia"/>
          <w:b/>
        </w:rPr>
        <w:t>roduction</w:t>
      </w:r>
    </w:p>
    <w:p w14:paraId="3B44C881" w14:textId="410E98F9" w:rsidR="000C0CF5" w:rsidRPr="00622CF5" w:rsidRDefault="006A3E23" w:rsidP="000C0CF5">
      <w:pPr>
        <w:spacing w:before="120" w:line="360" w:lineRule="auto"/>
        <w:rPr>
          <w:rFonts w:eastAsiaTheme="minorEastAsia"/>
          <w:b/>
        </w:rPr>
      </w:pPr>
      <w:r w:rsidRPr="00622CF5">
        <w:rPr>
          <w:rFonts w:eastAsiaTheme="minorEastAsia"/>
          <w:b/>
          <w:i/>
        </w:rPr>
        <w:t>4</w:t>
      </w:r>
      <w:r w:rsidR="000C0CF5" w:rsidRPr="00622CF5">
        <w:rPr>
          <w:rFonts w:eastAsiaTheme="minorEastAsia"/>
          <w:b/>
          <w:i/>
        </w:rPr>
        <w:t xml:space="preserve">.2.1. </w:t>
      </w:r>
      <w:r w:rsidR="000C0CF5" w:rsidRPr="00622CF5">
        <w:rPr>
          <w:rFonts w:eastAsiaTheme="minorEastAsia"/>
          <w:b/>
          <w:i/>
          <w:vertAlign w:val="superscript"/>
        </w:rPr>
        <w:t>14</w:t>
      </w:r>
      <w:r w:rsidR="000C0CF5" w:rsidRPr="00622CF5">
        <w:rPr>
          <w:rFonts w:eastAsiaTheme="minorEastAsia"/>
          <w:b/>
          <w:i/>
        </w:rPr>
        <w:t>C Primary Production</w:t>
      </w:r>
    </w:p>
    <w:p w14:paraId="58CCC8D7" w14:textId="4B1497D9" w:rsidR="000C0CF5" w:rsidRPr="00622CF5" w:rsidRDefault="000C0CF5" w:rsidP="000C0CF5">
      <w:pPr>
        <w:spacing w:before="120" w:line="360" w:lineRule="auto"/>
        <w:ind w:firstLine="360"/>
        <w:rPr>
          <w:rFonts w:eastAsiaTheme="minorEastAsia"/>
        </w:rPr>
      </w:pPr>
      <w:r w:rsidRPr="00622CF5">
        <w:rPr>
          <w:rFonts w:eastAsiaTheme="minorEastAsia"/>
          <w:vertAlign w:val="superscript"/>
        </w:rPr>
        <w:t>14</w:t>
      </w:r>
      <w:r w:rsidRPr="00622CF5">
        <w:rPr>
          <w:rFonts w:eastAsiaTheme="minorEastAsia"/>
        </w:rPr>
        <w:t xml:space="preserve">C-derived estimates of NPP are from field incubations conducted during P1604 and from a general </w:t>
      </w:r>
      <w:r w:rsidRPr="00622CF5">
        <w:t>algorithm based on CCE field incubations for P1706</w:t>
      </w:r>
      <w:r w:rsidRPr="00622CF5">
        <w:rPr>
          <w:rFonts w:eastAsiaTheme="minorEastAsia"/>
        </w:rPr>
        <w:t xml:space="preserve"> (Stukel et al. 2019). Both are defined as NPP</w:t>
      </w:r>
      <w:r w:rsidRPr="00622CF5">
        <w:rPr>
          <w:rFonts w:eastAsiaTheme="minorEastAsia"/>
          <w:vertAlign w:val="subscript"/>
        </w:rPr>
        <w:t>14C</w:t>
      </w:r>
      <w:r w:rsidRPr="00622CF5">
        <w:rPr>
          <w:rFonts w:eastAsiaTheme="minorEastAsia"/>
        </w:rPr>
        <w:t xml:space="preserve"> and treated the same</w:t>
      </w:r>
      <w:r w:rsidR="00AD4974">
        <w:rPr>
          <w:rFonts w:eastAsiaTheme="minorEastAsia"/>
        </w:rPr>
        <w:t>.</w:t>
      </w:r>
    </w:p>
    <w:p w14:paraId="4341C0FD" w14:textId="394F204F" w:rsidR="000C0CF5" w:rsidRPr="00622CF5" w:rsidRDefault="000C0CF5" w:rsidP="000C0CF5">
      <w:pPr>
        <w:spacing w:before="120" w:line="360" w:lineRule="auto"/>
        <w:ind w:firstLine="360"/>
        <w:rPr>
          <w:rFonts w:eastAsiaTheme="minorEastAsia"/>
        </w:rPr>
      </w:pPr>
      <w:r w:rsidRPr="00622CF5">
        <w:rPr>
          <w:rFonts w:eastAsiaTheme="minorEastAsia"/>
        </w:rPr>
        <w:lastRenderedPageBreak/>
        <w:t>NPP</w:t>
      </w:r>
      <w:r w:rsidRPr="00622CF5">
        <w:rPr>
          <w:rFonts w:eastAsiaTheme="minorEastAsia"/>
          <w:vertAlign w:val="subscript"/>
        </w:rPr>
        <w:t>14C</w:t>
      </w:r>
      <w:r w:rsidRPr="00622CF5">
        <w:rPr>
          <w:rFonts w:eastAsiaTheme="minorEastAsia"/>
        </w:rPr>
        <w:t xml:space="preserve"> decreased slightly between successive days during P1604-C2 (22, 17 and 1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increased daily during P1604-C3 (36, 45 and 6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had the highest rates (150, 103 and 11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during P1604-C4 (Fig. 3, Table S4). A strong gradient of decreasing NPP</w:t>
      </w:r>
      <w:r w:rsidRPr="00622CF5">
        <w:rPr>
          <w:rFonts w:eastAsiaTheme="minorEastAsia"/>
          <w:vertAlign w:val="subscript"/>
        </w:rPr>
        <w:t>14C</w:t>
      </w:r>
      <w:r w:rsidRPr="00622CF5">
        <w:rPr>
          <w:rFonts w:eastAsiaTheme="minorEastAsia"/>
        </w:rPr>
        <w:t xml:space="preserve"> with distance from shore is therefore </w:t>
      </w:r>
      <w:r w:rsidR="00037C16" w:rsidRPr="00622CF5">
        <w:rPr>
          <w:rFonts w:eastAsiaTheme="minorEastAsia"/>
        </w:rPr>
        <w:t xml:space="preserve">evident </w:t>
      </w:r>
      <w:r w:rsidRPr="00622CF5">
        <w:rPr>
          <w:rFonts w:eastAsiaTheme="minorEastAsia"/>
        </w:rPr>
        <w:t>in the P1604 data.</w:t>
      </w:r>
    </w:p>
    <w:p w14:paraId="4C957E6E" w14:textId="77FC83E4"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for P1706 showed a wider range of results but a similar decrease from nearshore to offshore (Fig. 4, Table S4). In freshly upwelled waters during P1706-C1, production tripled from 22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ay 1 (D1) to 718 and 59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00A36646" w:rsidRPr="00622CF5">
        <w:rPr>
          <w:rFonts w:eastAsiaTheme="minorEastAsia"/>
          <w:vertAlign w:val="superscript"/>
        </w:rPr>
        <w:t xml:space="preserve"> </w:t>
      </w:r>
      <w:r w:rsidRPr="00622CF5">
        <w:rPr>
          <w:rFonts w:eastAsiaTheme="minorEastAsia"/>
        </w:rPr>
        <w:t>for D2 and D3, respectively. In P1706-C4 offshore waters, average NPP</w:t>
      </w:r>
      <w:r w:rsidRPr="00622CF5">
        <w:rPr>
          <w:rFonts w:eastAsiaTheme="minorEastAsia"/>
          <w:vertAlign w:val="subscript"/>
        </w:rPr>
        <w:t>14C</w:t>
      </w:r>
      <w:r w:rsidRPr="00622CF5">
        <w:rPr>
          <w:rFonts w:eastAsiaTheme="minorEastAsia"/>
        </w:rPr>
        <w:t xml:space="preserve"> was 30-fold lower (13 and 1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and D2, respectively). Between these extremes, NPP</w:t>
      </w:r>
      <w:r w:rsidRPr="00622CF5">
        <w:rPr>
          <w:rFonts w:eastAsiaTheme="minorEastAsia"/>
          <w:vertAlign w:val="subscript"/>
        </w:rPr>
        <w:t>14C</w:t>
      </w:r>
      <w:r w:rsidRPr="00622CF5">
        <w:rPr>
          <w:rFonts w:eastAsiaTheme="minorEastAsia"/>
        </w:rPr>
        <w:t xml:space="preserve"> varied from ~250 to 30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706-C2 and decreased from ~90 to 4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 xml:space="preserve">-1 </w:t>
      </w:r>
      <w:r w:rsidRPr="00622CF5">
        <w:rPr>
          <w:rFonts w:eastAsiaTheme="minorEastAsia"/>
        </w:rPr>
        <w:t xml:space="preserve">from D1 to D3 during P1706-C3. </w:t>
      </w:r>
    </w:p>
    <w:p w14:paraId="1E20179B" w14:textId="167434F3" w:rsidR="000C0CF5" w:rsidRPr="00622CF5" w:rsidRDefault="006A3E23" w:rsidP="000C0CF5">
      <w:pPr>
        <w:spacing w:before="240" w:line="360" w:lineRule="auto"/>
        <w:outlineLvl w:val="0"/>
        <w:rPr>
          <w:rFonts w:eastAsiaTheme="minorEastAsia"/>
          <w:b/>
          <w:i/>
        </w:rPr>
      </w:pPr>
      <w:r w:rsidRPr="00622CF5">
        <w:rPr>
          <w:rFonts w:eastAsiaTheme="minorEastAsia"/>
          <w:b/>
          <w:i/>
        </w:rPr>
        <w:t>4</w:t>
      </w:r>
      <w:r w:rsidR="000C0CF5" w:rsidRPr="00622CF5">
        <w:rPr>
          <w:rFonts w:eastAsiaTheme="minorEastAsia"/>
          <w:b/>
          <w:i/>
        </w:rPr>
        <w:t>.2.2. NPP</w:t>
      </w:r>
      <w:r w:rsidR="000C0CF5" w:rsidRPr="00622CF5">
        <w:rPr>
          <w:rFonts w:eastAsiaTheme="minorEastAsia"/>
          <w:b/>
          <w:i/>
          <w:vertAlign w:val="subscript"/>
        </w:rPr>
        <w:t xml:space="preserve">G/G </w:t>
      </w:r>
      <w:r w:rsidR="000B4C73" w:rsidRPr="00622CF5">
        <w:rPr>
          <w:rFonts w:eastAsiaTheme="minorEastAsia"/>
          <w:b/>
          <w:i/>
          <w:vertAlign w:val="subscript"/>
        </w:rPr>
        <w:t xml:space="preserve"> </w:t>
      </w:r>
      <w:r w:rsidR="000C0CF5" w:rsidRPr="00622CF5">
        <w:rPr>
          <w:rFonts w:eastAsiaTheme="minorEastAsia"/>
          <w:b/>
          <w:i/>
        </w:rPr>
        <w:t>from Dilution Growth and Grazing Rates</w:t>
      </w:r>
    </w:p>
    <w:p w14:paraId="50366063" w14:textId="62F4E896" w:rsidR="000C0CF5" w:rsidRPr="00622CF5" w:rsidRDefault="000C0CF5" w:rsidP="000C0CF5">
      <w:pPr>
        <w:spacing w:before="120" w:line="360" w:lineRule="auto"/>
        <w:ind w:firstLine="360"/>
        <w:outlineLvl w:val="0"/>
        <w:rPr>
          <w:rFonts w:eastAsiaTheme="minorEastAsia"/>
        </w:rPr>
      </w:pPr>
      <w:r w:rsidRPr="005256B6">
        <w:rPr>
          <w:rFonts w:eastAsiaTheme="minorEastAsia"/>
        </w:rPr>
        <w:t>NPP</w:t>
      </w:r>
      <w:r w:rsidRPr="00622CF5">
        <w:rPr>
          <w:rFonts w:eastAsiaTheme="minorEastAsia"/>
          <w:b/>
          <w:vertAlign w:val="subscript"/>
        </w:rPr>
        <w:t>G/G</w:t>
      </w:r>
      <w:r w:rsidRPr="00622CF5">
        <w:rPr>
          <w:rFonts w:eastAsiaTheme="minorEastAsia"/>
        </w:rPr>
        <w:t xml:space="preserve"> estimates closely follow the magnitudes and trends observed for NPP</w:t>
      </w:r>
      <w:r w:rsidRPr="00622CF5">
        <w:rPr>
          <w:rFonts w:eastAsiaTheme="minorEastAsia"/>
          <w:vertAlign w:val="subscript"/>
        </w:rPr>
        <w:t>14C</w:t>
      </w:r>
      <w:r w:rsidRPr="00622CF5">
        <w:rPr>
          <w:rFonts w:eastAsiaTheme="minorEastAsia"/>
        </w:rPr>
        <w:t xml:space="preserve"> (Table 1).  Mean rates are higher for P1604-C3 compared to C2 (48.4 ± 8.4 vs 17.7 ± 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decrease even further to 9.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604-C1. For P1604-C2, day-to-day NPP</w:t>
      </w:r>
      <w:r w:rsidRPr="00622CF5">
        <w:rPr>
          <w:rFonts w:eastAsiaTheme="minorEastAsia"/>
          <w:vertAlign w:val="subscript"/>
        </w:rPr>
        <w:t>G/G</w:t>
      </w:r>
      <w:r w:rsidRPr="00622CF5">
        <w:rPr>
          <w:rFonts w:eastAsiaTheme="minorEastAsia"/>
        </w:rPr>
        <w:t xml:space="preserve"> variability (44, 24 and 36 </w:t>
      </w:r>
      <w:bookmarkStart w:id="1" w:name="OLE_LINK15"/>
      <w:bookmarkStart w:id="2" w:name="OLE_LINK16"/>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bookmarkEnd w:id="1"/>
      <w:bookmarkEnd w:id="2"/>
      <w:r w:rsidRPr="00622CF5">
        <w:rPr>
          <w:rFonts w:eastAsiaTheme="minorEastAsia"/>
        </w:rPr>
        <w:t>for D1-D3, respectively), is similar to that of NP and NPP measurements. During P1604-C3, NPP</w:t>
      </w:r>
      <w:r w:rsidRPr="00622CF5">
        <w:rPr>
          <w:rFonts w:eastAsiaTheme="minorEastAsia"/>
          <w:vertAlign w:val="subscript"/>
        </w:rPr>
        <w:t>G/G</w:t>
      </w:r>
      <w:r w:rsidRPr="00622CF5">
        <w:rPr>
          <w:rFonts w:eastAsiaTheme="minorEastAsia"/>
        </w:rPr>
        <w:t xml:space="preserve"> increased from 49 to 7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over the </w:t>
      </w:r>
      <w:r w:rsidR="00622CF5" w:rsidRPr="00622CF5">
        <w:rPr>
          <w:rFonts w:eastAsiaTheme="minorEastAsia"/>
        </w:rPr>
        <w:t>3-day</w:t>
      </w:r>
      <w:r w:rsidRPr="00622CF5">
        <w:rPr>
          <w:rFonts w:eastAsiaTheme="minorEastAsia"/>
        </w:rPr>
        <w:t xml:space="preserve"> occupation, similar to the increase in independently measured NPP</w:t>
      </w:r>
      <w:r w:rsidRPr="00622CF5">
        <w:rPr>
          <w:rFonts w:eastAsiaTheme="minorEastAsia"/>
          <w:vertAlign w:val="subscript"/>
        </w:rPr>
        <w:t>14C</w:t>
      </w:r>
      <w:r w:rsidRPr="00622CF5">
        <w:rPr>
          <w:rFonts w:eastAsiaTheme="minorEastAsia"/>
        </w:rPr>
        <w:t>. While no NPP</w:t>
      </w:r>
      <w:r w:rsidRPr="00622CF5">
        <w:rPr>
          <w:rFonts w:eastAsiaTheme="minorEastAsia"/>
          <w:vertAlign w:val="subscript"/>
        </w:rPr>
        <w:t>G/G</w:t>
      </w:r>
      <w:r w:rsidRPr="00622CF5">
        <w:rPr>
          <w:rFonts w:eastAsiaTheme="minorEastAsia"/>
        </w:rPr>
        <w:t xml:space="preserve"> data were obtained for the nearshore P1604-C4, the high rates were found in the freshly upwelled waters of P1706-C1 (511 ± 15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range 252 to 58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ver subsequent P1706 experiments, NPP</w:t>
      </w:r>
      <w:r w:rsidRPr="00622CF5">
        <w:rPr>
          <w:rFonts w:eastAsiaTheme="minorEastAsia"/>
          <w:vertAlign w:val="subscript"/>
        </w:rPr>
        <w:t xml:space="preserve">G/G </w:t>
      </w:r>
      <w:r w:rsidRPr="00622CF5">
        <w:rPr>
          <w:rFonts w:eastAsiaTheme="minorEastAsia"/>
        </w:rPr>
        <w:t xml:space="preserve">decreased each day along the upwelling filament, averaging 270 </w:t>
      </w:r>
      <w:r w:rsidRPr="00622CF5">
        <w:rPr>
          <w:color w:val="000000"/>
          <w:szCs w:val="20"/>
        </w:rPr>
        <w:sym w:font="Symbol" w:char="F0B1"/>
      </w:r>
      <w:r w:rsidRPr="00622CF5">
        <w:rPr>
          <w:color w:val="000000"/>
          <w:szCs w:val="20"/>
        </w:rPr>
        <w:t xml:space="preserve"> 44</w:t>
      </w:r>
      <w:r w:rsidRPr="00622CF5">
        <w:rPr>
          <w:rFonts w:eastAsiaTheme="minorEastAsia"/>
        </w:rPr>
        <w:t xml:space="preserve">, 76 </w:t>
      </w:r>
      <w:r w:rsidRPr="00622CF5">
        <w:rPr>
          <w:color w:val="000000"/>
          <w:szCs w:val="20"/>
        </w:rPr>
        <w:sym w:font="Symbol" w:char="F0B1"/>
      </w:r>
      <w:r w:rsidRPr="00622CF5">
        <w:rPr>
          <w:color w:val="000000"/>
          <w:szCs w:val="20"/>
        </w:rPr>
        <w:t xml:space="preserve"> 39 </w:t>
      </w:r>
      <w:r w:rsidRPr="00622CF5">
        <w:rPr>
          <w:rFonts w:eastAsiaTheme="minorEastAsia"/>
        </w:rPr>
        <w:t xml:space="preserve">and 22 </w:t>
      </w:r>
      <w:r w:rsidRPr="00622CF5">
        <w:rPr>
          <w:color w:val="000000"/>
          <w:szCs w:val="20"/>
        </w:rPr>
        <w:sym w:font="Symbol" w:char="F0B1"/>
      </w:r>
      <w:r w:rsidRPr="00622CF5">
        <w:rPr>
          <w:color w:val="000000"/>
          <w:szCs w:val="20"/>
        </w:rPr>
        <w:t xml:space="preserve"> 6</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ycles 2 to 4, respectively.</w:t>
      </w:r>
    </w:p>
    <w:p w14:paraId="511C8FF4" w14:textId="77777777" w:rsidR="000C0CF5" w:rsidRPr="00622CF5" w:rsidRDefault="000C0CF5" w:rsidP="000C0CF5">
      <w:pPr>
        <w:spacing w:before="240" w:line="360" w:lineRule="auto"/>
        <w:rPr>
          <w:rFonts w:eastAsiaTheme="minorEastAsia"/>
          <w:b/>
          <w:i/>
        </w:rPr>
      </w:pPr>
      <w:r w:rsidRPr="00622CF5">
        <w:rPr>
          <w:rFonts w:eastAsiaTheme="minorEastAsia"/>
          <w:b/>
          <w:i/>
        </w:rPr>
        <w:t>3.2.3: New production (</w:t>
      </w:r>
      <w:r w:rsidRPr="00622CF5">
        <w:rPr>
          <w:rFonts w:eastAsiaTheme="minorEastAsia"/>
          <w:b/>
          <w:i/>
          <w:vertAlign w:val="superscript"/>
        </w:rPr>
        <w:t>15</w:t>
      </w:r>
      <w:r w:rsidRPr="00622CF5">
        <w:rPr>
          <w:rFonts w:eastAsiaTheme="minorEastAsia"/>
          <w:b/>
          <w:i/>
        </w:rPr>
        <w:t>NO</w:t>
      </w:r>
      <w:r w:rsidRPr="00622CF5">
        <w:rPr>
          <w:rFonts w:eastAsiaTheme="minorEastAsia"/>
          <w:b/>
          <w:i/>
          <w:vertAlign w:val="subscript"/>
        </w:rPr>
        <w:t>3</w:t>
      </w:r>
      <w:r w:rsidRPr="00622CF5">
        <w:rPr>
          <w:rFonts w:eastAsiaTheme="minorEastAsia"/>
          <w:b/>
          <w:i/>
        </w:rPr>
        <w:t xml:space="preserve"> uptake)</w:t>
      </w:r>
    </w:p>
    <w:p w14:paraId="11EB4B47" w14:textId="6602B835" w:rsidR="00256140" w:rsidRPr="00622CF5" w:rsidRDefault="000C0CF5" w:rsidP="005256B6">
      <w:pPr>
        <w:spacing w:before="120" w:line="360" w:lineRule="auto"/>
        <w:ind w:firstLine="360"/>
        <w:rPr>
          <w:rFonts w:eastAsiaTheme="minorEastAsia"/>
        </w:rPr>
      </w:pPr>
      <w:r w:rsidRPr="00622CF5">
        <w:rPr>
          <w:szCs w:val="20"/>
        </w:rPr>
        <w:t xml:space="preserve">Mixed-layer integrated rates of nitrate-based new production (NP) are given in Table 1 as carbon equivalents using a N:C conversion of 6.625. For P1604, mean NP rates of 11 </w:t>
      </w:r>
      <w:r w:rsidRPr="00622CF5">
        <w:rPr>
          <w:color w:val="000000"/>
          <w:szCs w:val="20"/>
        </w:rPr>
        <w:sym w:font="Symbol" w:char="F0B1"/>
      </w:r>
      <w:r w:rsidRPr="00622CF5">
        <w:rPr>
          <w:color w:val="000000"/>
          <w:szCs w:val="20"/>
        </w:rPr>
        <w:t xml:space="preserve"> 3</w:t>
      </w:r>
      <w:r w:rsidRPr="00622CF5">
        <w:rPr>
          <w:szCs w:val="20"/>
        </w:rPr>
        <w:t xml:space="preserve"> 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szCs w:val="20"/>
        </w:rPr>
        <w:t xml:space="preserve"> during offshore cycle 2 increased to 24 </w:t>
      </w:r>
      <w:r w:rsidRPr="00622CF5">
        <w:rPr>
          <w:color w:val="000000"/>
          <w:szCs w:val="20"/>
        </w:rPr>
        <w:sym w:font="Symbol" w:char="F0B1"/>
      </w:r>
      <w:r w:rsidRPr="00622CF5">
        <w:rPr>
          <w:color w:val="000000"/>
          <w:szCs w:val="20"/>
        </w:rPr>
        <w:t xml:space="preserve"> 8</w:t>
      </w:r>
      <w:r w:rsidRPr="00622CF5">
        <w:rPr>
          <w:szCs w:val="20"/>
        </w:rPr>
        <w:t xml:space="preserve"> and 23 </w:t>
      </w:r>
      <w:r w:rsidRPr="00622CF5">
        <w:rPr>
          <w:color w:val="000000"/>
          <w:szCs w:val="20"/>
        </w:rPr>
        <w:sym w:font="Symbol" w:char="F0B1"/>
      </w:r>
      <w:r w:rsidRPr="00622CF5">
        <w:rPr>
          <w:color w:val="000000"/>
          <w:szCs w:val="20"/>
        </w:rPr>
        <w:t xml:space="preserve"> 6</w:t>
      </w:r>
      <w:r w:rsidRPr="00622CF5">
        <w:rPr>
          <w:szCs w:val="20"/>
        </w:rPr>
        <w:t xml:space="preserve"> mmol C</w:t>
      </w:r>
      <w:r w:rsidRPr="00622CF5">
        <w:rPr>
          <w:rFonts w:eastAsiaTheme="minorEastAsia"/>
          <w:szCs w:val="20"/>
        </w:rPr>
        <w:t xml:space="preserve"> 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respectively, during cycles 3 and 4</w:t>
      </w:r>
      <w:r w:rsidRPr="00622CF5">
        <w:rPr>
          <w:szCs w:val="20"/>
        </w:rPr>
        <w:t xml:space="preserve">. </w:t>
      </w:r>
      <w:r w:rsidRPr="00622CF5">
        <w:rPr>
          <w:rFonts w:eastAsiaTheme="minorEastAsia"/>
          <w:szCs w:val="20"/>
        </w:rPr>
        <w:t xml:space="preserve">For P1706, NP was highest (157 </w:t>
      </w:r>
      <w:r w:rsidRPr="00622CF5">
        <w:rPr>
          <w:color w:val="000000"/>
          <w:szCs w:val="20"/>
        </w:rPr>
        <w:sym w:font="Symbol" w:char="F0B1"/>
      </w:r>
      <w:r w:rsidRPr="00622CF5">
        <w:rPr>
          <w:rFonts w:eastAsiaTheme="minorEastAsia"/>
          <w:szCs w:val="20"/>
        </w:rPr>
        <w:t xml:space="preserve"> 19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in C1 upwelled waters, and declined progressively during offshore filament transport. NP averaged 101</w:t>
      </w:r>
      <w:r w:rsidRPr="00622CF5">
        <w:rPr>
          <w:szCs w:val="20"/>
        </w:rPr>
        <w:t xml:space="preserve"> </w:t>
      </w:r>
      <w:r w:rsidRPr="00622CF5">
        <w:rPr>
          <w:color w:val="000000"/>
          <w:szCs w:val="20"/>
        </w:rPr>
        <w:sym w:font="Symbol" w:char="F0B1"/>
      </w:r>
      <w:r w:rsidRPr="00622CF5">
        <w:rPr>
          <w:color w:val="000000"/>
          <w:szCs w:val="20"/>
        </w:rPr>
        <w:t xml:space="preserve"> 44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P1706-C2, but decreased by 75% from days D1 and D2 to D3 (Table S4). </w:t>
      </w:r>
      <w:r w:rsidRPr="00622CF5">
        <w:rPr>
          <w:rFonts w:eastAsiaTheme="minorEastAsia"/>
          <w:szCs w:val="20"/>
        </w:rPr>
        <w:lastRenderedPageBreak/>
        <w:t xml:space="preserve">Further offshore, NP </w:t>
      </w:r>
      <w:r w:rsidR="00622CF5" w:rsidRPr="00622CF5">
        <w:rPr>
          <w:rFonts w:eastAsiaTheme="minorEastAsia"/>
          <w:szCs w:val="20"/>
        </w:rPr>
        <w:t>decreased</w:t>
      </w:r>
      <w:r w:rsidRPr="00622CF5">
        <w:rPr>
          <w:rFonts w:eastAsiaTheme="minorEastAsia"/>
          <w:szCs w:val="20"/>
        </w:rPr>
        <w:t xml:space="preserve"> to 29 </w:t>
      </w:r>
      <w:r w:rsidRPr="00622CF5">
        <w:rPr>
          <w:color w:val="000000"/>
          <w:szCs w:val="20"/>
        </w:rPr>
        <w:sym w:font="Symbol" w:char="F0B1"/>
      </w:r>
      <w:r w:rsidRPr="00622CF5">
        <w:rPr>
          <w:color w:val="000000"/>
          <w:szCs w:val="20"/>
        </w:rPr>
        <w:t xml:space="preserve"> 18 and </w:t>
      </w:r>
      <w:r w:rsidRPr="00622CF5">
        <w:rPr>
          <w:rFonts w:eastAsiaTheme="minorEastAsia"/>
          <w:szCs w:val="20"/>
        </w:rPr>
        <w:t xml:space="preserve">5 </w:t>
      </w:r>
      <w:r w:rsidRPr="00622CF5">
        <w:rPr>
          <w:color w:val="000000"/>
          <w:szCs w:val="20"/>
        </w:rPr>
        <w:sym w:font="Symbol" w:char="F0B1"/>
      </w:r>
      <w:r w:rsidRPr="00622CF5">
        <w:rPr>
          <w:color w:val="000000"/>
          <w:szCs w:val="20"/>
        </w:rPr>
        <w:t xml:space="preserve"> 0.1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C3 and C4, respectively.  </w:t>
      </w:r>
      <w:r w:rsidRPr="00622CF5">
        <w:rPr>
          <w:rFonts w:eastAsiaTheme="minorEastAsia"/>
          <w:i/>
        </w:rPr>
        <w:t>f</w:t>
      </w:r>
      <w:r w:rsidRPr="00622CF5">
        <w:rPr>
          <w:rFonts w:eastAsiaTheme="minorEastAsia"/>
        </w:rPr>
        <w:t>-ratios (the ratio of new to total production, estimated as NP/NPP</w:t>
      </w:r>
      <w:r w:rsidRPr="00622CF5">
        <w:rPr>
          <w:rFonts w:eastAsiaTheme="minorEastAsia"/>
          <w:vertAlign w:val="subscript"/>
        </w:rPr>
        <w:t>14C</w:t>
      </w:r>
      <w:r w:rsidRPr="00622CF5">
        <w:rPr>
          <w:rFonts w:eastAsiaTheme="minorEastAsia"/>
        </w:rPr>
        <w:t>) varied from 0.2 to 0.7 over all experiments but lacked a consistent onshore-offshore trend (Table 1).</w:t>
      </w:r>
    </w:p>
    <w:p w14:paraId="61596777" w14:textId="13968EA7" w:rsidR="008C0B0C" w:rsidRPr="00622CF5" w:rsidRDefault="00732B03" w:rsidP="00256140">
      <w:pPr>
        <w:spacing w:before="120" w:line="360" w:lineRule="auto"/>
        <w:rPr>
          <w:rFonts w:eastAsiaTheme="minorEastAsia"/>
          <w:b/>
          <w:i/>
        </w:rPr>
      </w:pPr>
      <w:r w:rsidRPr="00622CF5">
        <w:rPr>
          <w:rFonts w:eastAsiaTheme="minorEastAsia"/>
          <w:b/>
          <w:i/>
        </w:rPr>
        <w:t>3.</w:t>
      </w:r>
      <w:r w:rsidR="00827B6C" w:rsidRPr="00622CF5">
        <w:rPr>
          <w:rFonts w:eastAsiaTheme="minorEastAsia"/>
          <w:b/>
          <w:i/>
        </w:rPr>
        <w:t>2.</w:t>
      </w:r>
      <w:r w:rsidR="0038693B" w:rsidRPr="00622CF5">
        <w:rPr>
          <w:rFonts w:eastAsiaTheme="minorEastAsia"/>
          <w:b/>
          <w:i/>
        </w:rPr>
        <w:t>4</w:t>
      </w:r>
      <w:r w:rsidR="00827B6C" w:rsidRPr="00622CF5">
        <w:rPr>
          <w:rFonts w:eastAsiaTheme="minorEastAsia"/>
          <w:b/>
          <w:i/>
        </w:rPr>
        <w:t>:</w:t>
      </w:r>
      <w:r w:rsidRPr="00622CF5">
        <w:rPr>
          <w:rFonts w:eastAsiaTheme="minorEastAsia"/>
          <w:b/>
          <w:i/>
        </w:rPr>
        <w:t xml:space="preserve"> </w:t>
      </w:r>
      <w:r w:rsidR="00AB505B" w:rsidRPr="00622CF5">
        <w:rPr>
          <w:rFonts w:eastAsiaTheme="minorEastAsia"/>
          <w:b/>
          <w:i/>
        </w:rPr>
        <w:t>N</w:t>
      </w:r>
      <w:r w:rsidR="00827B6C" w:rsidRPr="00622CF5">
        <w:rPr>
          <w:rFonts w:eastAsiaTheme="minorEastAsia"/>
          <w:b/>
          <w:i/>
        </w:rPr>
        <w:t xml:space="preserve">et community </w:t>
      </w:r>
      <w:r w:rsidR="00D15AE6" w:rsidRPr="00622CF5">
        <w:rPr>
          <w:rFonts w:eastAsiaTheme="minorEastAsia"/>
          <w:b/>
          <w:i/>
        </w:rPr>
        <w:t>Production</w:t>
      </w:r>
      <w:r w:rsidR="00827B6C" w:rsidRPr="00622CF5">
        <w:rPr>
          <w:rFonts w:eastAsiaTheme="minorEastAsia"/>
          <w:b/>
          <w:i/>
        </w:rPr>
        <w:t xml:space="preserve"> </w:t>
      </w:r>
      <w:r w:rsidR="00B438F7" w:rsidRPr="00622CF5">
        <w:rPr>
          <w:rFonts w:eastAsiaTheme="minorEastAsia"/>
          <w:b/>
          <w:i/>
        </w:rPr>
        <w:t>(NCP</w:t>
      </w:r>
      <w:r w:rsidR="00AC2E58" w:rsidRPr="00622CF5">
        <w:rPr>
          <w:rFonts w:eastAsiaTheme="minorEastAsia"/>
          <w:b/>
          <w:i/>
          <w:vertAlign w:val="subscript"/>
        </w:rPr>
        <w:t>prior</w:t>
      </w:r>
      <w:r w:rsidR="00B438F7" w:rsidRPr="00622CF5">
        <w:rPr>
          <w:rFonts w:eastAsiaTheme="minorEastAsia"/>
          <w:b/>
          <w:i/>
        </w:rPr>
        <w:t>)</w:t>
      </w:r>
    </w:p>
    <w:p w14:paraId="103BA336" w14:textId="2A39D1A3"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rPr>
        <w:t>Conventional O</w:t>
      </w:r>
      <w:r w:rsidRPr="00622CF5">
        <w:rPr>
          <w:rFonts w:eastAsiaTheme="minorEastAsia"/>
          <w:vertAlign w:val="subscript"/>
        </w:rPr>
        <w:t>2</w:t>
      </w:r>
      <w:r w:rsidRPr="00622CF5">
        <w:rPr>
          <w:rFonts w:eastAsiaTheme="minorEastAsia"/>
        </w:rPr>
        <w:t>/Ar-NCP estimates in complex systems such as the CCE are challenging to interpret. Our companion paper</w:t>
      </w:r>
      <w:r w:rsidR="00256140" w:rsidRPr="00622CF5">
        <w:t xml:space="preserve"> </w:t>
      </w:r>
      <w:r w:rsidR="007A7AEF" w:rsidRPr="00622CF5">
        <w:rPr>
          <w:rFonts w:eastAsiaTheme="minorEastAsia"/>
        </w:rPr>
        <w:fldChar w:fldCharType="begin"/>
      </w:r>
      <w:r w:rsidR="007A7AEF"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622CF5">
        <w:rPr>
          <w:rFonts w:eastAsiaTheme="minorEastAsia"/>
        </w:rPr>
        <w:fldChar w:fldCharType="separate"/>
      </w:r>
      <w:r w:rsidR="007A7AEF" w:rsidRPr="00622CF5">
        <w:rPr>
          <w:rFonts w:eastAsiaTheme="minorEastAsia"/>
          <w:noProof/>
        </w:rPr>
        <w:t>(</w:t>
      </w:r>
      <w:r w:rsidR="005256B6" w:rsidRPr="00BA1101">
        <w:rPr>
          <w:rFonts w:eastAsiaTheme="minorEastAsia"/>
        </w:rPr>
        <w:t>Wang et al., submitted</w:t>
      </w:r>
      <w:r w:rsidR="007A7AEF" w:rsidRPr="00622CF5">
        <w:rPr>
          <w:rFonts w:eastAsiaTheme="minorEastAsia"/>
          <w:noProof/>
        </w:rPr>
        <w:t>)</w:t>
      </w:r>
      <w:r w:rsidR="007A7AEF" w:rsidRPr="00622CF5">
        <w:rPr>
          <w:rFonts w:eastAsiaTheme="minorEastAsia"/>
        </w:rPr>
        <w:fldChar w:fldCharType="end"/>
      </w:r>
      <w:r w:rsidRPr="00622CF5">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622CF5">
        <w:rPr>
          <w:rFonts w:eastAsiaTheme="minorEastAsia"/>
          <w:vertAlign w:val="subscript"/>
        </w:rPr>
        <w:t>prior</w:t>
      </w:r>
      <w:r w:rsidRPr="00622CF5">
        <w:rPr>
          <w:rFonts w:eastAsiaTheme="minorEastAsia"/>
        </w:rPr>
        <w:t>) and a real-time NCP (NCP</w:t>
      </w:r>
      <w:r w:rsidR="00256140" w:rsidRPr="00622CF5">
        <w:rPr>
          <w:rFonts w:eastAsiaTheme="minorEastAsia"/>
          <w:vertAlign w:val="subscript"/>
        </w:rPr>
        <w:t>inst</w:t>
      </w:r>
      <w:r w:rsidRPr="00622CF5">
        <w:rPr>
          <w:rFonts w:eastAsiaTheme="minorEastAsia"/>
        </w:rPr>
        <w:t>), which integrate O</w:t>
      </w:r>
      <w:r w:rsidRPr="00622CF5">
        <w:rPr>
          <w:rFonts w:eastAsiaTheme="minorEastAsia"/>
          <w:vertAlign w:val="subscript"/>
        </w:rPr>
        <w:t>2</w:t>
      </w:r>
      <w:r w:rsidRPr="00622CF5">
        <w:rPr>
          <w:rFonts w:eastAsiaTheme="minorEastAsia"/>
        </w:rPr>
        <w:t>/Ar signals over different time scales. The O</w:t>
      </w:r>
      <w:r w:rsidRPr="00622CF5">
        <w:rPr>
          <w:rFonts w:eastAsiaTheme="minorEastAsia"/>
          <w:vertAlign w:val="subscript"/>
        </w:rPr>
        <w:t>2</w:t>
      </w:r>
      <w:r w:rsidRPr="00622CF5">
        <w:rPr>
          <w:rFonts w:eastAsiaTheme="minorEastAsia"/>
        </w:rPr>
        <w:t xml:space="preserve"> residence time, as determined by wind-speed reanalysis and mixed layer depth was between 6.6 and 15.6 days for P1604 and between 2.6 and 9.0 days for P1706 </w:t>
      </w:r>
      <w:r w:rsidR="00DC00E1">
        <w:rPr>
          <w:rFonts w:eastAsiaTheme="minorEastAsia"/>
        </w:rPr>
        <w:t>(</w:t>
      </w:r>
      <w:r w:rsidR="000B4C73" w:rsidRPr="00622CF5">
        <w:rPr>
          <w:rFonts w:eastAsiaTheme="minorEastAsia"/>
        </w:rPr>
        <w:fldChar w:fldCharType="begin"/>
      </w:r>
      <w:r w:rsidR="000B4C73"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622CF5">
        <w:rPr>
          <w:rFonts w:eastAsiaTheme="minorEastAsia"/>
        </w:rPr>
        <w:fldChar w:fldCharType="separate"/>
      </w:r>
      <w:r w:rsidR="000B4C73" w:rsidRPr="00622CF5">
        <w:rPr>
          <w:rFonts w:eastAsiaTheme="minorEastAsia"/>
          <w:noProof/>
        </w:rPr>
        <w:t>(</w:t>
      </w:r>
      <w:r w:rsidR="005256B6" w:rsidRPr="00BA1101">
        <w:rPr>
          <w:rFonts w:eastAsiaTheme="minorEastAsia"/>
        </w:rPr>
        <w:t>Wang et al., submitted</w:t>
      </w:r>
      <w:r w:rsidR="000B4C73" w:rsidRPr="00622CF5">
        <w:rPr>
          <w:rFonts w:eastAsiaTheme="minorEastAsia"/>
          <w:noProof/>
        </w:rPr>
        <w:t>)</w:t>
      </w:r>
      <w:r w:rsidR="000B4C73" w:rsidRPr="00622CF5">
        <w:rPr>
          <w:rFonts w:eastAsiaTheme="minorEastAsia"/>
        </w:rPr>
        <w:fldChar w:fldCharType="end"/>
      </w:r>
      <w:r w:rsidR="00DC00E1">
        <w:rPr>
          <w:rFonts w:eastAsiaTheme="minorEastAsia"/>
        </w:rPr>
        <w:t>, Fig 2)</w:t>
      </w:r>
      <w:r w:rsidRPr="00622CF5">
        <w:rPr>
          <w:rFonts w:eastAsiaTheme="minorEastAsia"/>
        </w:rPr>
        <w:t xml:space="preserve">. During both cruises, the heterogenous nature of NCP in the CCE-LTER region is indicated by </w:t>
      </w:r>
      <w:r w:rsidRPr="00622CF5">
        <w:rPr>
          <w:rFonts w:eastAsiaTheme="minorEastAsia"/>
          <w:color w:val="000000" w:themeColor="text1"/>
        </w:rPr>
        <w:t>significant short- and long-term trends in NCP</w:t>
      </w:r>
      <w:r w:rsidRPr="00622CF5">
        <w:rPr>
          <w:rFonts w:eastAsiaTheme="minorEastAsia"/>
          <w:color w:val="000000" w:themeColor="text1"/>
          <w:vertAlign w:val="subscript"/>
        </w:rPr>
        <w:t>prior</w:t>
      </w:r>
      <w:r w:rsidRPr="00622CF5">
        <w:rPr>
          <w:rFonts w:eastAsiaTheme="minorEastAsia"/>
          <w:color w:val="000000" w:themeColor="text1"/>
        </w:rPr>
        <w:t xml:space="preserve"> (Figs. 3, 4). </w:t>
      </w:r>
    </w:p>
    <w:p w14:paraId="0770854D" w14:textId="3C327DD6"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was steady and low during P1604-C2 and highest during P1694-C4 (5.5 </w:t>
      </w:r>
      <w:r w:rsidRPr="00622CF5">
        <w:rPr>
          <w:color w:val="000000" w:themeColor="text1"/>
          <w:szCs w:val="20"/>
        </w:rPr>
        <w:sym w:font="Symbol" w:char="F0B1"/>
      </w:r>
      <w:r w:rsidRPr="00622CF5">
        <w:rPr>
          <w:color w:val="000000" w:themeColor="text1"/>
          <w:szCs w:val="20"/>
        </w:rPr>
        <w:t xml:space="preserve"> 0.</w:t>
      </w:r>
      <w:r w:rsidR="00D030EF" w:rsidRPr="00622CF5">
        <w:rPr>
          <w:color w:val="000000" w:themeColor="text1"/>
          <w:szCs w:val="20"/>
        </w:rPr>
        <w:t>3</w:t>
      </w:r>
      <w:r w:rsidRPr="00622CF5">
        <w:rPr>
          <w:color w:val="000000" w:themeColor="text1"/>
          <w:szCs w:val="20"/>
        </w:rPr>
        <w:t xml:space="preserve"> and </w:t>
      </w:r>
      <w:r w:rsidRPr="00622CF5">
        <w:rPr>
          <w:rFonts w:eastAsiaTheme="minorEastAsia"/>
          <w:color w:val="000000" w:themeColor="text1"/>
        </w:rPr>
        <w:t>39.</w:t>
      </w:r>
      <w:r w:rsidR="00D030EF" w:rsidRPr="00622CF5">
        <w:rPr>
          <w:rFonts w:eastAsiaTheme="minorEastAsia"/>
          <w:color w:val="000000" w:themeColor="text1"/>
        </w:rPr>
        <w:t>5</w:t>
      </w:r>
      <w:r w:rsidRPr="00622CF5">
        <w:rPr>
          <w:rFonts w:eastAsiaTheme="minorEastAsia"/>
          <w:color w:val="000000" w:themeColor="text1"/>
        </w:rPr>
        <w:t xml:space="preserve"> </w:t>
      </w:r>
      <w:r w:rsidRPr="00622CF5">
        <w:rPr>
          <w:color w:val="000000" w:themeColor="text1"/>
        </w:rPr>
        <w:sym w:font="Symbol" w:char="F0B1"/>
      </w:r>
      <w:r w:rsidRPr="00622CF5">
        <w:rPr>
          <w:color w:val="000000" w:themeColor="text1"/>
        </w:rPr>
        <w:t xml:space="preserve"> </w:t>
      </w:r>
      <w:r w:rsidR="00D030EF" w:rsidRPr="00622CF5">
        <w:rPr>
          <w:color w:val="000000" w:themeColor="text1"/>
        </w:rPr>
        <w:t>4.0</w:t>
      </w:r>
      <w:r w:rsidRPr="00622CF5">
        <w:rPr>
          <w:color w:val="000000" w:themeColor="text1"/>
        </w:rPr>
        <w:t xml:space="preserve"> </w:t>
      </w:r>
      <w:r w:rsidRPr="00622CF5">
        <w:rPr>
          <w:rFonts w:eastAsiaTheme="minorEastAsia"/>
          <w:color w:val="000000" w:themeColor="text1"/>
        </w:rPr>
        <w:t xml:space="preserve">mmol C </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respectively; Table 1). Although the water mass appeared well equilibrated with the atmosphere during P1604-C3, NCP</w:t>
      </w:r>
      <w:r w:rsidRPr="00622CF5">
        <w:rPr>
          <w:rFonts w:eastAsiaTheme="minorEastAsia"/>
          <w:color w:val="000000" w:themeColor="text1"/>
          <w:vertAlign w:val="subscript"/>
        </w:rPr>
        <w:t>prior</w:t>
      </w:r>
      <w:r w:rsidRPr="00622CF5">
        <w:rPr>
          <w:rFonts w:eastAsiaTheme="minorEastAsia"/>
          <w:color w:val="000000" w:themeColor="text1"/>
        </w:rPr>
        <w:t xml:space="preserve"> changed from slightly net heterotrophic at the beginning of the cycle (-10.7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to slightly net autotrophic (8.6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at the end, averaging -0.3 </w:t>
      </w:r>
      <w:r w:rsidRPr="00622CF5">
        <w:rPr>
          <w:color w:val="000000" w:themeColor="text1"/>
        </w:rPr>
        <w:sym w:font="Symbol" w:char="F0B1"/>
      </w:r>
      <w:r w:rsidRPr="00622CF5">
        <w:rPr>
          <w:color w:val="000000" w:themeColor="text1"/>
        </w:rPr>
        <w:t xml:space="preserve"> 5.6</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NCP</w:t>
      </w:r>
      <w:r w:rsidRPr="00622CF5">
        <w:rPr>
          <w:rFonts w:eastAsiaTheme="minorEastAsia"/>
          <w:color w:val="000000" w:themeColor="text1"/>
          <w:vertAlign w:val="subscript"/>
        </w:rPr>
        <w:t>prior</w:t>
      </w:r>
      <w:r w:rsidRPr="00622CF5">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622CF5" w:rsidRDefault="00C94209" w:rsidP="006A3E23">
      <w:pPr>
        <w:spacing w:before="240" w:line="360" w:lineRule="auto"/>
        <w:outlineLvl w:val="0"/>
        <w:rPr>
          <w:rFonts w:eastAsiaTheme="minorEastAsia"/>
          <w:b/>
          <w:i/>
        </w:rPr>
      </w:pPr>
      <w:r w:rsidRPr="00622CF5">
        <w:rPr>
          <w:rFonts w:eastAsiaTheme="minorEastAsia"/>
          <w:b/>
          <w:i/>
          <w:color w:val="000000" w:themeColor="text1"/>
        </w:rPr>
        <w:t>4.</w:t>
      </w:r>
      <w:r w:rsidR="006A3E23" w:rsidRPr="00622CF5">
        <w:rPr>
          <w:rFonts w:eastAsiaTheme="minorEastAsia"/>
          <w:b/>
          <w:i/>
        </w:rPr>
        <w:t>2.5. Real-time Analysis of NCP (NCP</w:t>
      </w:r>
      <w:r w:rsidR="006A3E23" w:rsidRPr="00622CF5">
        <w:rPr>
          <w:rFonts w:eastAsiaTheme="minorEastAsia"/>
          <w:b/>
          <w:i/>
          <w:vertAlign w:val="subscript"/>
        </w:rPr>
        <w:t>inst</w:t>
      </w:r>
      <w:r w:rsidR="006A3E23" w:rsidRPr="00622CF5">
        <w:rPr>
          <w:rFonts w:eastAsiaTheme="minorEastAsia"/>
          <w:b/>
          <w:i/>
        </w:rPr>
        <w:t>)</w:t>
      </w:r>
    </w:p>
    <w:p w14:paraId="4F88EA84" w14:textId="2BB928EC" w:rsidR="006A3E23" w:rsidRPr="00622CF5" w:rsidRDefault="006A3E23" w:rsidP="006A3E23">
      <w:pPr>
        <w:spacing w:before="120" w:line="360" w:lineRule="auto"/>
        <w:ind w:firstLine="360"/>
        <w:outlineLvl w:val="0"/>
        <w:rPr>
          <w:rFonts w:eastAsiaTheme="minorEastAsia"/>
        </w:rPr>
      </w:pPr>
      <w:r w:rsidRPr="00622CF5">
        <w:rPr>
          <w:rFonts w:eastAsiaTheme="minorEastAsia"/>
        </w:rPr>
        <w:t>Real-time analysis of NCP data (NCP</w:t>
      </w:r>
      <w:r w:rsidRPr="00622CF5">
        <w:rPr>
          <w:rFonts w:eastAsiaTheme="minorEastAsia"/>
          <w:vertAlign w:val="subscript"/>
        </w:rPr>
        <w:t>inst</w:t>
      </w:r>
      <w:r w:rsidRPr="00622CF5">
        <w:rPr>
          <w:rFonts w:eastAsiaTheme="minorEastAsia"/>
        </w:rPr>
        <w:t>)</w:t>
      </w:r>
      <w:r w:rsidRPr="00622CF5">
        <w:rPr>
          <w:rFonts w:eastAsiaTheme="minorEastAsia"/>
          <w:b/>
        </w:rPr>
        <w:t xml:space="preserve"> </w:t>
      </w:r>
      <w:r w:rsidRPr="00622CF5">
        <w:rPr>
          <w:rFonts w:eastAsiaTheme="minorEastAsia"/>
        </w:rPr>
        <w:t xml:space="preserve">accounts </w:t>
      </w:r>
      <w:r w:rsidR="00256140" w:rsidRPr="00622CF5">
        <w:rPr>
          <w:rFonts w:eastAsiaTheme="minorEastAsia"/>
        </w:rPr>
        <w:t xml:space="preserve">mainly </w:t>
      </w:r>
      <w:r w:rsidRPr="00622CF5">
        <w:rPr>
          <w:rFonts w:eastAsiaTheme="minorEastAsia"/>
        </w:rPr>
        <w:t>for O</w:t>
      </w:r>
      <w:r w:rsidRPr="00622CF5">
        <w:rPr>
          <w:rFonts w:eastAsiaTheme="minorEastAsia"/>
          <w:vertAlign w:val="subscript"/>
        </w:rPr>
        <w:t>2</w:t>
      </w:r>
      <w:r w:rsidRPr="00622CF5">
        <w:rPr>
          <w:rFonts w:eastAsiaTheme="minorEastAsia"/>
        </w:rPr>
        <w:t xml:space="preserve">/Ar change over the previous 1 hour, including the instantaneous gas exchange coefficients. The system was </w:t>
      </w:r>
      <w:r w:rsidRPr="00622CF5">
        <w:rPr>
          <w:rFonts w:eastAsiaTheme="minorEastAsia"/>
          <w:color w:val="000000" w:themeColor="text1"/>
        </w:rPr>
        <w:t xml:space="preserve">net autotrophic </w:t>
      </w:r>
      <w:r w:rsidRPr="00622CF5">
        <w:rPr>
          <w:rFonts w:eastAsiaTheme="minorEastAsia"/>
        </w:rPr>
        <w:t>for</w:t>
      </w:r>
      <w:r w:rsidRPr="00622CF5">
        <w:rPr>
          <w:rFonts w:eastAsiaTheme="minorEastAsia"/>
          <w:color w:val="000000" w:themeColor="text1"/>
        </w:rPr>
        <w:t xml:space="preserve"> P1604-C2 and C4, decreasing from </w:t>
      </w:r>
      <w:r w:rsidRPr="00622CF5">
        <w:rPr>
          <w:rFonts w:eastAsiaTheme="minorEastAsia"/>
        </w:rPr>
        <w:t xml:space="preserve">9.7 to </w:t>
      </w:r>
      <w:r w:rsidRPr="00622CF5">
        <w:rPr>
          <w:rFonts w:eastAsiaTheme="minorEastAsia"/>
          <w:color w:val="000000" w:themeColor="text1"/>
        </w:rPr>
        <w:t>1.1 mmol C 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over the duration of C2 (Table S4) and subsequently increasing to </w:t>
      </w:r>
      <w:r w:rsidRPr="00622CF5">
        <w:rPr>
          <w:color w:val="000000"/>
        </w:rPr>
        <w:t>16.</w:t>
      </w:r>
      <w:r w:rsidR="00D030EF" w:rsidRPr="00622CF5">
        <w:rPr>
          <w:color w:val="000000"/>
        </w:rPr>
        <w:t>4</w:t>
      </w:r>
      <w:r w:rsidRPr="00622CF5">
        <w:rPr>
          <w:color w:val="000000"/>
        </w:rPr>
        <w:t xml:space="preserve"> </w:t>
      </w:r>
      <w:r w:rsidRPr="00622CF5">
        <w:rPr>
          <w:color w:val="000000"/>
        </w:rPr>
        <w:sym w:font="Symbol" w:char="F0B1"/>
      </w:r>
      <w:r w:rsidRPr="00622CF5">
        <w:rPr>
          <w:color w:val="000000"/>
        </w:rPr>
        <w:t xml:space="preserve"> 4.0 </w:t>
      </w:r>
      <w:r w:rsidRPr="00622CF5">
        <w:rPr>
          <w:rFonts w:eastAsiaTheme="minorEastAsia"/>
          <w:color w:val="000000" w:themeColor="text1"/>
        </w:rPr>
        <w:t>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for C4 (Tables 2 and S4). </w:t>
      </w:r>
      <w:r w:rsidRPr="00622CF5">
        <w:rPr>
          <w:rFonts w:eastAsiaTheme="minorEastAsia"/>
        </w:rPr>
        <w:t>NCP</w:t>
      </w:r>
      <w:r w:rsidR="00256140" w:rsidRPr="00622CF5">
        <w:rPr>
          <w:rFonts w:eastAsiaTheme="minorEastAsia"/>
          <w:vertAlign w:val="subscript"/>
        </w:rPr>
        <w:t>inst</w:t>
      </w:r>
      <w:r w:rsidRPr="00622CF5">
        <w:rPr>
          <w:rFonts w:eastAsiaTheme="minorEastAsia"/>
        </w:rPr>
        <w:t xml:space="preserve"> indicates </w:t>
      </w:r>
      <w:r w:rsidRPr="00622CF5">
        <w:rPr>
          <w:rFonts w:eastAsiaTheme="minorEastAsia"/>
          <w:color w:val="000000" w:themeColor="text1"/>
        </w:rPr>
        <w:t>a slightly net heterotrophic system  (-0.1</w:t>
      </w:r>
      <w:r w:rsidRPr="00622CF5">
        <w:rPr>
          <w:color w:val="000000"/>
        </w:rPr>
        <w:sym w:font="Symbol" w:char="F0B1"/>
      </w:r>
      <w:r w:rsidRPr="00622CF5">
        <w:rPr>
          <w:color w:val="000000"/>
        </w:rPr>
        <w:t xml:space="preserve"> 1.</w:t>
      </w:r>
      <w:r w:rsidR="00D030EF" w:rsidRPr="00622CF5">
        <w:rPr>
          <w:color w:val="000000"/>
        </w:rPr>
        <w:t>2</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during P1604-C3.</w:t>
      </w:r>
    </w:p>
    <w:p w14:paraId="5299A178" w14:textId="59AB85FA" w:rsidR="006A3E23" w:rsidRPr="00622CF5" w:rsidRDefault="006A3E23" w:rsidP="006A3E23">
      <w:pPr>
        <w:spacing w:before="120" w:line="360" w:lineRule="auto"/>
        <w:ind w:firstLine="360"/>
        <w:outlineLvl w:val="0"/>
        <w:rPr>
          <w:rFonts w:eastAsiaTheme="minorEastAsia"/>
        </w:rPr>
      </w:pPr>
      <w:r w:rsidRPr="00622CF5">
        <w:rPr>
          <w:rFonts w:eastAsiaTheme="minorEastAsia"/>
        </w:rPr>
        <w:t>NCP</w:t>
      </w:r>
      <w:r w:rsidR="00256140" w:rsidRPr="00622CF5">
        <w:rPr>
          <w:rFonts w:eastAsiaTheme="minorEastAsia"/>
          <w:vertAlign w:val="subscript"/>
        </w:rPr>
        <w:t>inst</w:t>
      </w:r>
      <w:r w:rsidRPr="00622CF5">
        <w:rPr>
          <w:rFonts w:eastAsiaTheme="minorEastAsia"/>
          <w:vertAlign w:val="subscript"/>
        </w:rPr>
        <w:t xml:space="preserve"> </w:t>
      </w:r>
      <w:r w:rsidRPr="00622CF5">
        <w:rPr>
          <w:rFonts w:eastAsiaTheme="minorEastAsia"/>
        </w:rPr>
        <w:t xml:space="preserve">estimates were net autotrophic for P1706-C1 (77.8 </w:t>
      </w:r>
      <w:r w:rsidRPr="00622CF5">
        <w:rPr>
          <w:color w:val="000000"/>
        </w:rPr>
        <w:sym w:font="Symbol" w:char="F0B1"/>
      </w:r>
      <w:r w:rsidRPr="00622CF5">
        <w:rPr>
          <w:color w:val="000000"/>
        </w:rPr>
        <w:t xml:space="preserve"> 0.5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xml:space="preserve">) and </w:t>
      </w:r>
      <w:r w:rsidRPr="00622CF5">
        <w:rPr>
          <w:rFonts w:eastAsiaTheme="minorEastAsia"/>
        </w:rPr>
        <w:t>net heterotrophic for P1706-C2 (-14.</w:t>
      </w:r>
      <w:r w:rsidR="00D030EF" w:rsidRPr="00622CF5">
        <w:rPr>
          <w:rFonts w:eastAsiaTheme="minorEastAsia"/>
        </w:rPr>
        <w:t>3</w:t>
      </w:r>
      <w:r w:rsidRPr="00622CF5">
        <w:rPr>
          <w:rFonts w:eastAsiaTheme="minorEastAsia"/>
        </w:rPr>
        <w:t xml:space="preserve"> </w:t>
      </w:r>
      <w:r w:rsidRPr="00622CF5">
        <w:rPr>
          <w:color w:val="000000"/>
        </w:rPr>
        <w:sym w:font="Symbol" w:char="F0B1"/>
      </w:r>
      <w:r w:rsidRPr="00622CF5">
        <w:rPr>
          <w:color w:val="000000"/>
        </w:rPr>
        <w:t xml:space="preserve"> 11.3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For cycles 3 and 4,</w:t>
      </w:r>
      <w:r w:rsidRPr="00622CF5">
        <w:rPr>
          <w:rFonts w:eastAsiaTheme="minorEastAsia"/>
        </w:rPr>
        <w:t xml:space="preserve"> the signals were </w:t>
      </w:r>
      <w:r w:rsidRPr="00622CF5">
        <w:rPr>
          <w:rFonts w:eastAsiaTheme="minorEastAsia"/>
        </w:rPr>
        <w:lastRenderedPageBreak/>
        <w:t>strongly affected by ship movements through other waters mixed in with the relatively narrow filament. Consequently, we view these NCP</w:t>
      </w:r>
      <w:r w:rsidRPr="00622CF5">
        <w:rPr>
          <w:rFonts w:eastAsiaTheme="minorEastAsia"/>
          <w:vertAlign w:val="subscript"/>
        </w:rPr>
        <w:t>RT</w:t>
      </w:r>
      <w:r w:rsidRPr="00622CF5">
        <w:rPr>
          <w:rFonts w:eastAsiaTheme="minorEastAsia"/>
        </w:rPr>
        <w:t xml:space="preserve"> estimates as unreliable and do not discuss them further.</w:t>
      </w:r>
    </w:p>
    <w:p w14:paraId="184F80B4" w14:textId="77777777" w:rsidR="006A3E23" w:rsidRPr="00622CF5" w:rsidRDefault="006A3E23" w:rsidP="006A3E23">
      <w:pPr>
        <w:spacing w:before="240" w:line="360" w:lineRule="auto"/>
        <w:outlineLvl w:val="0"/>
        <w:rPr>
          <w:rFonts w:eastAsiaTheme="minorEastAsia"/>
          <w:b/>
          <w:i/>
        </w:rPr>
      </w:pPr>
      <w:r w:rsidRPr="00622CF5">
        <w:rPr>
          <w:rFonts w:eastAsiaTheme="minorEastAsia"/>
          <w:b/>
          <w:i/>
        </w:rPr>
        <w:t>4.2.6</w:t>
      </w:r>
      <w:r w:rsidRPr="00622CF5">
        <w:rPr>
          <w:rFonts w:eastAsiaTheme="minorEastAsia"/>
          <w:i/>
        </w:rPr>
        <w:t xml:space="preserve"> </w:t>
      </w:r>
      <w:r w:rsidRPr="00622CF5">
        <w:rPr>
          <w:rFonts w:eastAsiaTheme="minorEastAsia"/>
          <w:b/>
          <w:i/>
        </w:rPr>
        <w:t>Gross Primary Production based on NCP (GPP</w:t>
      </w:r>
      <w:r w:rsidRPr="00622CF5">
        <w:rPr>
          <w:rFonts w:eastAsiaTheme="minorEastAsia"/>
          <w:b/>
          <w:i/>
          <w:vertAlign w:val="subscript"/>
        </w:rPr>
        <w:t>O2/Ar</w:t>
      </w:r>
      <w:r w:rsidRPr="00622CF5">
        <w:rPr>
          <w:rFonts w:eastAsiaTheme="minorEastAsia"/>
          <w:b/>
          <w:i/>
        </w:rPr>
        <w:t>)</w:t>
      </w:r>
    </w:p>
    <w:p w14:paraId="3D09497D" w14:textId="5F54210F" w:rsidR="006A3E23" w:rsidRPr="00622CF5" w:rsidRDefault="006A3E23" w:rsidP="006A3E23">
      <w:pPr>
        <w:spacing w:before="120" w:line="360" w:lineRule="auto"/>
        <w:ind w:firstLine="360"/>
        <w:outlineLvl w:val="0"/>
        <w:rPr>
          <w:rFonts w:eastAsiaTheme="minorEastAsia"/>
        </w:rPr>
      </w:pPr>
      <w:r w:rsidRPr="00622CF5">
        <w:rPr>
          <w:rFonts w:eastAsiaTheme="minorEastAsia"/>
        </w:rPr>
        <w:t>GPP</w:t>
      </w:r>
      <w:r w:rsidRPr="00622CF5">
        <w:rPr>
          <w:rFonts w:eastAsiaTheme="minorEastAsia"/>
          <w:vertAlign w:val="subscript"/>
        </w:rPr>
        <w:t>O2/Ar</w:t>
      </w:r>
      <w:r w:rsidRPr="00622CF5">
        <w:rPr>
          <w:rFonts w:eastAsiaTheme="minorEastAsia"/>
        </w:rPr>
        <w:t xml:space="preserve"> averaged 42 </w:t>
      </w:r>
      <w:r w:rsidRPr="00622CF5">
        <w:rPr>
          <w:color w:val="000000"/>
        </w:rPr>
        <w:sym w:font="Symbol" w:char="F0B1"/>
      </w:r>
      <w:r w:rsidRPr="00622CF5">
        <w:rPr>
          <w:color w:val="000000"/>
        </w:rPr>
        <w:t xml:space="preserve"> 9</w:t>
      </w:r>
      <w:r w:rsidRPr="00622CF5">
        <w:rPr>
          <w:rFonts w:eastAsiaTheme="minorEastAsia"/>
        </w:rPr>
        <w:t xml:space="preserve"> and ~130</w:t>
      </w:r>
      <w:r w:rsidRPr="00622CF5">
        <w:rPr>
          <w:bCs/>
          <w:color w:val="000000"/>
        </w:rPr>
        <w:t xml:space="preserve"> 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w:t>
      </w:r>
      <w:r w:rsidRPr="00622CF5">
        <w:rPr>
          <w:bCs/>
          <w:color w:val="000000"/>
        </w:rPr>
        <w:t xml:space="preserve">for </w:t>
      </w:r>
      <w:r w:rsidRPr="00622CF5">
        <w:rPr>
          <w:rFonts w:eastAsiaTheme="minorEastAsia"/>
        </w:rPr>
        <w:t xml:space="preserve">P1604-C2 and C3, respectively. </w:t>
      </w:r>
      <w:r w:rsidRPr="00622CF5">
        <w:rPr>
          <w:bCs/>
          <w:color w:val="000000"/>
        </w:rPr>
        <w:t xml:space="preserve">No error determination could be made for C3 as the respiration measurements during days 1 and 2 were positive values when the ship moved through different water masses; hence, only day 3 date could be used for this cycle. High </w:t>
      </w:r>
      <w:r w:rsidRPr="00622CF5">
        <w:rPr>
          <w:rFonts w:eastAsiaTheme="minorEastAsia"/>
        </w:rPr>
        <w:t>GPP</w:t>
      </w:r>
      <w:r w:rsidRPr="00622CF5">
        <w:rPr>
          <w:rFonts w:eastAsiaTheme="minorEastAsia"/>
          <w:vertAlign w:val="subscript"/>
        </w:rPr>
        <w:t>O2/Ar</w:t>
      </w:r>
      <w:r w:rsidRPr="00622CF5">
        <w:rPr>
          <w:rFonts w:eastAsiaTheme="minorEastAsia"/>
          <w:b/>
          <w:vertAlign w:val="subscript"/>
        </w:rPr>
        <w:t xml:space="preserve"> </w:t>
      </w:r>
      <w:r w:rsidRPr="00622CF5">
        <w:rPr>
          <w:rFonts w:eastAsiaTheme="minorEastAsia"/>
        </w:rPr>
        <w:t xml:space="preserve">rates were estimated for nearshore cycles </w:t>
      </w:r>
      <w:r w:rsidRPr="00622CF5">
        <w:rPr>
          <w:bCs/>
          <w:color w:val="000000"/>
        </w:rPr>
        <w:t>P1604-C4 (</w:t>
      </w:r>
      <w:r w:rsidRPr="00622CF5">
        <w:rPr>
          <w:rFonts w:eastAsiaTheme="minorEastAsia"/>
        </w:rPr>
        <w:t xml:space="preserve">4348 </w:t>
      </w:r>
      <w:r w:rsidRPr="00622CF5">
        <w:rPr>
          <w:color w:val="000000"/>
        </w:rPr>
        <w:sym w:font="Symbol" w:char="F0B1"/>
      </w:r>
      <w:r w:rsidRPr="00622CF5">
        <w:rPr>
          <w:color w:val="000000"/>
        </w:rPr>
        <w:t xml:space="preserve"> 171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and P1706-C1 (1082 </w:t>
      </w:r>
      <w:r w:rsidRPr="00622CF5">
        <w:rPr>
          <w:color w:val="000000"/>
        </w:rPr>
        <w:sym w:font="Symbol" w:char="F0B1"/>
      </w:r>
      <w:r w:rsidRPr="00622CF5">
        <w:rPr>
          <w:color w:val="000000"/>
        </w:rPr>
        <w:t xml:space="preserve"> 134 </w:t>
      </w:r>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P1706-C2, estimated GPP declined to 401</w:t>
      </w:r>
      <w:r w:rsidRPr="00622CF5">
        <w:rPr>
          <w:color w:val="000000"/>
        </w:rPr>
        <w:sym w:font="Symbol" w:char="F0B1"/>
      </w:r>
      <w:r w:rsidRPr="00622CF5">
        <w:rPr>
          <w:color w:val="000000"/>
        </w:rPr>
        <w:t xml:space="preserve"> </w:t>
      </w:r>
      <w:r w:rsidRPr="00622CF5">
        <w:rPr>
          <w:rFonts w:eastAsiaTheme="minorEastAsia"/>
        </w:rPr>
        <w:t>52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s noted above, estimates for P1706-C3 and C4 were compromised by ship movements through mixed waters.</w:t>
      </w:r>
    </w:p>
    <w:p w14:paraId="285520EB" w14:textId="77777777" w:rsidR="006A3E23" w:rsidRPr="00622CF5" w:rsidRDefault="006A3E23" w:rsidP="006A3E23">
      <w:pPr>
        <w:spacing w:before="240" w:line="360" w:lineRule="auto"/>
        <w:rPr>
          <w:rFonts w:eastAsiaTheme="minorEastAsia"/>
          <w:i/>
        </w:rPr>
      </w:pPr>
      <w:r w:rsidRPr="00622CF5">
        <w:rPr>
          <w:rFonts w:eastAsiaTheme="minorEastAsia"/>
          <w:b/>
          <w:i/>
        </w:rPr>
        <w:t>4.2.7. GPP</w:t>
      </w:r>
      <w:r w:rsidRPr="00622CF5">
        <w:rPr>
          <w:rFonts w:eastAsiaTheme="minorEastAsia"/>
          <w:b/>
          <w:i/>
          <w:vertAlign w:val="subscript"/>
        </w:rPr>
        <w:t>FRRF</w:t>
      </w:r>
      <w:r w:rsidRPr="00622CF5">
        <w:rPr>
          <w:rFonts w:eastAsiaTheme="minorEastAsia"/>
          <w:b/>
          <w:i/>
        </w:rPr>
        <w:t xml:space="preserve"> Estimates</w:t>
      </w:r>
    </w:p>
    <w:p w14:paraId="5A1E5BA6" w14:textId="2758B75B" w:rsidR="006A3E23" w:rsidRPr="00622CF5" w:rsidRDefault="006A3E23" w:rsidP="005256B6">
      <w:pPr>
        <w:spacing w:line="360" w:lineRule="auto"/>
        <w:ind w:firstLine="360"/>
        <w:outlineLvl w:val="0"/>
        <w:rPr>
          <w:rFonts w:eastAsiaTheme="minorEastAsia"/>
          <w:b/>
        </w:rPr>
      </w:pPr>
      <w:r w:rsidRPr="00622CF5">
        <w:rPr>
          <w:rFonts w:eastAsiaTheme="minorEastAsia"/>
        </w:rPr>
        <w:t>No FRRF measurements were conducted during P1604. For P1706, mean GPP</w:t>
      </w:r>
      <w:r w:rsidRPr="00622CF5">
        <w:rPr>
          <w:rFonts w:eastAsiaTheme="minorEastAsia"/>
          <w:vertAlign w:val="subscript"/>
        </w:rPr>
        <w:t>FRRF</w:t>
      </w:r>
      <w:r w:rsidRPr="00622CF5">
        <w:rPr>
          <w:rFonts w:eastAsiaTheme="minorEastAsia"/>
        </w:rPr>
        <w:t xml:space="preserve"> estimates declined progressively following along onshore-to-offshore filament transport of upwelled water from </w:t>
      </w:r>
      <w:r w:rsidR="004E29E4">
        <w:rPr>
          <w:rFonts w:eastAsiaTheme="minorEastAsia"/>
        </w:rPr>
        <w:t>762</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148</w:t>
      </w:r>
      <w:r w:rsidR="004E29E4" w:rsidRPr="00622CF5">
        <w:rPr>
          <w:rFonts w:eastAsiaTheme="minorEastAsia"/>
        </w:rPr>
        <w:t xml:space="preserve"> </w:t>
      </w:r>
      <w:r w:rsidRPr="00622CF5">
        <w:rPr>
          <w:rFonts w:eastAsiaTheme="minorEastAsia"/>
        </w:rPr>
        <w:t xml:space="preserve">to </w:t>
      </w:r>
      <w:r w:rsidR="004E29E4">
        <w:rPr>
          <w:rFonts w:eastAsiaTheme="minorEastAsia"/>
        </w:rPr>
        <w:t>502</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 xml:space="preserve">92.8 </w:t>
      </w:r>
      <w:r w:rsidRPr="00622CF5">
        <w:rPr>
          <w:rFonts w:eastAsiaTheme="minorEastAsia"/>
        </w:rPr>
        <w:t>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1 and C2, respectively, to </w:t>
      </w:r>
      <w:r w:rsidR="004E29E4">
        <w:rPr>
          <w:rFonts w:eastAsiaTheme="minorEastAsia"/>
        </w:rPr>
        <w:t>92.4</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13</w:t>
      </w:r>
      <w:r w:rsidR="004E29E4" w:rsidRPr="00622CF5">
        <w:rPr>
          <w:rFonts w:eastAsiaTheme="minorEastAsia"/>
        </w:rPr>
        <w:t xml:space="preserve"> </w:t>
      </w:r>
      <w:r w:rsidRPr="00622CF5">
        <w:rPr>
          <w:rFonts w:eastAsiaTheme="minorEastAsia"/>
        </w:rPr>
        <w:t xml:space="preserve">and </w:t>
      </w:r>
      <w:r w:rsidR="004E29E4">
        <w:rPr>
          <w:rFonts w:eastAsiaTheme="minorEastAsia"/>
        </w:rPr>
        <w:t>31</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1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C3 and C4 (Fig. 4F, Table 1). For P1706-C1, diurnally averaged GPP increased with time spent in the water mass (519 to 1148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to D3; Table S4). For other P1706 cycles, GPP was relatively constant or decreased slightl</w:t>
      </w:r>
      <w:r w:rsidR="00256140" w:rsidRPr="00622CF5">
        <w:rPr>
          <w:rFonts w:eastAsiaTheme="minorEastAsia"/>
        </w:rPr>
        <w:t>y</w:t>
      </w:r>
      <w:r w:rsidRPr="00622CF5">
        <w:rPr>
          <w:rFonts w:eastAsiaTheme="minorEastAsia"/>
        </w:rPr>
        <w:t xml:space="preserve"> (Table S4). As shown in Fig. 4, GPP rates showed a distinct diurnal periodicit</w:t>
      </w:r>
      <w:r w:rsidR="00256140" w:rsidRPr="00622CF5">
        <w:rPr>
          <w:rFonts w:eastAsiaTheme="minorEastAsia"/>
        </w:rPr>
        <w:t>y</w:t>
      </w:r>
      <w:r w:rsidRPr="00622CF5">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w:t>
      </w:r>
      <w:r w:rsidRPr="005256B6">
        <w:rPr>
          <w:rFonts w:eastAsiaTheme="minorEastAsia"/>
          <w:i/>
        </w:rPr>
        <w:t>a</w:t>
      </w:r>
      <w:r w:rsidRPr="00622CF5">
        <w:rPr>
          <w:rFonts w:eastAsiaTheme="minorEastAsia"/>
        </w:rPr>
        <w:t xml:space="preserve">. </w:t>
      </w:r>
    </w:p>
    <w:p w14:paraId="6EBD70B3" w14:textId="7035E24D" w:rsidR="006A3E23" w:rsidRPr="00622CF5" w:rsidRDefault="00C94209" w:rsidP="006A3E23">
      <w:pPr>
        <w:spacing w:before="240" w:line="360" w:lineRule="auto"/>
        <w:rPr>
          <w:rFonts w:eastAsiaTheme="minorEastAsia"/>
          <w:b/>
        </w:rPr>
      </w:pPr>
      <w:r w:rsidRPr="00622CF5">
        <w:rPr>
          <w:rFonts w:eastAsiaTheme="minorEastAsia"/>
          <w:b/>
        </w:rPr>
        <w:t>4</w:t>
      </w:r>
      <w:r w:rsidR="006A3E23" w:rsidRPr="00622CF5">
        <w:rPr>
          <w:rFonts w:eastAsiaTheme="minorEastAsia"/>
          <w:b/>
        </w:rPr>
        <w:t>.</w:t>
      </w:r>
      <w:r w:rsidRPr="00622CF5">
        <w:rPr>
          <w:rFonts w:eastAsiaTheme="minorEastAsia"/>
          <w:b/>
        </w:rPr>
        <w:t>3.</w:t>
      </w:r>
      <w:r w:rsidR="006A3E23" w:rsidRPr="00622CF5">
        <w:rPr>
          <w:rFonts w:eastAsiaTheme="minorEastAsia"/>
          <w:b/>
        </w:rPr>
        <w:t xml:space="preserve"> Photophysiology and Light </w:t>
      </w:r>
      <w:r w:rsidR="00095C8F">
        <w:rPr>
          <w:rFonts w:eastAsiaTheme="minorEastAsia"/>
          <w:b/>
        </w:rPr>
        <w:t>Acclimation</w:t>
      </w:r>
    </w:p>
    <w:p w14:paraId="5E722EB6" w14:textId="0C63ED6B" w:rsidR="00256140" w:rsidRPr="005256B6" w:rsidRDefault="006A3E23" w:rsidP="005256B6">
      <w:pPr>
        <w:spacing w:before="120" w:line="360" w:lineRule="auto"/>
        <w:ind w:firstLine="360"/>
        <w:rPr>
          <w:rFonts w:eastAsiaTheme="minorEastAsia"/>
          <w:color w:val="000000" w:themeColor="text1"/>
        </w:rPr>
      </w:pPr>
      <w:r w:rsidRPr="00622CF5">
        <w:rPr>
          <w:rFonts w:eastAsiaTheme="minorEastAsia"/>
        </w:rPr>
        <w:t>Th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of the </w:t>
      </w:r>
      <w:r w:rsidR="00622CF5" w:rsidRPr="00622CF5">
        <w:rPr>
          <w:rFonts w:eastAsiaTheme="minorEastAsia"/>
        </w:rPr>
        <w:t>dark-adapted</w:t>
      </w:r>
      <w:r w:rsidRPr="00622CF5">
        <w:rPr>
          <w:rFonts w:eastAsiaTheme="minorEastAsia"/>
        </w:rPr>
        <w:t xml:space="preserve"> phytoplankton community for P1706-C1 was around 0.48 to 0.5 during nighttime and morning hours but dipped to ~0.4 at the end of the photoperiod of D2 and D3</w:t>
      </w:r>
      <w:r w:rsidR="003D1EAD">
        <w:rPr>
          <w:rFonts w:eastAsiaTheme="minorEastAsia"/>
        </w:rPr>
        <w:t xml:space="preserve"> (Fig. S1)</w:t>
      </w:r>
      <w:r w:rsidRPr="00622CF5">
        <w:rPr>
          <w:rFonts w:eastAsiaTheme="minorEastAsia"/>
        </w:rPr>
        <w:t xml:space="preserve">.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w:t>
      </w:r>
      <w:r w:rsidRPr="00622CF5">
        <w:rPr>
          <w:rFonts w:eastAsiaTheme="minorEastAsia"/>
        </w:rPr>
        <w:lastRenderedPageBreak/>
        <w:t>P1706-C3 but was relatively constant (~0.45) for P1706-C4. Both of these cycles</w:t>
      </w:r>
      <w:r w:rsidR="00D030EF" w:rsidRPr="00622CF5">
        <w:rPr>
          <w:rFonts w:eastAsiaTheme="minorEastAsia"/>
        </w:rPr>
        <w:t xml:space="preserve"> (C3 and C4)</w:t>
      </w:r>
      <w:r w:rsidRPr="00622CF5">
        <w:rPr>
          <w:rFonts w:eastAsiaTheme="minorEastAsia"/>
        </w:rPr>
        <w:t xml:space="preserve"> were dominated by smaller phytoplankton, mainly cyanobacteria, and neither displayed the distinct </w:t>
      </w:r>
      <w:r w:rsidR="00D030EF" w:rsidRPr="00622CF5">
        <w:rPr>
          <w:rFonts w:eastAsiaTheme="minorEastAsia"/>
        </w:rPr>
        <w:t xml:space="preserve">diel </w:t>
      </w:r>
      <w:r w:rsidRPr="00622CF5">
        <w:rPr>
          <w:rFonts w:eastAsiaTheme="minorEastAsia"/>
        </w:rPr>
        <w:t xml:space="preserve">decreases in Fv/Fm </w:t>
      </w:r>
      <w:r w:rsidR="00D030EF" w:rsidRPr="00622CF5">
        <w:rPr>
          <w:rFonts w:eastAsiaTheme="minorEastAsia"/>
        </w:rPr>
        <w:t xml:space="preserve">as seen </w:t>
      </w:r>
      <w:r w:rsidR="00461535">
        <w:rPr>
          <w:rFonts w:eastAsiaTheme="minorEastAsia"/>
        </w:rPr>
        <w:t>i</w:t>
      </w:r>
      <w:r w:rsidR="00D030EF" w:rsidRPr="00622CF5">
        <w:rPr>
          <w:rFonts w:eastAsiaTheme="minorEastAsia"/>
        </w:rPr>
        <w:t>n</w:t>
      </w:r>
      <w:r w:rsidRPr="00622CF5">
        <w:rPr>
          <w:rFonts w:eastAsiaTheme="minorEastAsia"/>
        </w:rPr>
        <w:t xml:space="preserve"> C1 and C2.</w:t>
      </w:r>
      <w:r w:rsidR="00B73CAB" w:rsidRPr="00622CF5">
        <w:t xml:space="preserve"> </w:t>
      </w:r>
      <w:r w:rsidR="00B73CAB" w:rsidRPr="00622CF5">
        <w:rPr>
          <w:rFonts w:eastAsiaTheme="minorEastAsia"/>
        </w:rPr>
        <w:t>The absorption cross sectional area of PSII (</w:t>
      </w:r>
      <w:r w:rsidR="00B73CAB" w:rsidRPr="00622CF5">
        <w:rPr>
          <w:rFonts w:ascii="Symbol" w:eastAsiaTheme="minorEastAsia" w:hAnsi="Symbol"/>
        </w:rPr>
        <w:t></w:t>
      </w:r>
      <w:r w:rsidR="00B73CAB" w:rsidRPr="00622CF5">
        <w:rPr>
          <w:rFonts w:eastAsiaTheme="minorEastAsia"/>
        </w:rPr>
        <w:t>), did not show a diel pattern</w:t>
      </w:r>
      <w:r w:rsidR="001867F5" w:rsidRPr="00622CF5">
        <w:rPr>
          <w:rFonts w:eastAsiaTheme="minorEastAsia"/>
        </w:rPr>
        <w:t>,</w:t>
      </w:r>
      <w:r w:rsidR="00B73CAB" w:rsidRPr="00622CF5">
        <w:rPr>
          <w:rFonts w:eastAsiaTheme="minorEastAsia"/>
        </w:rPr>
        <w:t xml:space="preserve"> yet</w:t>
      </w:r>
      <w:r w:rsidR="001867F5" w:rsidRPr="00622CF5">
        <w:rPr>
          <w:rFonts w:eastAsiaTheme="minorEastAsia"/>
        </w:rPr>
        <w:t>,</w:t>
      </w:r>
      <w:r w:rsidR="00B73CAB" w:rsidRPr="00622CF5">
        <w:rPr>
          <w:rFonts w:eastAsiaTheme="minorEastAsia"/>
        </w:rPr>
        <w:t xml:space="preserve"> </w:t>
      </w:r>
      <w:r w:rsidR="00B73CAB" w:rsidRPr="00622CF5">
        <w:rPr>
          <w:rFonts w:ascii="Symbol" w:eastAsiaTheme="minorEastAsia" w:hAnsi="Symbol"/>
        </w:rPr>
        <w:t></w:t>
      </w:r>
      <w:r w:rsidR="00B73CAB" w:rsidRPr="00622CF5">
        <w:rPr>
          <w:rFonts w:ascii="Symbol" w:eastAsiaTheme="minorEastAsia" w:hAnsi="Symbol"/>
          <w:b/>
        </w:rPr>
        <w:t></w:t>
      </w:r>
      <w:r w:rsidR="00B73CAB" w:rsidRPr="00622CF5">
        <w:rPr>
          <w:rFonts w:eastAsiaTheme="minorEastAsia"/>
        </w:rPr>
        <w:t>was enhanced during C2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compared to C1 (4 - 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For C3, </w:t>
      </w:r>
      <w:r w:rsidR="00B73CAB" w:rsidRPr="00622CF5">
        <w:rPr>
          <w:rFonts w:ascii="Symbol" w:eastAsiaTheme="minorEastAsia" w:hAnsi="Symbol"/>
        </w:rPr>
        <w:t></w:t>
      </w:r>
      <w:r w:rsidR="00B73CAB" w:rsidRPr="00622CF5">
        <w:rPr>
          <w:rFonts w:ascii="Symbol" w:eastAsiaTheme="minorEastAsia" w:hAnsi="Symbol"/>
        </w:rPr>
        <w:t></w:t>
      </w:r>
      <w:r w:rsidR="00B73CAB" w:rsidRPr="00622CF5">
        <w:rPr>
          <w:rFonts w:eastAsiaTheme="minorEastAsia"/>
        </w:rPr>
        <w:t>was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 xml:space="preserve">-1 </w:t>
      </w:r>
      <w:r w:rsidR="00B73CAB" w:rsidRPr="00622CF5">
        <w:rPr>
          <w:rFonts w:eastAsiaTheme="minorEastAsia"/>
        </w:rPr>
        <w:t>while in C4 the absorption cross sectional area of PSII was 5.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w:t>
      </w:r>
      <w:r w:rsidR="00B73CAB" w:rsidRPr="00622CF5">
        <w:t>1/</w:t>
      </w:r>
      <w:r w:rsidR="00B73CAB" w:rsidRPr="00622CF5">
        <w:rPr>
          <w:rFonts w:ascii="Symbol" w:eastAsiaTheme="minorEastAsia" w:hAnsi="Symbol"/>
          <w:color w:val="000000" w:themeColor="text1"/>
        </w:rPr>
        <w:t></w:t>
      </w:r>
      <w:r w:rsidR="00B73CAB" w:rsidRPr="00622CF5">
        <w:t xml:space="preserve"> </w:t>
      </w:r>
      <w:r w:rsidR="00B73CAB" w:rsidRPr="00622CF5">
        <w:rPr>
          <w:rFonts w:eastAsiaTheme="minorEastAsia"/>
        </w:rPr>
        <w:t xml:space="preserve">decreased throughout the light phase and increased during the dark period. This pattern was well defined in C1 and C2, dampened in C3 and non-existent in C4. </w:t>
      </w:r>
      <w:r w:rsidR="00B73CAB" w:rsidRPr="00622CF5">
        <w:rPr>
          <w:color w:val="000000" w:themeColor="text1"/>
        </w:rPr>
        <w:t>Compared to C</w:t>
      </w:r>
      <w:r w:rsidR="008B51AB" w:rsidRPr="00622CF5">
        <w:rPr>
          <w:color w:val="000000" w:themeColor="text1"/>
        </w:rPr>
        <w:t>1</w:t>
      </w:r>
      <w:r w:rsidR="00B73CAB" w:rsidRPr="00622CF5">
        <w:rPr>
          <w:color w:val="000000" w:themeColor="text1"/>
        </w:rPr>
        <w:t>, 1/</w:t>
      </w:r>
      <w:r w:rsidR="00B73CAB" w:rsidRPr="00622CF5">
        <w:rPr>
          <w:rFonts w:ascii="Symbol" w:eastAsiaTheme="minorEastAsia" w:hAnsi="Symbol"/>
          <w:color w:val="000000" w:themeColor="text1"/>
        </w:rPr>
        <w:t></w:t>
      </w:r>
      <w:r w:rsidR="00B73CAB" w:rsidRPr="00622CF5">
        <w:rPr>
          <w:rFonts w:eastAsiaTheme="minorEastAsia"/>
          <w:color w:val="000000" w:themeColor="text1"/>
        </w:rPr>
        <w:t xml:space="preserve"> </w:t>
      </w:r>
      <w:r w:rsidR="00B73CAB" w:rsidRPr="00622CF5">
        <w:rPr>
          <w:color w:val="000000" w:themeColor="text1"/>
        </w:rPr>
        <w:t>increased in our C2 measurements</w:t>
      </w:r>
      <w:r w:rsidR="00F034A7">
        <w:rPr>
          <w:color w:val="FF0000"/>
        </w:rPr>
        <w:t>.</w:t>
      </w:r>
      <w:r w:rsidR="00F034A7">
        <w:rPr>
          <w:rFonts w:eastAsiaTheme="minorEastAsia"/>
          <w:color w:val="000000" w:themeColor="text1"/>
        </w:rPr>
        <w:t xml:space="preserve"> E</w:t>
      </w:r>
      <w:r w:rsidR="00B73CAB" w:rsidRPr="00622CF5">
        <w:rPr>
          <w:rFonts w:eastAsiaTheme="minorEastAsia"/>
          <w:color w:val="000000" w:themeColor="text1"/>
        </w:rPr>
        <w:t>nhanced NPQ</w:t>
      </w:r>
      <w:r w:rsidR="009014C1">
        <w:rPr>
          <w:rFonts w:eastAsiaTheme="minorEastAsia"/>
          <w:color w:val="000000" w:themeColor="text1"/>
          <w:vertAlign w:val="subscript"/>
        </w:rPr>
        <w:t>NSV</w:t>
      </w:r>
      <w:r w:rsidR="00B73CAB" w:rsidRPr="00622CF5">
        <w:rPr>
          <w:rFonts w:eastAsiaTheme="minorEastAsia"/>
          <w:color w:val="000000" w:themeColor="text1"/>
        </w:rPr>
        <w:t xml:space="preserve"> </w:t>
      </w:r>
      <w:r w:rsidR="001867F5" w:rsidRPr="00622CF5">
        <w:rPr>
          <w:rFonts w:eastAsiaTheme="minorEastAsia"/>
          <w:color w:val="000000" w:themeColor="text1"/>
        </w:rPr>
        <w:t xml:space="preserve">rates </w:t>
      </w:r>
      <w:r w:rsidR="00B73CAB" w:rsidRPr="00622CF5">
        <w:rPr>
          <w:rFonts w:eastAsiaTheme="minorEastAsia"/>
          <w:color w:val="000000" w:themeColor="text1"/>
        </w:rPr>
        <w:t xml:space="preserve">(data not shown) </w:t>
      </w:r>
      <w:r w:rsidR="001867F5" w:rsidRPr="00622CF5">
        <w:rPr>
          <w:rFonts w:eastAsiaTheme="minorEastAsia"/>
          <w:color w:val="000000" w:themeColor="text1"/>
        </w:rPr>
        <w:t>were</w:t>
      </w:r>
      <w:r w:rsidR="00F034A7">
        <w:rPr>
          <w:rFonts w:eastAsiaTheme="minorEastAsia"/>
          <w:color w:val="000000" w:themeColor="text1"/>
        </w:rPr>
        <w:t xml:space="preserve"> also</w:t>
      </w:r>
      <w:r w:rsidR="001867F5" w:rsidRPr="00622CF5">
        <w:rPr>
          <w:rFonts w:eastAsiaTheme="minorEastAsia"/>
          <w:color w:val="000000" w:themeColor="text1"/>
        </w:rPr>
        <w:t xml:space="preserve"> </w:t>
      </w:r>
      <w:r w:rsidR="00B73CAB" w:rsidRPr="00622CF5">
        <w:rPr>
          <w:rFonts w:eastAsiaTheme="minorEastAsia"/>
          <w:color w:val="000000" w:themeColor="text1"/>
        </w:rPr>
        <w:t xml:space="preserve">measured in C2. </w:t>
      </w:r>
      <w:r w:rsidRPr="00622CF5">
        <w:rPr>
          <w:rFonts w:eastAsiaTheme="minorEastAsia"/>
        </w:rPr>
        <w:t>Parameters derived from the fluorescence induction curves (</w:t>
      </w:r>
      <w:r w:rsidRPr="00622CF5">
        <w:rPr>
          <w:rFonts w:ascii="Symbol" w:eastAsiaTheme="minorEastAsia" w:hAnsi="Symbol"/>
        </w:rPr>
        <w:t></w:t>
      </w:r>
      <w:r w:rsidRPr="00622CF5">
        <w:rPr>
          <w:rFonts w:eastAsiaTheme="minorEastAsia"/>
        </w:rPr>
        <w:t>, P</w:t>
      </w:r>
      <w:r w:rsidRPr="00622CF5">
        <w:rPr>
          <w:rFonts w:eastAsiaTheme="minorEastAsia"/>
          <w:vertAlign w:val="subscript"/>
        </w:rPr>
        <w:t>max</w:t>
      </w:r>
      <w:r w:rsidRPr="00622CF5">
        <w:rPr>
          <w:rFonts w:eastAsiaTheme="minorEastAsia"/>
        </w:rPr>
        <w:t>) showed some variability within and between cycles. Maximum photosynthetic electron transport (P</w:t>
      </w:r>
      <w:r w:rsidRPr="00622CF5">
        <w:rPr>
          <w:rFonts w:eastAsiaTheme="minorEastAsia"/>
          <w:vertAlign w:val="subscript"/>
        </w:rPr>
        <w:t>max</w:t>
      </w:r>
      <w:r w:rsidRPr="00622CF5">
        <w:rPr>
          <w:rFonts w:eastAsiaTheme="minorEastAsia"/>
        </w:rPr>
        <w:t xml:space="preserve">) increased towards the ends of </w:t>
      </w:r>
      <w:r w:rsidR="001867F5" w:rsidRPr="00622CF5">
        <w:rPr>
          <w:rFonts w:eastAsiaTheme="minorEastAsia"/>
        </w:rPr>
        <w:t xml:space="preserve">each </w:t>
      </w:r>
      <w:r w:rsidRPr="00622CF5">
        <w:rPr>
          <w:rFonts w:eastAsiaTheme="minorEastAsia"/>
        </w:rPr>
        <w:t xml:space="preserve">photoperiod in C1 and C2, but was relatively constant for C3 and C4 (Fig. S1). </w:t>
      </w:r>
      <w:r w:rsidRPr="00622CF5">
        <w:rPr>
          <w:rFonts w:ascii="Symbol" w:eastAsiaTheme="minorEastAsia" w:hAnsi="Symbol"/>
        </w:rPr>
        <w:t></w:t>
      </w:r>
      <w:r w:rsidRPr="00622CF5">
        <w:rPr>
          <w:rFonts w:eastAsiaTheme="minorEastAsia"/>
        </w:rPr>
        <w:t xml:space="preserve"> did not </w:t>
      </w:r>
      <w:r w:rsidRPr="00622CF5">
        <w:rPr>
          <w:rFonts w:eastAsiaTheme="minorEastAsia"/>
          <w:szCs w:val="22"/>
        </w:rPr>
        <w:t>show diel changes, yet, values for C1 and C2 were significantly lower compared to C3 and C4. The light saturation point (E</w:t>
      </w:r>
      <w:r w:rsidR="00A82155">
        <w:rPr>
          <w:rFonts w:eastAsiaTheme="minorEastAsia"/>
          <w:szCs w:val="22"/>
          <w:vertAlign w:val="subscript"/>
        </w:rPr>
        <w:t>K</w:t>
      </w:r>
      <w:r w:rsidRPr="00622CF5">
        <w:rPr>
          <w:rFonts w:eastAsiaTheme="minorEastAsia"/>
          <w:szCs w:val="22"/>
        </w:rPr>
        <w:t>) (averages, including light and dark phase, were 427</w:t>
      </w:r>
      <w:r w:rsidRPr="00622CF5">
        <w:rPr>
          <w:rFonts w:eastAsiaTheme="minorEastAsia"/>
          <w:b/>
          <w:szCs w:val="22"/>
        </w:rPr>
        <w:t xml:space="preserve"> </w:t>
      </w:r>
      <w:r w:rsidRPr="00622CF5">
        <w:rPr>
          <w:color w:val="000000"/>
          <w:szCs w:val="22"/>
        </w:rPr>
        <w:t>± 106 for C1, 389 ± 203 for C2, 555 ± 143 for C3 and 583 ±133 for C4). Those values are much higher than mean mixed-layer daytime light intensities, which averaged 151, 170, 140, and 329 µmol photons m</w:t>
      </w:r>
      <w:r w:rsidRPr="00622CF5">
        <w:rPr>
          <w:color w:val="000000"/>
          <w:szCs w:val="22"/>
          <w:vertAlign w:val="superscript"/>
        </w:rPr>
        <w:t xml:space="preserve">-2 </w:t>
      </w:r>
      <w:r w:rsidRPr="00622CF5">
        <w:rPr>
          <w:color w:val="000000"/>
          <w:szCs w:val="22"/>
        </w:rPr>
        <w:t>s</w:t>
      </w:r>
      <w:r w:rsidRPr="00622CF5">
        <w:rPr>
          <w:color w:val="000000"/>
          <w:szCs w:val="22"/>
          <w:vertAlign w:val="superscript"/>
        </w:rPr>
        <w:t>-1</w:t>
      </w:r>
      <w:r w:rsidRPr="00622CF5">
        <w:rPr>
          <w:color w:val="000000"/>
          <w:szCs w:val="22"/>
        </w:rPr>
        <w:t xml:space="preserve"> for C1-C4, respectively</w:t>
      </w:r>
      <w:r w:rsidRPr="00622CF5">
        <w:rPr>
          <w:color w:val="000000" w:themeColor="text1"/>
          <w:szCs w:val="22"/>
        </w:rPr>
        <w:t xml:space="preserve">. </w:t>
      </w:r>
      <w:r w:rsidRPr="00F73EA1">
        <w:rPr>
          <w:color w:val="000000" w:themeColor="text1"/>
        </w:rPr>
        <w:t>Light intensity and E</w:t>
      </w:r>
      <w:r w:rsidR="00F034A7" w:rsidRPr="00F73EA1">
        <w:rPr>
          <w:color w:val="000000" w:themeColor="text1"/>
          <w:vertAlign w:val="subscript"/>
        </w:rPr>
        <w:t>K</w:t>
      </w:r>
      <w:r w:rsidRPr="00F73EA1">
        <w:rPr>
          <w:color w:val="000000" w:themeColor="text1"/>
        </w:rPr>
        <w:t xml:space="preserve"> were not correlated. Similarly, no change in the initial slope (</w:t>
      </w:r>
      <w:r w:rsidR="00C94209" w:rsidRPr="005256B6">
        <w:rPr>
          <w:rFonts w:ascii="Symbol" w:eastAsiaTheme="minorEastAsia" w:hAnsi="Symbol"/>
          <w:color w:val="000000" w:themeColor="text1"/>
        </w:rPr>
        <w:t></w:t>
      </w:r>
      <w:r w:rsidRPr="00F73EA1">
        <w:rPr>
          <w:color w:val="000000" w:themeColor="text1"/>
        </w:rPr>
        <w:t xml:space="preserve">) was observed with changes in mean daytime light intensity. </w:t>
      </w:r>
      <w:r w:rsidRPr="005256B6">
        <w:rPr>
          <w:rFonts w:eastAsiaTheme="minorEastAsia"/>
          <w:color w:val="000000" w:themeColor="text1"/>
        </w:rPr>
        <w:t xml:space="preserve"> </w:t>
      </w:r>
    </w:p>
    <w:p w14:paraId="0B4DB825" w14:textId="76C0E986" w:rsidR="00C94209" w:rsidRPr="00622CF5" w:rsidRDefault="00C94209" w:rsidP="00C94209">
      <w:pPr>
        <w:spacing w:before="240" w:line="360" w:lineRule="auto"/>
        <w:rPr>
          <w:rFonts w:eastAsiaTheme="minorEastAsia"/>
          <w:b/>
        </w:rPr>
      </w:pPr>
      <w:r w:rsidRPr="00622CF5">
        <w:rPr>
          <w:rFonts w:eastAsiaTheme="minorEastAsia"/>
          <w:b/>
        </w:rPr>
        <w:t>4.4. Export Flux</w:t>
      </w:r>
    </w:p>
    <w:p w14:paraId="3F9E0CBA" w14:textId="6F8AB276" w:rsidR="00C94209" w:rsidRPr="00622CF5" w:rsidRDefault="00C94209" w:rsidP="00C94209">
      <w:pPr>
        <w:spacing w:before="120" w:line="360" w:lineRule="auto"/>
        <w:ind w:firstLine="360"/>
        <w:rPr>
          <w:rFonts w:eastAsiaTheme="minorEastAsia"/>
          <w:b/>
        </w:rPr>
      </w:pPr>
      <w:r w:rsidRPr="00622CF5">
        <w:rPr>
          <w:rFonts w:eastAsiaTheme="minorEastAsia"/>
        </w:rPr>
        <w:t>Sediment trap-measured export near the base of the euphotic zone decreased with distance from shore on the P1604 cruise, with values of 20.9, 10.0 and 3.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oastal C4,  transition C3, and offshore C2, respectively</w:t>
      </w:r>
      <w:r w:rsidR="006260A9" w:rsidRPr="00622CF5">
        <w:rPr>
          <w:rFonts w:eastAsiaTheme="minorEastAsia"/>
        </w:rPr>
        <w:t xml:space="preserve"> (Fig. 3)</w:t>
      </w:r>
      <w:r w:rsidRPr="00622CF5">
        <w:rPr>
          <w:rFonts w:eastAsiaTheme="minorEastAsia"/>
        </w:rPr>
        <w:t xml:space="preserve">. Export efficiency, however, remained relatively constant with distance from shore on this cruise. The </w:t>
      </w:r>
      <w:r w:rsidRPr="00622CF5">
        <w:rPr>
          <w:rFonts w:eastAsiaTheme="minorEastAsia"/>
          <w:i/>
        </w:rPr>
        <w:t>e</w:t>
      </w:r>
      <w:r w:rsidRPr="00622CF5">
        <w:rPr>
          <w:rFonts w:eastAsiaTheme="minorEastAsia"/>
        </w:rPr>
        <w:t>-ratio (defined as export/NPP</w:t>
      </w:r>
      <w:r w:rsidRPr="00622CF5">
        <w:rPr>
          <w:rFonts w:eastAsiaTheme="minorEastAsia"/>
          <w:vertAlign w:val="subscript"/>
        </w:rPr>
        <w:t>14C,eup</w:t>
      </w:r>
      <w:r w:rsidRPr="00622CF5">
        <w:rPr>
          <w:rFonts w:eastAsiaTheme="minorEastAsia"/>
        </w:rPr>
        <w:t>, where NPP</w:t>
      </w:r>
      <w:r w:rsidRPr="00622CF5">
        <w:rPr>
          <w:rFonts w:eastAsiaTheme="minorEastAsia"/>
          <w:vertAlign w:val="subscript"/>
        </w:rPr>
        <w:t>14C,eup</w:t>
      </w:r>
      <w:r w:rsidRPr="00622CF5">
        <w:rPr>
          <w:rFonts w:eastAsiaTheme="minorEastAsia"/>
        </w:rPr>
        <w:t xml:space="preserve"> is NPP</w:t>
      </w:r>
      <w:r w:rsidRPr="00622CF5">
        <w:rPr>
          <w:rFonts w:eastAsiaTheme="minorEastAsia"/>
          <w:vertAlign w:val="subscript"/>
        </w:rPr>
        <w:t>14C</w:t>
      </w:r>
      <w:r w:rsidRPr="00622CF5">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coastal C1, 4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early filament C2, 35.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late filament C4, and 46.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ransition water C3</w:t>
      </w:r>
      <w:r w:rsidR="00A251BE" w:rsidRPr="00622CF5">
        <w:rPr>
          <w:rFonts w:eastAsiaTheme="minorEastAsia"/>
        </w:rPr>
        <w:t xml:space="preserve"> (Fig. 4)</w:t>
      </w:r>
      <w:r w:rsidRPr="00622CF5">
        <w:rPr>
          <w:rFonts w:eastAsiaTheme="minorEastAsia"/>
        </w:rPr>
        <w:t xml:space="preserve">. This led to an inverse relationship between mixed-layer Chl a and the </w:t>
      </w:r>
      <w:r w:rsidRPr="00622CF5">
        <w:rPr>
          <w:rFonts w:eastAsiaTheme="minorEastAsia"/>
          <w:i/>
        </w:rPr>
        <w:t>e</w:t>
      </w:r>
      <w:r w:rsidRPr="00622CF5">
        <w:rPr>
          <w:rFonts w:eastAsiaTheme="minorEastAsia"/>
        </w:rPr>
        <w:t xml:space="preserve">-ratio, with </w:t>
      </w:r>
      <w:r w:rsidRPr="00622CF5">
        <w:rPr>
          <w:rFonts w:eastAsiaTheme="minorEastAsia"/>
          <w:i/>
        </w:rPr>
        <w:t>e</w:t>
      </w:r>
      <w:r w:rsidRPr="00622CF5">
        <w:rPr>
          <w:rFonts w:eastAsiaTheme="minorEastAsia"/>
        </w:rPr>
        <w:t>-ratios of 0.05, 0.18, 0.43 and 0.79 for C1–C4, respectively.</w:t>
      </w:r>
    </w:p>
    <w:p w14:paraId="2D5B18A2" w14:textId="14B769A8" w:rsidR="00C94209" w:rsidRPr="00622CF5" w:rsidRDefault="00C94209" w:rsidP="00C94209">
      <w:pPr>
        <w:spacing w:before="240" w:line="360" w:lineRule="auto"/>
        <w:outlineLvl w:val="0"/>
      </w:pPr>
      <w:r w:rsidRPr="00622CF5">
        <w:rPr>
          <w:rFonts w:eastAsiaTheme="minorEastAsia"/>
          <w:b/>
        </w:rPr>
        <w:lastRenderedPageBreak/>
        <w:t>4.5. Inter- and Intra-cruise Variability in Production Relationships</w:t>
      </w:r>
    </w:p>
    <w:p w14:paraId="1ACCC942" w14:textId="66A69A34" w:rsidR="00C94209" w:rsidRPr="00622CF5" w:rsidRDefault="00C94209" w:rsidP="00C94209">
      <w:pPr>
        <w:spacing w:before="120" w:line="360" w:lineRule="auto"/>
        <w:ind w:firstLine="360"/>
        <w:outlineLvl w:val="0"/>
        <w:rPr>
          <w:rFonts w:eastAsiaTheme="minorEastAsia"/>
          <w:color w:val="FF0000"/>
        </w:rPr>
      </w:pPr>
      <w:r w:rsidRPr="00622CF5">
        <w:rPr>
          <w:rFonts w:eastAsiaTheme="minorEastAsia"/>
        </w:rPr>
        <w:t>Cycle P1604-C2 started in the core of the California Current, and new production was matched by modest NCP values and a diel pattern in the dO</w:t>
      </w:r>
      <w:r w:rsidRPr="00622CF5">
        <w:rPr>
          <w:rFonts w:eastAsiaTheme="minorEastAsia"/>
          <w:vertAlign w:val="subscript"/>
        </w:rPr>
        <w:t>2</w:t>
      </w:r>
      <w:r w:rsidRPr="00622CF5">
        <w:rPr>
          <w:rFonts w:eastAsiaTheme="minorEastAsia"/>
        </w:rPr>
        <w:t xml:space="preserve">/Ar measurements (Fig 3 J,L). Overall, P1604-C2 was moderately net autotrophic but, due to the partial </w:t>
      </w:r>
      <w:r w:rsidR="00A251BE" w:rsidRPr="00622CF5">
        <w:rPr>
          <w:rFonts w:eastAsiaTheme="minorEastAsia"/>
        </w:rPr>
        <w:t>depletion</w:t>
      </w:r>
      <w:r w:rsidRPr="00622CF5">
        <w:rPr>
          <w:rFonts w:eastAsiaTheme="minorEastAsia"/>
        </w:rPr>
        <w:t xml:space="preserve"> of nutrients and change in weather conditions, most production measures showed reduced rates toward the end of the cycle. For </w:t>
      </w:r>
      <w:r w:rsidRPr="00622CF5">
        <w:rPr>
          <w:rFonts w:eastAsiaTheme="minorEastAsia"/>
          <w:color w:val="000000" w:themeColor="text1"/>
        </w:rPr>
        <w:t xml:space="preserve">P1604-C3, offshore of the coastal boundary in the wind stress curl upwelling domain, NPP and new </w:t>
      </w:r>
      <w:r w:rsidR="00622CF5" w:rsidRPr="00622CF5">
        <w:rPr>
          <w:rFonts w:eastAsiaTheme="minorEastAsia"/>
          <w:color w:val="000000" w:themeColor="text1"/>
        </w:rPr>
        <w:t>production-based</w:t>
      </w:r>
      <w:r w:rsidRPr="00622CF5">
        <w:rPr>
          <w:rFonts w:eastAsiaTheme="minorEastAsia"/>
          <w:color w:val="000000" w:themeColor="text1"/>
        </w:rPr>
        <w:t xml:space="preserve"> estimates increased significantly compared to C2, yet NCP</w:t>
      </w:r>
      <w:r w:rsidRPr="00622CF5">
        <w:rPr>
          <w:rFonts w:eastAsiaTheme="minorEastAsia"/>
          <w:color w:val="000000" w:themeColor="text1"/>
          <w:vertAlign w:val="subscript"/>
        </w:rPr>
        <w:t>prior</w:t>
      </w:r>
      <w:r w:rsidRPr="00622CF5">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622CF5">
        <w:rPr>
          <w:rFonts w:eastAsiaTheme="minorEastAsia"/>
        </w:rPr>
        <w:t>As expected, productivity was highest in the coastal upwelling region (P1604-C4), where carbon-based production rates tripled. Despite high NO</w:t>
      </w:r>
      <w:r w:rsidRPr="00622CF5">
        <w:rPr>
          <w:rFonts w:eastAsiaTheme="minorEastAsia"/>
          <w:vertAlign w:val="subscript"/>
        </w:rPr>
        <w:t>3</w:t>
      </w:r>
      <w:r w:rsidRPr="00622CF5">
        <w:rPr>
          <w:rFonts w:eastAsiaTheme="minorEastAsia"/>
          <w:vertAlign w:val="superscript"/>
        </w:rPr>
        <w:t>-</w:t>
      </w:r>
      <w:r w:rsidRPr="00622CF5">
        <w:rPr>
          <w:rFonts w:eastAsiaTheme="minorEastAsia"/>
          <w:vertAlign w:val="subscript"/>
        </w:rPr>
        <w:t xml:space="preserve"> </w:t>
      </w:r>
      <w:r w:rsidRPr="00622CF5">
        <w:rPr>
          <w:rFonts w:eastAsiaTheme="minorEastAsia"/>
        </w:rPr>
        <w:t>concentrations, the phytoplankton appeared to utiliz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primarily for growth. NCP</w:t>
      </w:r>
      <w:r w:rsidRPr="00622CF5">
        <w:rPr>
          <w:rFonts w:eastAsiaTheme="minorEastAsia"/>
          <w:vertAlign w:val="subscript"/>
        </w:rPr>
        <w:t>prior</w:t>
      </w:r>
      <w:r w:rsidRPr="00622CF5">
        <w:rPr>
          <w:rFonts w:eastAsiaTheme="minorEastAsia"/>
        </w:rPr>
        <w:t xml:space="preserve"> during P1604 indicated that the system was strongly net autotrophic.</w:t>
      </w:r>
    </w:p>
    <w:p w14:paraId="3D51AA9D" w14:textId="0C3768A4" w:rsidR="00C94209" w:rsidRPr="00622CF5" w:rsidRDefault="00C94209" w:rsidP="00C94209">
      <w:pPr>
        <w:spacing w:before="120" w:line="360" w:lineRule="auto"/>
        <w:ind w:firstLine="360"/>
        <w:outlineLvl w:val="0"/>
        <w:rPr>
          <w:rFonts w:eastAsiaTheme="minorEastAsia"/>
        </w:rPr>
      </w:pPr>
      <w:r w:rsidRPr="00622CF5">
        <w:t>Productivity was high where nutrients were plentiful close to shore in the freshly upwelled water of P1706-C1. However, overcast light conditions reduced productivity estimates (except NCP</w:t>
      </w:r>
      <w:r w:rsidRPr="00622CF5">
        <w:rPr>
          <w:vertAlign w:val="subscript"/>
        </w:rPr>
        <w:t>prior</w:t>
      </w:r>
      <w:r w:rsidRPr="00622CF5">
        <w:t>) during the early part of this cycle. Comparatively low NP:NPP rate estimates indicate that the phytoplankton community used both ammonia and nitrate as N sources. NCP</w:t>
      </w:r>
      <w:r w:rsidRPr="00622CF5">
        <w:rPr>
          <w:vertAlign w:val="subscript"/>
        </w:rPr>
        <w:t>prior</w:t>
      </w:r>
      <w:r w:rsidRPr="00622CF5">
        <w:t xml:space="preserve"> rates averaged 50% of NP, but a distinct diel pattern was observed. P1706-C2 showed reduced production compared to C1, as a result of reduced chlorophyll concentration. Despite lower NPP, </w:t>
      </w:r>
      <w:r w:rsidRPr="00622CF5">
        <w:rPr>
          <w:rFonts w:eastAsiaTheme="minorEastAsia"/>
        </w:rPr>
        <w:t xml:space="preserve">NP was higher on day one of C2 compared to C1. NCP analysis indicated that </w:t>
      </w:r>
      <w:r w:rsidRPr="00622CF5">
        <w:t xml:space="preserve">the </w:t>
      </w:r>
      <w:proofErr w:type="spellStart"/>
      <w:r w:rsidRPr="00622CF5">
        <w:t>watermass</w:t>
      </w:r>
      <w:proofErr w:type="spellEnd"/>
      <w:r w:rsidRPr="00622CF5">
        <w:t xml:space="preserve"> started to become </w:t>
      </w:r>
      <w:r w:rsidRPr="00622CF5">
        <w:rPr>
          <w:rFonts w:eastAsiaTheme="minorEastAsia"/>
        </w:rPr>
        <w:t xml:space="preserve">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 </w:t>
      </w:r>
      <w:r w:rsidR="00A25AC9">
        <w:rPr>
          <w:rFonts w:eastAsiaTheme="minorEastAsia"/>
        </w:rPr>
        <w:t>(Fig. 2)</w:t>
      </w:r>
      <w:r w:rsidR="00A25AC9" w:rsidRPr="00622CF5">
        <w:rPr>
          <w:rFonts w:eastAsiaTheme="minorEastAsia"/>
        </w:rPr>
        <w:t xml:space="preserve"> </w:t>
      </w:r>
      <w:r w:rsidRPr="00622CF5">
        <w:rPr>
          <w:rFonts w:eastAsiaTheme="minorEastAsia"/>
        </w:rPr>
        <w:t xml:space="preserve">and the observed decrease of Chl </w:t>
      </w:r>
      <w:r w:rsidRPr="00A25AC9">
        <w:rPr>
          <w:rFonts w:eastAsiaTheme="minorEastAsia"/>
          <w:i/>
        </w:rPr>
        <w:t>a</w:t>
      </w:r>
      <w:r w:rsidRPr="00622CF5">
        <w:rPr>
          <w:rFonts w:eastAsiaTheme="minorEastAsia"/>
        </w:rPr>
        <w:t xml:space="preserve"> during this cycle</w:t>
      </w:r>
      <w:r w:rsidR="00A25AC9">
        <w:rPr>
          <w:rFonts w:eastAsiaTheme="minorEastAsia"/>
        </w:rPr>
        <w:t xml:space="preserve"> </w:t>
      </w:r>
      <w:r w:rsidR="00ED5397">
        <w:rPr>
          <w:rFonts w:eastAsiaTheme="minorEastAsia"/>
        </w:rPr>
        <w:t>(Fig S</w:t>
      </w:r>
      <w:r w:rsidR="00195E6D">
        <w:rPr>
          <w:rFonts w:eastAsiaTheme="minorEastAsia"/>
        </w:rPr>
        <w:t>2</w:t>
      </w:r>
      <w:r w:rsidR="00ED5397">
        <w:rPr>
          <w:rFonts w:eastAsiaTheme="minorEastAsia"/>
        </w:rPr>
        <w:t xml:space="preserve">). </w:t>
      </w:r>
      <w:r w:rsidRPr="00622CF5">
        <w:rPr>
          <w:rFonts w:eastAsiaTheme="minorEastAsia"/>
        </w:rPr>
        <w:t>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622CF5">
        <w:rPr>
          <w:rFonts w:eastAsiaTheme="minorEastAsia"/>
        </w:rPr>
        <w:t xml:space="preserve"> Further analysis (see discussion below) indicated that cycle 2 was iron </w:t>
      </w:r>
      <w:r w:rsidR="00A251BE" w:rsidRPr="00622CF5">
        <w:rPr>
          <w:rFonts w:eastAsiaTheme="minorEastAsia"/>
        </w:rPr>
        <w:lastRenderedPageBreak/>
        <w:t xml:space="preserve">limited. </w:t>
      </w:r>
      <w:r w:rsidRPr="00622CF5">
        <w:rPr>
          <w:rFonts w:eastAsiaTheme="minorEastAsia"/>
        </w:rPr>
        <w:t xml:space="preserve"> NCP rates were found to be near air saturation, indicating that autotrophic and heterotrophic processes were in balance despite the elevated ammonium.</w:t>
      </w:r>
    </w:p>
    <w:p w14:paraId="010B2760" w14:textId="77777777" w:rsidR="00C94209" w:rsidRPr="00622CF5" w:rsidRDefault="00C94209" w:rsidP="00C94209">
      <w:pPr>
        <w:spacing w:before="240" w:line="360" w:lineRule="auto"/>
        <w:rPr>
          <w:rFonts w:eastAsiaTheme="minorEastAsia"/>
          <w:b/>
        </w:rPr>
      </w:pPr>
      <w:r w:rsidRPr="00622CF5">
        <w:rPr>
          <w:rFonts w:eastAsiaTheme="minorEastAsia"/>
        </w:rPr>
        <w:t xml:space="preserve"> </w:t>
      </w:r>
      <w:r w:rsidRPr="00622CF5">
        <w:rPr>
          <w:rFonts w:eastAsiaTheme="minorEastAsia"/>
          <w:b/>
        </w:rPr>
        <w:t>4.5. Production Comparison</w:t>
      </w:r>
    </w:p>
    <w:p w14:paraId="23F2354A" w14:textId="2F6959DD" w:rsidR="00C94209" w:rsidRPr="00622CF5" w:rsidRDefault="00C94209" w:rsidP="00C94209">
      <w:pPr>
        <w:spacing w:before="120" w:line="360" w:lineRule="auto"/>
        <w:ind w:firstLine="360"/>
        <w:rPr>
          <w:rFonts w:eastAsiaTheme="minorEastAsia"/>
        </w:rPr>
      </w:pPr>
      <w:r w:rsidRPr="00622CF5">
        <w:rPr>
          <w:rFonts w:eastAsiaTheme="minorEastAsia"/>
        </w:rPr>
        <w:t>We had two independent estimates of GPP (GPP</w:t>
      </w:r>
      <w:r w:rsidRPr="00622CF5">
        <w:rPr>
          <w:rFonts w:eastAsiaTheme="minorEastAsia"/>
          <w:vertAlign w:val="subscript"/>
        </w:rPr>
        <w:t>FRRF</w:t>
      </w:r>
      <w:r w:rsidRPr="00622CF5">
        <w:rPr>
          <w:rFonts w:eastAsiaTheme="minorEastAsia"/>
        </w:rPr>
        <w:t xml:space="preserve"> and GPP</w:t>
      </w:r>
      <w:r w:rsidRPr="00622CF5">
        <w:rPr>
          <w:rFonts w:eastAsiaTheme="minorEastAsia"/>
          <w:vertAlign w:val="subscript"/>
        </w:rPr>
        <w:t>O2</w:t>
      </w:r>
      <w:r w:rsidR="00D35CBE" w:rsidRPr="00622CF5">
        <w:rPr>
          <w:rFonts w:eastAsiaTheme="minorEastAsia"/>
          <w:vertAlign w:val="subscript"/>
        </w:rPr>
        <w:t>/</w:t>
      </w:r>
      <w:r w:rsidRPr="00622CF5">
        <w:rPr>
          <w:rFonts w:eastAsiaTheme="minorEastAsia"/>
          <w:vertAlign w:val="subscript"/>
        </w:rPr>
        <w:t>Ar</w:t>
      </w:r>
      <w:r w:rsidRPr="00622CF5">
        <w:rPr>
          <w:rFonts w:eastAsiaTheme="minorEastAsia"/>
        </w:rPr>
        <w:t>), two independent estimates of NPP (NPP</w:t>
      </w:r>
      <w:r w:rsidRPr="00622CF5">
        <w:rPr>
          <w:rFonts w:eastAsiaTheme="minorEastAsia"/>
          <w:vertAlign w:val="subscript"/>
        </w:rPr>
        <w:t>14C</w:t>
      </w:r>
      <w:r w:rsidRPr="00622CF5">
        <w:rPr>
          <w:rFonts w:eastAsiaTheme="minorEastAsia"/>
        </w:rPr>
        <w:t xml:space="preserve"> and NPP</w:t>
      </w:r>
      <w:r w:rsidRPr="00622CF5">
        <w:rPr>
          <w:rFonts w:eastAsiaTheme="minorEastAsia"/>
          <w:vertAlign w:val="subscript"/>
        </w:rPr>
        <w:t>G/G</w:t>
      </w:r>
      <w:r w:rsidRPr="00622CF5">
        <w:rPr>
          <w:rFonts w:eastAsiaTheme="minorEastAsia"/>
        </w:rPr>
        <w:t>), and three estimates of NCP or NP (NCP</w:t>
      </w:r>
      <w:r w:rsidRPr="00622CF5">
        <w:rPr>
          <w:rFonts w:eastAsiaTheme="minorEastAsia"/>
          <w:vertAlign w:val="subscript"/>
        </w:rPr>
        <w:t>prior</w:t>
      </w:r>
      <w:r w:rsidRPr="00622CF5">
        <w:rPr>
          <w:rFonts w:eastAsiaTheme="minorEastAsia"/>
        </w:rPr>
        <w:t>, NCP</w:t>
      </w:r>
      <w:r w:rsidRPr="00622CF5">
        <w:rPr>
          <w:rFonts w:eastAsiaTheme="minorEastAsia"/>
          <w:vertAlign w:val="subscript"/>
        </w:rPr>
        <w:t>RT</w:t>
      </w:r>
      <w:r w:rsidRPr="00622CF5">
        <w:rPr>
          <w:rFonts w:eastAsiaTheme="minorEastAsia"/>
        </w:rPr>
        <w:t>, and nitrate uptake)</w:t>
      </w:r>
      <w:r w:rsidR="008D0F1C">
        <w:rPr>
          <w:rFonts w:eastAsiaTheme="minorEastAsia"/>
        </w:rPr>
        <w:t xml:space="preserve">. </w:t>
      </w:r>
      <w:r w:rsidRPr="00622CF5">
        <w:rPr>
          <w:rFonts w:eastAsiaTheme="minorEastAsia"/>
        </w:rPr>
        <w:t>The independent GPP experiments can only be compared for two cycles (P1706-C1 and P1706-C2) because FRRF measurements were not made on the P1604 cruise and because ship movements in and out of the mesoscale filament invalidated GPP</w:t>
      </w:r>
      <w:r w:rsidRPr="00622CF5">
        <w:rPr>
          <w:rFonts w:eastAsiaTheme="minorEastAsia"/>
          <w:vertAlign w:val="subscript"/>
        </w:rPr>
        <w:t>O2/Ar</w:t>
      </w:r>
      <w:r w:rsidRPr="00622CF5">
        <w:rPr>
          <w:rFonts w:eastAsiaTheme="minorEastAsia"/>
        </w:rPr>
        <w:t xml:space="preserve"> assumptions for P1706-C3 and C4. Nonetheless, there is reasonable agreement between the two methods. On P1706-C1, the </w:t>
      </w:r>
      <w:r w:rsidRPr="00725935">
        <w:rPr>
          <w:rFonts w:eastAsiaTheme="minorEastAsia"/>
        </w:rPr>
        <w:t>ratio of GPP</w:t>
      </w:r>
      <w:r w:rsidRPr="00725935">
        <w:rPr>
          <w:rFonts w:eastAsiaTheme="minorEastAsia"/>
          <w:vertAlign w:val="subscript"/>
        </w:rPr>
        <w:t>FRRF</w:t>
      </w:r>
      <w:r w:rsidRPr="00725935">
        <w:rPr>
          <w:rFonts w:eastAsiaTheme="minorEastAsia"/>
        </w:rPr>
        <w:t>:GPP</w:t>
      </w:r>
      <w:r w:rsidRPr="00725935">
        <w:rPr>
          <w:rFonts w:eastAsiaTheme="minorEastAsia"/>
          <w:vertAlign w:val="subscript"/>
        </w:rPr>
        <w:t>O2Ar</w:t>
      </w:r>
      <w:r w:rsidRPr="00725935">
        <w:rPr>
          <w:rFonts w:eastAsiaTheme="minorEastAsia"/>
        </w:rPr>
        <w:t xml:space="preserve"> was 0.7</w:t>
      </w:r>
      <w:r w:rsidR="00725935" w:rsidRPr="005256B6">
        <w:rPr>
          <w:rFonts w:eastAsiaTheme="minorEastAsia"/>
        </w:rPr>
        <w:t>5</w:t>
      </w:r>
      <w:r w:rsidRPr="00725935">
        <w:rPr>
          <w:rFonts w:eastAsiaTheme="minorEastAsia"/>
        </w:rPr>
        <w:t>, and on P1706-C2 it was 1.</w:t>
      </w:r>
      <w:r w:rsidR="00725935" w:rsidRPr="005256B6">
        <w:rPr>
          <w:rFonts w:eastAsiaTheme="minorEastAsia"/>
        </w:rPr>
        <w:t>25</w:t>
      </w:r>
      <w:r w:rsidRPr="00C2253D">
        <w:rPr>
          <w:rFonts w:eastAsiaTheme="minorEastAsia"/>
        </w:rPr>
        <w:t>.</w:t>
      </w:r>
      <w:r w:rsidRPr="00622CF5">
        <w:rPr>
          <w:rFonts w:eastAsiaTheme="minorEastAsia"/>
        </w:rPr>
        <w:t xml:space="preserve">  Agreement was even better</w:t>
      </w:r>
      <w:r w:rsidRPr="00622CF5" w:rsidDel="00632777">
        <w:rPr>
          <w:rFonts w:eastAsiaTheme="minorEastAsia"/>
        </w:rPr>
        <w:t xml:space="preserve"> </w:t>
      </w:r>
      <w:r w:rsidRPr="00622CF5">
        <w:rPr>
          <w:rFonts w:eastAsiaTheme="minorEastAsia"/>
        </w:rPr>
        <w:t>for the two NPP measurements,</w:t>
      </w:r>
      <w:r w:rsidR="00D35CBE" w:rsidRPr="00622CF5">
        <w:rPr>
          <w:rFonts w:eastAsiaTheme="minorEastAsia"/>
        </w:rPr>
        <w:t xml:space="preserve"> </w:t>
      </w:r>
      <w:r w:rsidRPr="00622CF5">
        <w:rPr>
          <w:rFonts w:eastAsiaTheme="minorEastAsia"/>
        </w:rPr>
        <w:t>yielding a Pearson’s linear correlation of 0.9997 (p&lt;&lt;10</w:t>
      </w:r>
      <w:r w:rsidRPr="00622CF5">
        <w:rPr>
          <w:rFonts w:eastAsiaTheme="minorEastAsia"/>
          <w:vertAlign w:val="superscript"/>
        </w:rPr>
        <w:t>-5</w:t>
      </w:r>
      <w:r w:rsidRPr="00622CF5">
        <w:rPr>
          <w:rFonts w:eastAsiaTheme="minorEastAsia"/>
        </w:rPr>
        <w:t>).  The mean NPP</w:t>
      </w:r>
      <w:r w:rsidRPr="00622CF5">
        <w:rPr>
          <w:rFonts w:eastAsiaTheme="minorEastAsia"/>
          <w:vertAlign w:val="subscript"/>
        </w:rPr>
        <w:t>14C</w:t>
      </w:r>
      <w:r w:rsidRPr="00622CF5">
        <w:rPr>
          <w:rFonts w:eastAsiaTheme="minorEastAsia"/>
        </w:rPr>
        <w:t xml:space="preserve"> across all paired cycles was 21</w:t>
      </w:r>
      <w:r w:rsidR="00AC5276" w:rsidRPr="00622CF5">
        <w:rPr>
          <w:rFonts w:eastAsiaTheme="minorEastAsia"/>
        </w:rPr>
        <w:t>4</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the mean NPP</w:t>
      </w:r>
      <w:r w:rsidRPr="00622CF5">
        <w:rPr>
          <w:rFonts w:eastAsiaTheme="minorEastAsia"/>
          <w:vertAlign w:val="subscript"/>
        </w:rPr>
        <w:t xml:space="preserve">G/G </w:t>
      </w:r>
      <w:r w:rsidRPr="00622CF5">
        <w:rPr>
          <w:rFonts w:eastAsiaTheme="minorEastAsia"/>
        </w:rPr>
        <w:t>was 22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Comparing mean NPPs to mean GPPs for P1706-C1 and C2</w:t>
      </w:r>
      <w:r w:rsidR="00A24060" w:rsidRPr="00622CF5">
        <w:rPr>
          <w:rFonts w:eastAsiaTheme="minorEastAsia"/>
        </w:rPr>
        <w:t xml:space="preserve"> (941 and 465 mmol C m</w:t>
      </w:r>
      <w:r w:rsidR="00A24060" w:rsidRPr="00622CF5">
        <w:rPr>
          <w:rFonts w:eastAsiaTheme="minorEastAsia"/>
          <w:vertAlign w:val="superscript"/>
        </w:rPr>
        <w:t>-2</w:t>
      </w:r>
      <w:r w:rsidR="00A24060" w:rsidRPr="00622CF5">
        <w:rPr>
          <w:rFonts w:eastAsiaTheme="minorEastAsia"/>
        </w:rPr>
        <w:t xml:space="preserve"> d</w:t>
      </w:r>
      <w:r w:rsidR="00A24060" w:rsidRPr="00622CF5">
        <w:rPr>
          <w:rFonts w:eastAsiaTheme="minorEastAsia"/>
          <w:vertAlign w:val="superscript"/>
        </w:rPr>
        <w:t>-1</w:t>
      </w:r>
      <w:r w:rsidR="00A24060" w:rsidRPr="00622CF5">
        <w:rPr>
          <w:rFonts w:eastAsiaTheme="minorEastAsia"/>
        </w:rPr>
        <w:t xml:space="preserve"> for C1 and C2, respectively)</w:t>
      </w:r>
      <w:r w:rsidRPr="00622CF5">
        <w:rPr>
          <w:rFonts w:eastAsiaTheme="minorEastAsia"/>
        </w:rPr>
        <w:t>, the resulting NPP:GPP ratios are 0.</w:t>
      </w:r>
      <w:r w:rsidR="00AC5276" w:rsidRPr="00622CF5">
        <w:rPr>
          <w:rFonts w:eastAsiaTheme="minorEastAsia"/>
        </w:rPr>
        <w:t>55</w:t>
      </w:r>
      <w:r w:rsidRPr="00622CF5">
        <w:rPr>
          <w:rFonts w:eastAsiaTheme="minorEastAsia"/>
        </w:rPr>
        <w:t xml:space="preserve"> and 0.5</w:t>
      </w:r>
      <w:r w:rsidR="00AC5276" w:rsidRPr="00622CF5">
        <w:rPr>
          <w:rFonts w:eastAsiaTheme="minorEastAsia"/>
        </w:rPr>
        <w:t>6</w:t>
      </w:r>
      <w:r w:rsidRPr="00622CF5">
        <w:rPr>
          <w:rFonts w:eastAsiaTheme="minorEastAsia"/>
        </w:rPr>
        <w:t>, respectively, suggesting that 5</w:t>
      </w:r>
      <w:r w:rsidR="00AC5276" w:rsidRPr="00622CF5">
        <w:rPr>
          <w:rFonts w:eastAsiaTheme="minorEastAsia"/>
        </w:rPr>
        <w:t>5</w:t>
      </w:r>
      <w:r w:rsidRPr="00622CF5">
        <w:rPr>
          <w:rFonts w:eastAsiaTheme="minorEastAsia"/>
        </w:rPr>
        <w:t>% of phytoplankton GPP, on average, goes to biomass production. Compared to the agreement between alternate GPP or NPP measurements, the correlation between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is weak and not statistically significant (Pearson’s ρ = 0.60, p = 0.15). </w:t>
      </w:r>
      <w:r w:rsidRPr="00F73EA1">
        <w:rPr>
          <w:rFonts w:eastAsiaTheme="minorEastAsia"/>
          <w:color w:val="000000" w:themeColor="text1"/>
        </w:rPr>
        <w:t>This discrepancy was expected, however, as it reflects the different temporal integration scales of NCP</w:t>
      </w:r>
      <w:r w:rsidRPr="00F73EA1">
        <w:rPr>
          <w:rFonts w:eastAsiaTheme="minorEastAsia"/>
          <w:color w:val="000000" w:themeColor="text1"/>
          <w:vertAlign w:val="subscript"/>
        </w:rPr>
        <w:t>prior</w:t>
      </w:r>
      <w:r w:rsidRPr="00F73EA1">
        <w:rPr>
          <w:rFonts w:eastAsiaTheme="minorEastAsia"/>
          <w:color w:val="000000" w:themeColor="text1"/>
        </w:rPr>
        <w:t xml:space="preserve"> and NCP</w:t>
      </w:r>
      <w:r w:rsidRPr="00F73EA1">
        <w:rPr>
          <w:rFonts w:eastAsiaTheme="minorEastAsia"/>
          <w:color w:val="000000" w:themeColor="text1"/>
          <w:vertAlign w:val="subscript"/>
        </w:rPr>
        <w:t>inst</w:t>
      </w:r>
      <w:r w:rsidRPr="00F73EA1">
        <w:rPr>
          <w:rFonts w:eastAsiaTheme="minorEastAsia"/>
          <w:color w:val="000000" w:themeColor="text1"/>
        </w:rPr>
        <w:t xml:space="preserve"> and the substantial differences in NCP observed in the P1706 filament. </w:t>
      </w:r>
      <w:r w:rsidRPr="00622CF5">
        <w:rPr>
          <w:rFonts w:eastAsiaTheme="minorEastAsia"/>
        </w:rPr>
        <w:t>There is also substantial discrepancy between NP and the two NCP estimates. The strongest correlation is between NP and NCP</w:t>
      </w:r>
      <w:r w:rsidRPr="00622CF5">
        <w:rPr>
          <w:rFonts w:eastAsiaTheme="minorEastAsia"/>
          <w:vertAlign w:val="subscript"/>
        </w:rPr>
        <w:t>prior</w:t>
      </w:r>
      <w:r w:rsidRPr="00622CF5">
        <w:rPr>
          <w:rFonts w:eastAsiaTheme="minorEastAsia"/>
        </w:rPr>
        <w:t xml:space="preserve">, though not statistically significant (ρ = 0.52, p = 0.24). NP measurements also </w:t>
      </w:r>
      <w:r w:rsidR="00622CF5" w:rsidRPr="00622CF5">
        <w:rPr>
          <w:rFonts w:eastAsiaTheme="minorEastAsia"/>
        </w:rPr>
        <w:t>substantially</w:t>
      </w:r>
      <w:r w:rsidRPr="00622CF5">
        <w:rPr>
          <w:rFonts w:eastAsiaTheme="minorEastAsia"/>
        </w:rPr>
        <w:t xml:space="preserve"> exceed those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RT</w:t>
      </w:r>
      <w:r w:rsidRPr="00622CF5">
        <w:rPr>
          <w:rFonts w:eastAsiaTheme="minorEastAsia"/>
        </w:rPr>
        <w:t>, where mean NCP</w:t>
      </w:r>
      <w:r w:rsidRPr="00622CF5">
        <w:rPr>
          <w:rFonts w:eastAsiaTheme="minorEastAsia"/>
          <w:vertAlign w:val="subscript"/>
        </w:rPr>
        <w:t>prior</w:t>
      </w:r>
      <w:r w:rsidRPr="00622CF5">
        <w:rPr>
          <w:rFonts w:eastAsiaTheme="minorEastAsia"/>
        </w:rPr>
        <w:t xml:space="preserve"> is 8.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mean NP is 7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p>
    <w:p w14:paraId="2F77E1A9" w14:textId="2C51FD66" w:rsidR="00C10DE7" w:rsidRPr="00622CF5" w:rsidRDefault="00C10DE7" w:rsidP="00C10DE7">
      <w:pPr>
        <w:spacing w:before="320" w:line="360" w:lineRule="auto"/>
        <w:rPr>
          <w:rFonts w:eastAsiaTheme="minorEastAsia"/>
          <w:b/>
          <w:sz w:val="28"/>
          <w:szCs w:val="28"/>
        </w:rPr>
      </w:pPr>
      <w:r w:rsidRPr="00622CF5">
        <w:rPr>
          <w:rFonts w:eastAsiaTheme="minorEastAsia"/>
          <w:b/>
          <w:sz w:val="28"/>
          <w:szCs w:val="28"/>
        </w:rPr>
        <w:t>5. Discussion</w:t>
      </w:r>
    </w:p>
    <w:p w14:paraId="2518E870" w14:textId="103348B2" w:rsidR="00C10DE7" w:rsidRPr="00622CF5" w:rsidRDefault="00C10DE7" w:rsidP="00C10DE7">
      <w:pPr>
        <w:spacing w:before="120" w:line="360" w:lineRule="auto"/>
        <w:ind w:firstLine="360"/>
        <w:outlineLvl w:val="0"/>
        <w:rPr>
          <w:rFonts w:eastAsiaTheme="minorEastAsia"/>
          <w:b/>
        </w:rPr>
      </w:pPr>
      <w:r w:rsidRPr="00622CF5">
        <w:rPr>
          <w:rFonts w:eastAsiaTheme="minorEastAsia"/>
        </w:rPr>
        <w:t>The P1604 and P1706 cruises both aimed to measure</w:t>
      </w:r>
      <w:r w:rsidRPr="00622CF5">
        <w:t xml:space="preserve"> ecosystem dynamics and biogeochemical rates. </w:t>
      </w:r>
      <w:r w:rsidR="008D0F1C" w:rsidRPr="00622CF5">
        <w:rPr>
          <w:rFonts w:eastAsiaTheme="minorEastAsia"/>
        </w:rPr>
        <w:t>The Lagrangian sampling plan and multi-method approach allow</w:t>
      </w:r>
      <w:r w:rsidR="008D0F1C">
        <w:rPr>
          <w:rFonts w:eastAsiaTheme="minorEastAsia"/>
        </w:rPr>
        <w:t>ed</w:t>
      </w:r>
      <w:r w:rsidR="008D0F1C" w:rsidRPr="00622CF5">
        <w:rPr>
          <w:rFonts w:eastAsiaTheme="minorEastAsia"/>
        </w:rPr>
        <w:t xml:space="preserve"> us to compare a number of different productivity estimates over a broad range of environmental conditions. </w:t>
      </w:r>
      <w:r w:rsidRPr="00622CF5">
        <w:t>P1604 occurred near the end of an anomalously warm period in the northeast Pacific that began with the 2014-2015 North Pacific heat wave and continued with an El Niño in 2015-</w:t>
      </w:r>
      <w:r w:rsidRPr="00622CF5">
        <w:lastRenderedPageBreak/>
        <w:t xml:space="preserve">2016 </w:t>
      </w:r>
      <w:r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 </w:instrText>
      </w:r>
      <w:r w:rsidR="000B4C73"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r w:rsidR="005256B6" w:rsidRPr="00BA1101">
        <w:t>Bond et al., 2015</w:t>
      </w:r>
      <w:r w:rsidR="000B4C73" w:rsidRPr="00622CF5">
        <w:rPr>
          <w:noProof/>
        </w:rPr>
        <w:t xml:space="preserve">; </w:t>
      </w:r>
      <w:r w:rsidR="005256B6" w:rsidRPr="00BA1101">
        <w:t>Jacox et al., 2016</w:t>
      </w:r>
      <w:r w:rsidR="000B4C73" w:rsidRPr="00622CF5">
        <w:rPr>
          <w:noProof/>
        </w:rPr>
        <w:t>)</w:t>
      </w:r>
      <w:r w:rsidRPr="00622CF5">
        <w:fldChar w:fldCharType="end"/>
      </w:r>
      <w:r w:rsidRPr="00622CF5">
        <w:rPr>
          <w:rFonts w:eastAsiaTheme="minorEastAsia"/>
        </w:rPr>
        <w:t>.</w:t>
      </w:r>
      <w:r w:rsidRPr="00622CF5">
        <w:t xml:space="preserve"> At the time of this cruise, much of the region remained above normal temperatures, but upwelling had resumed along the coast, leading to phytoplankton blooms during nearshore experiments P1604-C3 and C4. P1706 aimed to follow filament transport of freshly upwelled water offshore. Due to this mesoscale focus, P1706 cruise results are substantially influenced by: 1) rapid changes in water column properties 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622CF5">
        <w:rPr>
          <w:rFonts w:eastAsiaTheme="minorEastAsia"/>
        </w:rPr>
        <w:t xml:space="preserve">. To compare productivity rate estimates, all data are integrated over the same temporal scale (24 h, cycle duration), analyzed over the mixed layer depth </w:t>
      </w:r>
      <w:r w:rsidR="00622CF5" w:rsidRPr="00622CF5">
        <w:rPr>
          <w:rFonts w:eastAsiaTheme="minorEastAsia"/>
        </w:rPr>
        <w:t>and normalized</w:t>
      </w:r>
      <w:r w:rsidRPr="00622CF5">
        <w:rPr>
          <w:rFonts w:eastAsiaTheme="minorEastAsia"/>
        </w:rPr>
        <w:t xml:space="preserve"> to carbon units.  </w:t>
      </w:r>
    </w:p>
    <w:p w14:paraId="4799D493"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1. GPP</w:t>
      </w:r>
      <w:r w:rsidRPr="00622CF5">
        <w:rPr>
          <w:rFonts w:eastAsiaTheme="minorEastAsia"/>
          <w:b/>
          <w:vertAlign w:val="subscript"/>
        </w:rPr>
        <w:t>FRRF</w:t>
      </w:r>
      <w:r w:rsidRPr="00622CF5">
        <w:rPr>
          <w:rFonts w:eastAsiaTheme="minorEastAsia"/>
          <w:b/>
        </w:rPr>
        <w:t xml:space="preserve"> and GPP</w:t>
      </w:r>
      <w:r w:rsidRPr="00622CF5">
        <w:rPr>
          <w:rFonts w:eastAsiaTheme="minorEastAsia"/>
          <w:b/>
          <w:vertAlign w:val="subscript"/>
        </w:rPr>
        <w:t xml:space="preserve">O2/Ar </w:t>
      </w:r>
      <w:r w:rsidRPr="00622CF5">
        <w:rPr>
          <w:rFonts w:eastAsiaTheme="minorEastAsia"/>
          <w:b/>
        </w:rPr>
        <w:t>Comparisons to NPP</w:t>
      </w:r>
    </w:p>
    <w:p w14:paraId="737CD49B" w14:textId="7F559DF4"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Only recently has it been possible to measure GPP rates with high temporal resolution during research cruises </w:t>
      </w:r>
      <w:r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r w:rsidR="005256B6" w:rsidRPr="00BA1101">
        <w:rPr>
          <w:rFonts w:eastAsiaTheme="minorEastAsia"/>
        </w:rPr>
        <w:t>Hamme et al., 2012</w:t>
      </w:r>
      <w:r w:rsidR="000B4C73" w:rsidRPr="00622CF5">
        <w:rPr>
          <w:rFonts w:eastAsiaTheme="minorEastAsia"/>
          <w:noProof/>
        </w:rPr>
        <w:t xml:space="preserve">; </w:t>
      </w:r>
      <w:r w:rsidR="005256B6" w:rsidRPr="00BA1101">
        <w:rPr>
          <w:rFonts w:eastAsiaTheme="minorEastAsia"/>
        </w:rPr>
        <w:t>Schuback &amp; Tortell, 2019</w:t>
      </w:r>
      <w:r w:rsidR="000B4C73" w:rsidRPr="00622CF5">
        <w:rPr>
          <w:rFonts w:eastAsiaTheme="minorEastAsia"/>
          <w:noProof/>
        </w:rPr>
        <w:t>)</w:t>
      </w:r>
      <w:r w:rsidRPr="00622CF5">
        <w:rPr>
          <w:rFonts w:eastAsiaTheme="minorEastAsia"/>
        </w:rPr>
        <w:fldChar w:fldCharType="end"/>
      </w:r>
      <w:r w:rsidRPr="00622CF5">
        <w:rPr>
          <w:rFonts w:eastAsiaTheme="minorEastAsia"/>
        </w:rPr>
        <w:t>. Here, we used GPP estimates based on underway FRRF measurements and rates derived from O</w:t>
      </w:r>
      <w:r w:rsidRPr="00622CF5">
        <w:rPr>
          <w:rFonts w:eastAsiaTheme="minorEastAsia"/>
          <w:vertAlign w:val="subscript"/>
        </w:rPr>
        <w:t>2</w:t>
      </w:r>
      <w:r w:rsidRPr="00622CF5">
        <w:rPr>
          <w:rFonts w:eastAsiaTheme="minorEastAsia"/>
        </w:rPr>
        <w:t xml:space="preserve">/Ar data. We modified the FRRF method described by </w:t>
      </w:r>
      <w:r w:rsidR="005256B6" w:rsidRPr="00BA1101">
        <w:rPr>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rPr>
          <w:rFonts w:eastAsiaTheme="minorEastAsia"/>
        </w:rPr>
        <w:instrText xml:space="preserve"> ADDIN EN.CITE </w:instrText>
      </w:r>
      <w:r w:rsidR="005256B6" w:rsidRPr="00BA1101">
        <w:rPr>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rPr>
          <w:rFonts w:eastAsiaTheme="minorEastAsia"/>
        </w:rPr>
        <w:instrText xml:space="preserve"> ADDIN EN.CITE.DATA </w:instrText>
      </w:r>
      <w:r w:rsidR="005256B6" w:rsidRPr="00BA1101">
        <w:rPr>
          <w:rFonts w:eastAsiaTheme="minorEastAsia"/>
        </w:rPr>
      </w:r>
      <w:r w:rsidR="005256B6" w:rsidRPr="00BA1101">
        <w:rPr>
          <w:rFonts w:eastAsiaTheme="minorEastAsia"/>
        </w:rPr>
        <w:fldChar w:fldCharType="end"/>
      </w:r>
      <w:r w:rsidR="005256B6" w:rsidRPr="00BA1101">
        <w:rPr>
          <w:rFonts w:eastAsiaTheme="minorEastAsia"/>
        </w:rPr>
      </w:r>
      <w:r w:rsidR="005256B6" w:rsidRPr="00BA1101">
        <w:rPr>
          <w:rFonts w:eastAsiaTheme="minorEastAsia"/>
        </w:rPr>
        <w:fldChar w:fldCharType="separate"/>
      </w:r>
      <w:r w:rsidR="005256B6" w:rsidRPr="00BA1101">
        <w:rPr>
          <w:rFonts w:eastAsiaTheme="minorEastAsia"/>
        </w:rPr>
        <w:t>Oxborough et al. (2012)</w:t>
      </w:r>
      <w:r w:rsidR="005256B6" w:rsidRPr="00BA1101">
        <w:rPr>
          <w:rFonts w:eastAsiaTheme="minorEastAsia"/>
        </w:rPr>
        <w:fldChar w:fldCharType="end"/>
      </w:r>
      <w:r w:rsidRPr="00622CF5">
        <w:rPr>
          <w:rFonts w:eastAsiaTheme="minorEastAsia"/>
        </w:rPr>
        <w:t xml:space="preserve"> to account for potential biases such as noon-time fluorescence quenching and flexible chlorophyll-to-carbon fixation ratio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r w:rsidR="005256B6" w:rsidRPr="00BA1101">
        <w:rPr>
          <w:rFonts w:eastAsiaTheme="minorEastAsia"/>
        </w:rPr>
        <w:t>Schuback et al., 2018</w:t>
      </w:r>
      <w:r w:rsidRPr="00622CF5">
        <w:rPr>
          <w:rFonts w:eastAsiaTheme="minorEastAsia"/>
          <w:noProof/>
        </w:rPr>
        <w:t>)</w:t>
      </w:r>
      <w:r w:rsidRPr="00622CF5">
        <w:rPr>
          <w:rFonts w:eastAsiaTheme="minorEastAsia"/>
        </w:rPr>
        <w:fldChar w:fldCharType="end"/>
      </w:r>
      <w:r w:rsidRPr="00622CF5">
        <w:rPr>
          <w:rFonts w:eastAsiaTheme="minorEastAsia"/>
        </w:rPr>
        <w:t xml:space="preserve">. </w:t>
      </w:r>
      <w:r w:rsidR="007A7AEF" w:rsidRPr="00622CF5">
        <w:rPr>
          <w:rFonts w:eastAsiaTheme="minorEastAsia"/>
        </w:rPr>
        <w:t>The</w:t>
      </w:r>
      <w:r w:rsidRPr="00622CF5">
        <w:rPr>
          <w:rFonts w:eastAsiaTheme="minorEastAsia"/>
        </w:rPr>
        <w:t xml:space="preserve"> broader suite of potential corrections </w:t>
      </w:r>
      <w:r w:rsidR="007A7AEF" w:rsidRPr="00622CF5">
        <w:rPr>
          <w:rFonts w:eastAsiaTheme="minorEastAsia"/>
        </w:rPr>
        <w:t xml:space="preserve">as suggested by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5256B6" w:rsidRPr="00BA1101">
        <w:rPr>
          <w:rFonts w:eastAsiaTheme="minorEastAsia"/>
        </w:rPr>
        <w:fldChar w:fldCharType="separate"/>
      </w:r>
      <w:r w:rsidR="005256B6" w:rsidRPr="00BA1101">
        <w:rPr>
          <w:rFonts w:eastAsiaTheme="minorEastAsia"/>
        </w:rPr>
        <w:t>Boatman et al. (2019)</w:t>
      </w:r>
      <w:r w:rsidR="005256B6" w:rsidRPr="00BA1101">
        <w:rPr>
          <w:rFonts w:eastAsiaTheme="minorEastAsia"/>
        </w:rPr>
        <w:fldChar w:fldCharType="end"/>
      </w:r>
      <w:r w:rsidR="007A7AEF" w:rsidRPr="00622CF5">
        <w:t xml:space="preserve"> and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5256B6" w:rsidRPr="00BA1101">
        <w:rPr>
          <w:rFonts w:eastAsiaTheme="minorEastAsia"/>
        </w:rPr>
        <w:fldChar w:fldCharType="separate"/>
      </w:r>
      <w:r w:rsidR="005256B6" w:rsidRPr="00BA1101">
        <w:rPr>
          <w:rFonts w:eastAsiaTheme="minorEastAsia"/>
        </w:rPr>
        <w:t>Schuback et al. (2018)</w:t>
      </w:r>
      <w:r w:rsidR="005256B6" w:rsidRPr="00BA1101">
        <w:rPr>
          <w:rFonts w:eastAsiaTheme="minorEastAsia"/>
        </w:rPr>
        <w:fldChar w:fldCharType="end"/>
      </w:r>
      <w:r w:rsidR="007A7AEF" w:rsidRPr="00622CF5">
        <w:rPr>
          <w:rFonts w:eastAsiaTheme="minorEastAsia"/>
        </w:rPr>
        <w:t xml:space="preserve"> </w:t>
      </w:r>
      <w:r w:rsidRPr="00622CF5">
        <w:rPr>
          <w:rFonts w:eastAsiaTheme="minorEastAsia"/>
        </w:rPr>
        <w:t>were not available to us</w:t>
      </w:r>
      <w:r w:rsidR="007A7AEF" w:rsidRPr="00622CF5">
        <w:rPr>
          <w:rFonts w:eastAsiaTheme="minorEastAsia"/>
        </w:rPr>
        <w:t xml:space="preserve"> during this study. </w:t>
      </w:r>
      <w:r w:rsidRPr="00622CF5">
        <w:rPr>
          <w:rFonts w:eastAsiaTheme="minorEastAsia"/>
        </w:rPr>
        <w:t>The FRRF data were subsequently compared to the NCP O</w:t>
      </w:r>
      <w:r w:rsidRPr="00622CF5">
        <w:rPr>
          <w:rFonts w:eastAsiaTheme="minorEastAsia"/>
          <w:vertAlign w:val="subscript"/>
        </w:rPr>
        <w:t>2</w:t>
      </w:r>
      <w:r w:rsidRPr="00622CF5">
        <w:rPr>
          <w:rFonts w:eastAsiaTheme="minorEastAsia"/>
        </w:rPr>
        <w:t>/Ar data from which GPP rates were calculated. As the NCP approach is based on changes of O</w:t>
      </w:r>
      <w:r w:rsidRPr="00622CF5">
        <w:rPr>
          <w:rFonts w:eastAsiaTheme="minorEastAsia"/>
          <w:vertAlign w:val="subscript"/>
        </w:rPr>
        <w:t>2</w:t>
      </w:r>
      <w:r w:rsidRPr="00622CF5">
        <w:rPr>
          <w:rFonts w:eastAsiaTheme="minorEastAsia"/>
        </w:rPr>
        <w:t xml:space="preserve"> concentration in the water column, a photosynthetic quotient (PQ; oxygen evolved to carbon fixed) was applied to convert rates into carbon units. </w:t>
      </w:r>
      <w:r w:rsidR="00622CF5" w:rsidRPr="00622CF5">
        <w:rPr>
          <w:rFonts w:eastAsiaTheme="minorEastAsia"/>
        </w:rPr>
        <w:t>Generally,</w:t>
      </w:r>
      <w:r w:rsidRPr="00622CF5">
        <w:rPr>
          <w:rFonts w:eastAsiaTheme="minorEastAsia"/>
        </w:rPr>
        <w:t xml:space="preserve"> a PQ of 1.4 for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supported production and 1.1 for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supported production </w:t>
      </w:r>
      <w:r w:rsidR="00622CF5" w:rsidRPr="00622CF5">
        <w:rPr>
          <w:rFonts w:eastAsiaTheme="minorEastAsia"/>
        </w:rPr>
        <w:t>is</w:t>
      </w:r>
      <w:r w:rsidRPr="00622CF5">
        <w:rPr>
          <w:rFonts w:eastAsiaTheme="minorEastAsia"/>
        </w:rPr>
        <w:t xml:space="preserve"> used. However, for simplicity and as the PQ can also vary with light induced </w:t>
      </w:r>
      <w:r w:rsidRPr="005256B6">
        <w:rPr>
          <w:rFonts w:eastAsiaTheme="minorEastAsia"/>
        </w:rPr>
        <w:t xml:space="preserve">stress </w:t>
      </w:r>
      <w:r w:rsidR="005256B6" w:rsidRPr="005256B6">
        <w:rPr>
          <w:rFonts w:eastAsiaTheme="minorEastAsia"/>
        </w:rPr>
        <w:fldChar w:fldCharType="begin"/>
      </w:r>
      <w:r w:rsidR="005256B6" w:rsidRPr="005256B6">
        <w:rPr>
          <w:rFonts w:eastAsiaTheme="minorEastAsia"/>
        </w:rPr>
        <w:instrText xml:space="preserve"> ADDIN EN.CITE &lt;EndNote&gt;&lt;Cite&gt;&lt;Author&gt;Iriarte&lt;/Author&gt;&lt;Year&gt;1999&lt;/Year&gt;&lt;RecNum&gt;9306&lt;/RecNum&gt;&lt;DisplayText&gt;(Iriarte, 1999)&lt;/DisplayText&gt;&lt;record&gt;&lt;rec-number&gt;9306&lt;/rec-number&gt;&lt;foreign-keys&gt;&lt;key app="EN" db-id="e9dpzts9mzav95e0rs8prwv9extzw9xvxefw" timestamp="1582568948"&gt;9306&lt;/key&gt;&lt;/foreign-keys&gt;&lt;ref-type name="Journal Article"&gt;17&lt;/ref-type&gt;&lt;contributors&gt;&lt;authors&gt;&lt;author&gt;Iriarte, A.&lt;/author&gt;&lt;/authors&gt;&lt;/contributors&gt;&lt;auth-address&gt;Univ Southampton, Southampton Oceanog Ctr, Dept Oceanog, Southampton SO14 3ZH, Hants, England&lt;/auth-address&gt;&lt;titles&gt;&lt;title&gt;The influence of irradiance on the apparent photosynthetic quotient in the unicellular alga Pycnococcus provasolii&lt;/title&gt;&lt;secondary-title&gt;Cahiers De Biologie Marine&lt;/secondary-title&gt;&lt;alt-title&gt;Cah Biol Mar&lt;/alt-title&gt;&lt;/titles&gt;&lt;periodical&gt;&lt;full-title&gt;Cahiers De Biologie Marine&lt;/full-title&gt;&lt;abbr-1&gt;Cah Biol Mar&lt;/abbr-1&gt;&lt;/periodical&gt;&lt;alt-periodical&gt;&lt;full-title&gt;Cahiers De Biologie Marine&lt;/full-title&gt;&lt;abbr-1&gt;Cah Biol Mar&lt;/abbr-1&gt;&lt;/alt-periodical&gt;&lt;pages&gt;29-33&lt;/pages&gt;&lt;volume&gt;40&lt;/volume&gt;&lt;number&gt;1&lt;/number&gt;&lt;keywords&gt;&lt;keyword&gt;photosynthetic quotient&lt;/keyword&gt;&lt;keyword&gt;phytoplankton&lt;/keyword&gt;&lt;keyword&gt;irradiance&lt;/keyword&gt;&lt;keyword&gt;pycnococcus provasolii.&lt;/keyword&gt;&lt;keyword&gt;phytoplankton production&lt;/keyword&gt;&lt;keyword&gt;gross photosynthesis&lt;/keyword&gt;&lt;keyword&gt;c-14&lt;/keyword&gt;&lt;keyword&gt;o-2&lt;/keyword&gt;&lt;keyword&gt;waters&lt;/keyword&gt;&lt;keyword&gt;light&lt;/keyword&gt;&lt;keyword&gt;net&lt;/keyword&gt;&lt;/keywords&gt;&lt;dates&gt;&lt;year&gt;1999&lt;/year&gt;&lt;/dates&gt;&lt;isbn&gt;0007-9723&lt;/isbn&gt;&lt;accession-num&gt;WOS:000080135700004&lt;/accession-num&gt;&lt;urls&gt;&lt;related-urls&gt;&lt;url&gt;&amp;lt;Go to ISI&amp;gt;://WOS:000080135700004&lt;/url&gt;&lt;/related-urls&gt;&lt;/urls&gt;&lt;language&gt;English&lt;/language&gt;&lt;/record&gt;&lt;/Cite&gt;&lt;/EndNote&gt;</w:instrText>
      </w:r>
      <w:r w:rsidR="005256B6" w:rsidRPr="005256B6">
        <w:rPr>
          <w:rFonts w:eastAsiaTheme="minorEastAsia"/>
        </w:rPr>
        <w:fldChar w:fldCharType="separate"/>
      </w:r>
      <w:r w:rsidR="005256B6" w:rsidRPr="005256B6">
        <w:rPr>
          <w:rFonts w:eastAsiaTheme="minorEastAsia"/>
          <w:noProof/>
        </w:rPr>
        <w:t>(</w:t>
      </w:r>
      <w:r w:rsidR="005256B6" w:rsidRPr="00BA1101">
        <w:rPr>
          <w:rFonts w:eastAsiaTheme="minorEastAsia"/>
        </w:rPr>
        <w:t>Iriarte, 1999</w:t>
      </w:r>
      <w:r w:rsidR="005256B6" w:rsidRPr="005256B6">
        <w:rPr>
          <w:rFonts w:eastAsiaTheme="minorEastAsia"/>
          <w:noProof/>
        </w:rPr>
        <w:t>)</w:t>
      </w:r>
      <w:r w:rsidR="005256B6" w:rsidRPr="005256B6">
        <w:rPr>
          <w:rFonts w:eastAsiaTheme="minorEastAsia"/>
        </w:rPr>
        <w:fldChar w:fldCharType="end"/>
      </w:r>
      <w:r w:rsidR="00095C8F" w:rsidRPr="005256B6">
        <w:rPr>
          <w:rFonts w:eastAsiaTheme="minorEastAsia"/>
        </w:rPr>
        <w:t xml:space="preserve"> </w:t>
      </w:r>
      <w:r w:rsidRPr="005256B6">
        <w:rPr>
          <w:rFonts w:eastAsiaTheme="minorEastAsia"/>
        </w:rPr>
        <w:t>as well as other stress factors</w:t>
      </w:r>
      <w:r w:rsidR="00095C8F" w:rsidRPr="005256B6">
        <w:t xml:space="preserve"> </w:t>
      </w:r>
      <w:r w:rsidR="005256B6" w:rsidRPr="005256B6">
        <w:rPr>
          <w:rFonts w:eastAsiaTheme="minorEastAsia"/>
        </w:rPr>
        <w:fldChar w:fldCharType="begin"/>
      </w:r>
      <w:r w:rsidR="005256B6" w:rsidRPr="005256B6">
        <w:rPr>
          <w:rFonts w:eastAsiaTheme="minorEastAsia"/>
        </w:rPr>
        <w:instrText xml:space="preserve"> ADDIN EN.CITE &lt;EndNote&gt;&lt;Cite&gt;&lt;Author&gt;Spilling&lt;/Author&gt;&lt;Year&gt;2015&lt;/Year&gt;&lt;RecNum&gt;9312&lt;/RecNum&gt;&lt;DisplayText&gt;(Spilling et al., 2015)&lt;/DisplayText&gt;&lt;record&gt;&lt;rec-number&gt;9312&lt;/rec-number&gt;&lt;foreign-keys&gt;&lt;key app="EN" db-id="e9dpzts9mzav95e0rs8prwv9extzw9xvxefw" timestamp="1582569154"&gt;9312&lt;/key&gt;&lt;/foreign-keys&gt;&lt;ref-type name="Journal Article"&gt;17&lt;/ref-type&gt;&lt;contributors&gt;&lt;authors&gt;&lt;author&gt;Spilling, K.&lt;/author&gt;&lt;author&gt;Ylostalo, P.&lt;/author&gt;&lt;author&gt;Simis, S.&lt;/author&gt;&lt;author&gt;Seppala, J.&lt;/author&gt;&lt;/authors&gt;&lt;/contributors&gt;&lt;auth-address&gt;Finnish Environm Inst, Ctr Marine Res, Helsinki, Finland&amp;#xD;Univ Helsinki, Tvarminne Zool Stn, Hango, Finland&amp;#xD;Plymouth Marine Lab, Plymouth, Devon, England&lt;/auth-address&gt;&lt;titles&gt;&lt;title&gt;Interaction Effects of Light, Temperature and Nutrient Limitations (N, P and Si) on Growth, Stoichiometry and Photosynthetic Parameters of the Cold-Water Diatom Chaetoceros wighamii&lt;/title&gt;&lt;secondary-title&gt;Plos One&lt;/secondary-title&gt;&lt;alt-title&gt;Plos One&lt;/alt-title&gt;&lt;/titles&gt;&lt;periodical&gt;&lt;full-title&gt;PLoS ONE&lt;/full-title&gt;&lt;/periodical&gt;&lt;alt-periodical&gt;&lt;full-title&gt;PLoS ONE&lt;/full-title&gt;&lt;/alt-periodical&gt;&lt;volume&gt;10&lt;/volume&gt;&lt;number&gt;5&lt;/number&gt;&lt;keywords&gt;&lt;keyword&gt;carbon-to-chlorophyll&lt;/keyword&gt;&lt;keyword&gt;spring bloom&lt;/keyword&gt;&lt;keyword&gt;phytoplankton stoichiometry&lt;/keyword&gt;&lt;keyword&gt;marine-phytoplankton&lt;/keyword&gt;&lt;keyword&gt;chemical-composition&lt;/keyword&gt;&lt;keyword&gt;a-ratio&lt;/keyword&gt;&lt;keyword&gt;model&lt;/keyword&gt;&lt;keyword&gt;photorespiration&lt;/keyword&gt;&lt;keyword&gt;phosphorus&lt;/keyword&gt;&lt;keyword&gt;metabolism&lt;/keyword&gt;&lt;/keywords&gt;&lt;dates&gt;&lt;year&gt;2015&lt;/year&gt;&lt;pub-dates&gt;&lt;date&gt;May 20&lt;/date&gt;&lt;/pub-dates&gt;&lt;/dates&gt;&lt;isbn&gt;1932-6203&lt;/isbn&gt;&lt;accession-num&gt;WOS:000354921400061&lt;/accession-num&gt;&lt;urls&gt;&lt;related-urls&gt;&lt;url&gt;&amp;lt;Go to ISI&amp;gt;://WOS:000354921400061&lt;/url&gt;&lt;/related-urls&gt;&lt;/urls&gt;&lt;electronic-resource-num&gt;ARTN e0126308&amp;#xD;10.1371/journal.pone.0126308&lt;/electronic-resource-num&gt;&lt;language&gt;English&lt;/language&gt;&lt;/record&gt;&lt;/Cite&gt;&lt;/EndNote&gt;</w:instrText>
      </w:r>
      <w:r w:rsidR="005256B6" w:rsidRPr="005256B6">
        <w:rPr>
          <w:rFonts w:eastAsiaTheme="minorEastAsia"/>
        </w:rPr>
        <w:fldChar w:fldCharType="separate"/>
      </w:r>
      <w:r w:rsidR="005256B6" w:rsidRPr="005256B6">
        <w:rPr>
          <w:rFonts w:eastAsiaTheme="minorEastAsia"/>
          <w:noProof/>
        </w:rPr>
        <w:t>(</w:t>
      </w:r>
      <w:r w:rsidR="005256B6" w:rsidRPr="00BA1101">
        <w:rPr>
          <w:rFonts w:eastAsiaTheme="minorEastAsia"/>
        </w:rPr>
        <w:t>Spilling et al., 2015</w:t>
      </w:r>
      <w:r w:rsidR="005256B6" w:rsidRPr="005256B6">
        <w:rPr>
          <w:rFonts w:eastAsiaTheme="minorEastAsia"/>
          <w:noProof/>
        </w:rPr>
        <w:t>)</w:t>
      </w:r>
      <w:r w:rsidR="005256B6" w:rsidRPr="005256B6">
        <w:rPr>
          <w:rFonts w:eastAsiaTheme="minorEastAsia"/>
        </w:rPr>
        <w:fldChar w:fldCharType="end"/>
      </w:r>
      <w:r w:rsidRPr="00622CF5">
        <w:rPr>
          <w:rFonts w:eastAsiaTheme="minorEastAsia"/>
        </w:rPr>
        <w:t>, we used a PQ of 1.2 for all samples. Changes in O</w:t>
      </w:r>
      <w:r w:rsidRPr="00622CF5">
        <w:rPr>
          <w:rFonts w:eastAsiaTheme="minorEastAsia"/>
          <w:vertAlign w:val="subscript"/>
        </w:rPr>
        <w:t>2</w:t>
      </w:r>
      <w:r w:rsidRPr="00622CF5">
        <w:rPr>
          <w:rFonts w:eastAsiaTheme="minorEastAsia"/>
        </w:rPr>
        <w:t xml:space="preserve">/Ar include all photoautotrophic and heterotrophic activity. Hence, a positive trend during the day indicates that photoautotrophy </w:t>
      </w:r>
      <w:r w:rsidR="00622CF5" w:rsidRPr="00622CF5">
        <w:rPr>
          <w:rFonts w:eastAsiaTheme="minorEastAsia"/>
        </w:rPr>
        <w:t>outweighs</w:t>
      </w:r>
      <w:r w:rsidRPr="00622CF5">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622CF5">
        <w:t xml:space="preserve">. </w:t>
      </w:r>
      <w:r w:rsidRPr="00622CF5">
        <w:rPr>
          <w:rFonts w:eastAsiaTheme="minorEastAsia"/>
        </w:rPr>
        <w:t xml:space="preserve">In order to estimate </w:t>
      </w:r>
      <w:r w:rsidRPr="00622CF5">
        <w:rPr>
          <w:rFonts w:eastAsiaTheme="minorEastAsia"/>
        </w:rPr>
        <w:lastRenderedPageBreak/>
        <w:t>GPP from diel cycles in O</w:t>
      </w:r>
      <w:r w:rsidRPr="00622CF5">
        <w:rPr>
          <w:rFonts w:eastAsiaTheme="minorEastAsia"/>
          <w:vertAlign w:val="subscript"/>
        </w:rPr>
        <w:t>2</w:t>
      </w:r>
      <w:r w:rsidRPr="00622CF5">
        <w:rPr>
          <w:rFonts w:eastAsiaTheme="minorEastAsia"/>
        </w:rPr>
        <w:t>/Ar, we assume that the nighttime and daytime respiration rates are equal.</w:t>
      </w:r>
    </w:p>
    <w:p w14:paraId="16F529E9" w14:textId="2C8488BB" w:rsidR="00C10DE7" w:rsidRPr="00622CF5" w:rsidRDefault="00C10DE7" w:rsidP="00CD3E44">
      <w:pPr>
        <w:spacing w:before="120" w:line="360" w:lineRule="auto"/>
        <w:ind w:firstLine="360"/>
        <w:outlineLvl w:val="0"/>
        <w:rPr>
          <w:rFonts w:eastAsiaTheme="minorEastAsia"/>
        </w:rPr>
      </w:pPr>
      <w:r w:rsidRPr="00622CF5">
        <w:rPr>
          <w:rFonts w:eastAsiaTheme="minorEastAsia"/>
        </w:rPr>
        <w:t>Since no FRRF measurements were conducted during the P1604 cruise, GPP rates were only obtained using the O</w:t>
      </w:r>
      <w:r w:rsidRPr="00622CF5">
        <w:rPr>
          <w:rFonts w:eastAsiaTheme="minorEastAsia"/>
          <w:vertAlign w:val="subscript"/>
        </w:rPr>
        <w:t>2</w:t>
      </w:r>
      <w:r w:rsidRPr="00622CF5">
        <w:rPr>
          <w:rFonts w:eastAsiaTheme="minorEastAsia"/>
        </w:rPr>
        <w:t xml:space="preserve">/Ar data. The diurnal rate estimates followed </w:t>
      </w:r>
      <w:r w:rsidR="00622CF5" w:rsidRPr="00622CF5">
        <w:rPr>
          <w:rFonts w:eastAsiaTheme="minorEastAsia"/>
        </w:rPr>
        <w:t>distinct</w:t>
      </w:r>
      <w:r w:rsidRPr="00622CF5">
        <w:rPr>
          <w:rFonts w:eastAsiaTheme="minorEastAsia"/>
        </w:rPr>
        <w:t xml:space="preserve"> diurnal cycles with a </w:t>
      </w:r>
      <w:r w:rsidRPr="00F73EA1">
        <w:rPr>
          <w:rFonts w:eastAsiaTheme="minorEastAsia"/>
        </w:rPr>
        <w:t>maximum production of around 16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and a daily average around 4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w:t>
      </w:r>
      <w:r w:rsidRPr="00F73EA1">
        <w:rPr>
          <w:color w:val="000000"/>
          <w:szCs w:val="22"/>
        </w:rPr>
        <w:t xml:space="preserve">As noted by </w: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 </w:instrTex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DATA </w:instrText>
      </w:r>
      <w:r w:rsidR="007A7AEF" w:rsidRPr="00F73EA1">
        <w:rPr>
          <w:color w:val="000000"/>
          <w:szCs w:val="22"/>
        </w:rPr>
      </w:r>
      <w:r w:rsidR="007A7AEF" w:rsidRPr="00F73EA1">
        <w:rPr>
          <w:color w:val="000000"/>
          <w:szCs w:val="22"/>
        </w:rPr>
        <w:fldChar w:fldCharType="end"/>
      </w:r>
      <w:r w:rsidR="007A7AEF" w:rsidRPr="00F73EA1">
        <w:rPr>
          <w:color w:val="000000"/>
          <w:szCs w:val="22"/>
        </w:rPr>
      </w:r>
      <w:r w:rsidR="007A7AEF" w:rsidRPr="00F73EA1">
        <w:rPr>
          <w:color w:val="000000"/>
          <w:szCs w:val="22"/>
        </w:rPr>
        <w:fldChar w:fldCharType="separate"/>
      </w:r>
      <w:r w:rsidR="007A7AEF" w:rsidRPr="00F73EA1">
        <w:rPr>
          <w:noProof/>
          <w:color w:val="000000"/>
          <w:szCs w:val="22"/>
        </w:rPr>
        <w:t>(</w:t>
      </w:r>
      <w:r w:rsidR="005256B6" w:rsidRPr="00BA1101">
        <w:t>Landry et al., 2011a</w:t>
      </w:r>
      <w:r w:rsidR="007A7AEF" w:rsidRPr="00F73EA1">
        <w:rPr>
          <w:noProof/>
          <w:color w:val="000000"/>
          <w:szCs w:val="22"/>
        </w:rPr>
        <w:t>)</w:t>
      </w:r>
      <w:r w:rsidR="007A7AEF" w:rsidRPr="00F73EA1">
        <w:rPr>
          <w:color w:val="000000"/>
          <w:szCs w:val="22"/>
        </w:rPr>
        <w:fldChar w:fldCharType="end"/>
      </w:r>
      <w:r w:rsidRPr="00F73EA1">
        <w:rPr>
          <w:color w:val="000000"/>
          <w:szCs w:val="22"/>
        </w:rPr>
        <w:t>, carbon-based phytoplankton production measured from dilution experiments exceed those from NPP</w:t>
      </w:r>
      <w:r w:rsidRPr="00F73EA1">
        <w:rPr>
          <w:color w:val="000000"/>
          <w:szCs w:val="22"/>
          <w:vertAlign w:val="subscript"/>
        </w:rPr>
        <w:t>14C</w:t>
      </w:r>
      <w:r w:rsidRPr="00F73EA1">
        <w:rPr>
          <w:color w:val="000000"/>
          <w:szCs w:val="22"/>
        </w:rPr>
        <w:t xml:space="preserve"> because they separately account for phytoplankton biomass growth and production grazed by microzooplankton over the course of 24-h incubations while NPP</w:t>
      </w:r>
      <w:r w:rsidRPr="00F73EA1">
        <w:rPr>
          <w:color w:val="000000"/>
          <w:szCs w:val="22"/>
          <w:vertAlign w:val="subscript"/>
        </w:rPr>
        <w:t>14C</w:t>
      </w:r>
      <w:r w:rsidRPr="00F73EA1">
        <w:rPr>
          <w:color w:val="000000"/>
          <w:szCs w:val="22"/>
        </w:rPr>
        <w:t xml:space="preserve"> incorporates respiration losses of grazed </w:t>
      </w:r>
      <w:r w:rsidRPr="00F73EA1">
        <w:rPr>
          <w:color w:val="000000"/>
          <w:szCs w:val="22"/>
          <w:vertAlign w:val="superscript"/>
        </w:rPr>
        <w:t>14</w:t>
      </w:r>
      <w:r w:rsidRPr="00F73EA1">
        <w:rPr>
          <w:color w:val="000000"/>
          <w:szCs w:val="22"/>
        </w:rPr>
        <w:t>C-labelled carbon into the measurement. Hence, the difference in portions of GPP recovered by NPP</w:t>
      </w:r>
      <w:r w:rsidRPr="00F73EA1">
        <w:rPr>
          <w:color w:val="000000"/>
          <w:szCs w:val="22"/>
          <w:vertAlign w:val="subscript"/>
        </w:rPr>
        <w:t>14C</w:t>
      </w:r>
      <w:r w:rsidRPr="00F73EA1">
        <w:rPr>
          <w:color w:val="000000"/>
          <w:szCs w:val="22"/>
        </w:rPr>
        <w:t xml:space="preserve"> and NPP</w:t>
      </w:r>
      <w:r w:rsidRPr="00F73EA1">
        <w:rPr>
          <w:color w:val="000000"/>
          <w:szCs w:val="22"/>
          <w:vertAlign w:val="subscript"/>
        </w:rPr>
        <w:t>G/G</w:t>
      </w:r>
      <w:r w:rsidRPr="00F73EA1">
        <w:rPr>
          <w:color w:val="000000"/>
          <w:szCs w:val="22"/>
        </w:rPr>
        <w:t xml:space="preserve"> might be interpreted as measure of production </w:t>
      </w:r>
      <w:r w:rsidR="00F60190" w:rsidRPr="00F73EA1">
        <w:rPr>
          <w:color w:val="000000"/>
          <w:szCs w:val="22"/>
        </w:rPr>
        <w:t>losses during transfer of the organic matter through the food-web</w:t>
      </w:r>
      <w:r w:rsidRPr="00F73EA1">
        <w:rPr>
          <w:color w:val="000000"/>
          <w:szCs w:val="22"/>
        </w:rPr>
        <w:t xml:space="preserve">. </w:t>
      </w:r>
      <w:r w:rsidR="00CD3E44" w:rsidRPr="00F73EA1">
        <w:rPr>
          <w:rFonts w:eastAsiaTheme="minorEastAsia"/>
        </w:rPr>
        <w:t>P1706-C1 and C2 gave high GPP rates for both O</w:t>
      </w:r>
      <w:r w:rsidR="00CD3E44" w:rsidRPr="00F73EA1">
        <w:rPr>
          <w:rFonts w:eastAsiaTheme="minorEastAsia"/>
          <w:vertAlign w:val="subscript"/>
        </w:rPr>
        <w:t>2</w:t>
      </w:r>
      <w:r w:rsidR="00CD3E44" w:rsidRPr="00F73EA1">
        <w:rPr>
          <w:rFonts w:eastAsiaTheme="minorEastAsia"/>
        </w:rPr>
        <w:t>/Ar and FRRF, with daily mid-day maxima &gt;3000</w:t>
      </w:r>
      <w:r w:rsidR="00CD3E44" w:rsidRPr="00622CF5">
        <w:rPr>
          <w:rFonts w:eastAsiaTheme="minorEastAsia"/>
        </w:rPr>
        <w:t xml:space="preserve">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for C1 and &gt;1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 xml:space="preserve">C2. Direct comparison of cycle means indicate that rates were not statistically significantly different between methods (p </w:t>
      </w:r>
      <w:r w:rsidR="00CD3E44" w:rsidRPr="00622CF5">
        <w:rPr>
          <w:bCs/>
          <w:color w:val="333333"/>
        </w:rPr>
        <w:t>≥</w:t>
      </w:r>
      <w:r w:rsidR="00CD3E44" w:rsidRPr="00622CF5">
        <w:rPr>
          <w:b/>
          <w:bCs/>
          <w:color w:val="333333"/>
        </w:rPr>
        <w:t xml:space="preserve"> </w:t>
      </w:r>
      <w:r w:rsidR="00CD3E44" w:rsidRPr="00622CF5">
        <w:rPr>
          <w:rFonts w:eastAsiaTheme="minorEastAsia"/>
        </w:rPr>
        <w:t>0.4, t-test, Mann-Whitney Rank Sum test). GPP</w:t>
      </w:r>
      <w:r w:rsidR="00CD3E44" w:rsidRPr="00622CF5">
        <w:rPr>
          <w:rFonts w:eastAsiaTheme="minorEastAsia"/>
          <w:vertAlign w:val="subscript"/>
        </w:rPr>
        <w:t>O2/Ar</w:t>
      </w:r>
      <w:r w:rsidR="00CD3E44" w:rsidRPr="00622CF5">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622CF5">
        <w:rPr>
          <w:rFonts w:eastAsiaTheme="minorEastAsia"/>
        </w:rPr>
        <w:t>nonetheless</w:t>
      </w:r>
      <w:r w:rsidR="00CD3E44" w:rsidRPr="00622CF5">
        <w:rPr>
          <w:rFonts w:eastAsiaTheme="minorEastAsia"/>
        </w:rPr>
        <w:t xml:space="preserve"> obtained for those cycles from FRRF data. Comparing NPP</w:t>
      </w:r>
      <w:r w:rsidR="00A24060" w:rsidRPr="00622CF5">
        <w:rPr>
          <w:rFonts w:eastAsiaTheme="minorEastAsia"/>
          <w:vertAlign w:val="subscript"/>
        </w:rPr>
        <w:t>14C</w:t>
      </w:r>
      <w:r w:rsidR="00CD3E44" w:rsidRPr="00622CF5">
        <w:rPr>
          <w:rFonts w:eastAsiaTheme="minorEastAsia"/>
        </w:rPr>
        <w:t xml:space="preserve"> and GPP</w:t>
      </w:r>
      <w:r w:rsidR="00A24060" w:rsidRPr="00622CF5">
        <w:rPr>
          <w:rFonts w:eastAsiaTheme="minorEastAsia"/>
          <w:vertAlign w:val="subscript"/>
        </w:rPr>
        <w:t xml:space="preserve"> FRRF</w:t>
      </w:r>
      <w:r w:rsidR="00CD3E44" w:rsidRPr="00622CF5">
        <w:rPr>
          <w:rFonts w:eastAsiaTheme="minorEastAsia"/>
        </w:rPr>
        <w:t xml:space="preserve"> estimates for all cycles showed a reasonable % of carbon loss</w:t>
      </w:r>
      <w:r w:rsidR="00A24060" w:rsidRPr="00622CF5">
        <w:rPr>
          <w:rFonts w:eastAsiaTheme="minorEastAsia"/>
        </w:rPr>
        <w:t xml:space="preserve">: </w:t>
      </w:r>
      <w:r w:rsidR="00CD3E44" w:rsidRPr="00622CF5">
        <w:rPr>
          <w:rFonts w:eastAsiaTheme="minorEastAsia"/>
        </w:rPr>
        <w:t>3</w:t>
      </w:r>
      <w:r w:rsidR="00A24060" w:rsidRPr="00622CF5">
        <w:rPr>
          <w:rFonts w:eastAsiaTheme="minorEastAsia"/>
        </w:rPr>
        <w:t xml:space="preserve">6, </w:t>
      </w:r>
      <w:r w:rsidR="00CD3E44" w:rsidRPr="00622CF5">
        <w:rPr>
          <w:color w:val="000000"/>
          <w:szCs w:val="22"/>
        </w:rPr>
        <w:t>5</w:t>
      </w:r>
      <w:r w:rsidR="00A24060" w:rsidRPr="00622CF5">
        <w:rPr>
          <w:color w:val="000000"/>
          <w:szCs w:val="22"/>
        </w:rPr>
        <w:t xml:space="preserve">1 </w:t>
      </w:r>
      <w:r w:rsidR="00CD3E44" w:rsidRPr="00622CF5">
        <w:rPr>
          <w:color w:val="000000"/>
          <w:szCs w:val="22"/>
        </w:rPr>
        <w:t>, 2</w:t>
      </w:r>
      <w:r w:rsidR="00A24060" w:rsidRPr="00622CF5">
        <w:rPr>
          <w:color w:val="000000"/>
          <w:szCs w:val="22"/>
        </w:rPr>
        <w:t>7</w:t>
      </w:r>
      <w:r w:rsidR="00CD3E44" w:rsidRPr="00622CF5">
        <w:rPr>
          <w:color w:val="000000"/>
          <w:szCs w:val="22"/>
        </w:rPr>
        <w:t xml:space="preserve"> and </w:t>
      </w:r>
      <w:r w:rsidR="00A24060" w:rsidRPr="00622CF5">
        <w:rPr>
          <w:color w:val="000000"/>
          <w:szCs w:val="22"/>
        </w:rPr>
        <w:t>40</w:t>
      </w:r>
      <w:r w:rsidR="00CD3E44" w:rsidRPr="00622CF5">
        <w:rPr>
          <w:color w:val="000000"/>
          <w:szCs w:val="22"/>
        </w:rPr>
        <w:t xml:space="preserve"> of GPP for </w:t>
      </w:r>
      <w:r w:rsidR="00AC5276" w:rsidRPr="00622CF5">
        <w:rPr>
          <w:color w:val="000000"/>
          <w:szCs w:val="22"/>
        </w:rPr>
        <w:t>P1706-</w:t>
      </w:r>
      <w:r w:rsidR="00CD3E44" w:rsidRPr="00622CF5">
        <w:rPr>
          <w:color w:val="000000"/>
          <w:szCs w:val="22"/>
        </w:rPr>
        <w:t>C1-C4, respectively.</w:t>
      </w:r>
      <w:r w:rsidR="00CD3E44" w:rsidRPr="00622CF5">
        <w:rPr>
          <w:rFonts w:eastAsiaTheme="minorEastAsia"/>
        </w:rPr>
        <w:t xml:space="preserve"> </w:t>
      </w:r>
      <w:r w:rsidRPr="00622CF5">
        <w:t>For the CCE region, ~20% of fixed carbon is released to the DOC pool, with a range between 7 and 44% (Goericke unpublished data</w:t>
      </w:r>
      <w:r w:rsidR="007A7AEF" w:rsidRPr="00622CF5">
        <w:t xml:space="preserve">; </w:t>
      </w:r>
      <w:r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 </w:instrText>
      </w:r>
      <w:r w:rsidR="000B4C73"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r w:rsidR="005256B6" w:rsidRPr="00BA1101">
        <w:t>Stukel et al., 2012</w:t>
      </w:r>
      <w:r w:rsidR="000B4C73" w:rsidRPr="00622CF5">
        <w:rPr>
          <w:noProof/>
        </w:rPr>
        <w:t>)</w:t>
      </w:r>
      <w:r w:rsidRPr="00622CF5">
        <w:fldChar w:fldCharType="end"/>
      </w:r>
      <w:r w:rsidRPr="00622CF5">
        <w:t xml:space="preserve">). Respiration alone can also reduce NPP on average by 9 to 22% </w: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 </w:instrTex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DATA </w:instrText>
      </w:r>
      <w:r w:rsidR="000B4C73" w:rsidRPr="00622CF5">
        <w:fldChar w:fldCharType="end"/>
      </w:r>
      <w:r w:rsidR="000B4C73" w:rsidRPr="00622CF5">
        <w:fldChar w:fldCharType="separate"/>
      </w:r>
      <w:r w:rsidR="000B4C73" w:rsidRPr="00622CF5">
        <w:rPr>
          <w:noProof/>
        </w:rPr>
        <w:t>(</w:t>
      </w:r>
      <w:r w:rsidR="005256B6" w:rsidRPr="00BA1101">
        <w:t>López-Sandoval et al., 2014</w:t>
      </w:r>
      <w:r w:rsidR="000B4C73" w:rsidRPr="00622CF5">
        <w:rPr>
          <w:noProof/>
        </w:rPr>
        <w:t>)</w:t>
      </w:r>
      <w:r w:rsidR="000B4C73" w:rsidRPr="00622CF5">
        <w:fldChar w:fldCharType="end"/>
      </w:r>
      <w:r w:rsidRPr="00622CF5">
        <w:t xml:space="preserve">. Higher as well as lower ratios of NPP:GPP have been reported in literature </w:t>
      </w:r>
      <w:r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 </w:instrText>
      </w:r>
      <w:r w:rsidR="007A7AEF"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DATA </w:instrText>
      </w:r>
      <w:r w:rsidR="007A7AEF" w:rsidRPr="00622CF5">
        <w:fldChar w:fldCharType="end"/>
      </w:r>
      <w:r w:rsidRPr="00622CF5">
        <w:fldChar w:fldCharType="separate"/>
      </w:r>
      <w:r w:rsidR="007A7AEF" w:rsidRPr="00622CF5">
        <w:rPr>
          <w:noProof/>
        </w:rPr>
        <w:t xml:space="preserve">(e.g. </w:t>
      </w:r>
      <w:r w:rsidR="005256B6" w:rsidRPr="00BA1101">
        <w:t>Bercel &amp; Kranz, 2019</w:t>
      </w:r>
      <w:r w:rsidR="007A7AEF" w:rsidRPr="00622CF5">
        <w:rPr>
          <w:noProof/>
        </w:rPr>
        <w:t xml:space="preserve">; </w:t>
      </w:r>
      <w:r w:rsidR="005256B6" w:rsidRPr="00BA1101">
        <w:t>Kranz et al., 2010</w:t>
      </w:r>
      <w:r w:rsidR="007A7AEF" w:rsidRPr="00622CF5">
        <w:rPr>
          <w:noProof/>
        </w:rPr>
        <w:t>)</w:t>
      </w:r>
      <w:r w:rsidRPr="00622CF5">
        <w:fldChar w:fldCharType="end"/>
      </w:r>
      <w:r w:rsidRPr="00622CF5">
        <w:t>. In addition, measured O</w:t>
      </w:r>
      <w:r w:rsidRPr="00622CF5">
        <w:rPr>
          <w:vertAlign w:val="subscript"/>
        </w:rPr>
        <w:t>2</w:t>
      </w:r>
      <w:r w:rsidRPr="00622CF5">
        <w:t xml:space="preserve">-based GPP estimates that are &gt;200% of simultaneous NPP measurements have been reported in field studies </w:t>
      </w:r>
      <w:r w:rsidR="000B4C73"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DATA </w:instrText>
      </w:r>
      <w:r w:rsidR="00CB305C" w:rsidRPr="00622CF5">
        <w:fldChar w:fldCharType="end"/>
      </w:r>
      <w:r w:rsidR="000B4C73" w:rsidRPr="00622CF5">
        <w:fldChar w:fldCharType="separate"/>
      </w:r>
      <w:r w:rsidR="000B4C73" w:rsidRPr="00622CF5">
        <w:rPr>
          <w:noProof/>
        </w:rPr>
        <w:t>(</w:t>
      </w:r>
      <w:r w:rsidR="005256B6" w:rsidRPr="00BA1101">
        <w:t>Hashimoto et al., 2005</w:t>
      </w:r>
      <w:r w:rsidR="000B4C73" w:rsidRPr="00622CF5">
        <w:rPr>
          <w:noProof/>
        </w:rPr>
        <w:t xml:space="preserve">; </w:t>
      </w:r>
      <w:r w:rsidR="005256B6" w:rsidRPr="00BA1101">
        <w:t>Laws et al., 2000</w:t>
      </w:r>
      <w:r w:rsidR="000B4C73" w:rsidRPr="00622CF5">
        <w:rPr>
          <w:noProof/>
        </w:rPr>
        <w:t>)</w:t>
      </w:r>
      <w:r w:rsidR="000B4C73" w:rsidRPr="00622CF5">
        <w:fldChar w:fldCharType="end"/>
      </w:r>
      <w:r w:rsidRPr="00622CF5">
        <w:t xml:space="preserve">. </w:t>
      </w:r>
      <w:r w:rsidR="00CD3E44" w:rsidRPr="00622CF5">
        <w:rPr>
          <w:color w:val="000000"/>
          <w:szCs w:val="22"/>
        </w:rPr>
        <w:t xml:space="preserve">Hence our </w:t>
      </w:r>
      <w:r w:rsidR="00CD3E44" w:rsidRPr="00622CF5">
        <w:rPr>
          <w:rFonts w:eastAsiaTheme="minorEastAsia"/>
        </w:rPr>
        <w:t>NPP/GPP ratios</w:t>
      </w:r>
      <w:r w:rsidR="00CD3E44" w:rsidRPr="00622CF5">
        <w:t xml:space="preserve"> </w:t>
      </w:r>
      <w:r w:rsidR="00CD3E44" w:rsidRPr="00622CF5">
        <w:rPr>
          <w:rFonts w:eastAsiaTheme="minorEastAsia"/>
        </w:rPr>
        <w:t>fall within expected ranges</w:t>
      </w:r>
      <w:r w:rsidR="005A12B1" w:rsidRPr="00622CF5">
        <w:rPr>
          <w:rFonts w:eastAsiaTheme="minorEastAsia"/>
        </w:rPr>
        <w:t>.</w:t>
      </w:r>
    </w:p>
    <w:p w14:paraId="5CDF7C5F" w14:textId="27BF0CB6" w:rsidR="003D1EAD" w:rsidRPr="00622CF5" w:rsidRDefault="00C10DE7" w:rsidP="005256B6">
      <w:pPr>
        <w:spacing w:before="120" w:line="360" w:lineRule="auto"/>
        <w:ind w:firstLine="360"/>
        <w:outlineLvl w:val="0"/>
        <w:rPr>
          <w:rFonts w:eastAsiaTheme="minorEastAsia"/>
          <w:b/>
        </w:rPr>
      </w:pPr>
      <w:r w:rsidRPr="00622CF5">
        <w:rPr>
          <w:rFonts w:eastAsiaTheme="minorEastAsia"/>
        </w:rPr>
        <w:t>Some uncertainties of the GPP</w:t>
      </w:r>
      <w:r w:rsidRPr="00622CF5">
        <w:rPr>
          <w:rFonts w:eastAsiaTheme="minorEastAsia"/>
          <w:vertAlign w:val="subscript"/>
        </w:rPr>
        <w:t>FRRF</w:t>
      </w:r>
      <w:r w:rsidRPr="00622CF5">
        <w:rPr>
          <w:rFonts w:eastAsiaTheme="minorEastAsia"/>
        </w:rPr>
        <w:t xml:space="preserve"> merit discussion. The GPP</w:t>
      </w:r>
      <w:r w:rsidRPr="00622CF5">
        <w:rPr>
          <w:rFonts w:eastAsiaTheme="minorEastAsia"/>
          <w:vertAlign w:val="subscript"/>
        </w:rPr>
        <w:t>FRRF</w:t>
      </w:r>
      <w:r w:rsidRPr="00622CF5">
        <w:rPr>
          <w:rFonts w:eastAsiaTheme="minorEastAsia"/>
        </w:rPr>
        <w:t xml:space="preserve"> analysis is based on daytime P vs. E curves, but estimates of the photosystem </w:t>
      </w:r>
      <w:proofErr w:type="spellStart"/>
      <w:r w:rsidR="00B05AC5">
        <w:rPr>
          <w:rFonts w:eastAsiaTheme="minorEastAsia"/>
        </w:rPr>
        <w:t>reaction</w:t>
      </w:r>
      <w:r w:rsidRPr="00622CF5">
        <w:rPr>
          <w:rFonts w:eastAsiaTheme="minorEastAsia"/>
        </w:rPr>
        <w:t>n</w:t>
      </w:r>
      <w:proofErr w:type="spellEnd"/>
      <w:r w:rsidRPr="00622CF5">
        <w:rPr>
          <w:rFonts w:eastAsiaTheme="minorEastAsia"/>
        </w:rPr>
        <w:t xml:space="preserve">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w:t>
      </w:r>
      <w:r w:rsidRPr="00622CF5">
        <w:rPr>
          <w:rFonts w:eastAsiaTheme="minorEastAsia"/>
        </w:rPr>
        <w:lastRenderedPageBreak/>
        <w:t>prior to measurements, the photosystem might not have had time to re-oxidize</w:t>
      </w:r>
      <w:r w:rsidR="00F60190">
        <w:rPr>
          <w:rFonts w:eastAsiaTheme="minorEastAsia"/>
        </w:rPr>
        <w:t xml:space="preserve"> </w:t>
      </w:r>
      <w:r w:rsidR="00F60190" w:rsidRPr="00622CF5">
        <w:rPr>
          <w:rFonts w:eastAsiaTheme="minorEastAsia"/>
        </w:rPr>
        <w:t>fully</w:t>
      </w:r>
      <w:r w:rsidRPr="00622CF5">
        <w:rPr>
          <w:rFonts w:eastAsiaTheme="minorEastAsia"/>
        </w:rPr>
        <w:t xml:space="preserve">, resulting in underestimates of quantum yield and photochemical production. Moreover, surface communities might express different values </w:t>
      </w:r>
      <w:r w:rsidR="00A251BE" w:rsidRPr="00622CF5">
        <w:rPr>
          <w:rFonts w:eastAsiaTheme="minorEastAsia"/>
        </w:rPr>
        <w:t>in photosynthetic efficiency under low light intensities (</w:t>
      </w:r>
      <w:r w:rsidR="00A251BE" w:rsidRPr="00622CF5">
        <w:rPr>
          <w:rFonts w:ascii="Symbol" w:eastAsiaTheme="minorEastAsia" w:hAnsi="Symbol"/>
        </w:rPr>
        <w:t></w:t>
      </w:r>
      <w:r w:rsidR="00A251BE" w:rsidRPr="00622CF5">
        <w:rPr>
          <w:rFonts w:eastAsiaTheme="minorEastAsia"/>
        </w:rPr>
        <w:t xml:space="preserve">) </w:t>
      </w:r>
      <w:r w:rsidRPr="00622CF5">
        <w:rPr>
          <w:rFonts w:eastAsiaTheme="minorEastAsia"/>
        </w:rPr>
        <w:t>and maximum photosynthetic rates compared to deep samples. This bias is apparent when analyzing the relatively fast diel changes (Fig. S1), which  are likely faster than cell mixing in the water column</w:t>
      </w:r>
      <w:r w:rsidR="00B9126D" w:rsidRPr="00622CF5">
        <w:rPr>
          <w:rFonts w:eastAsiaTheme="minorEastAsia"/>
        </w:rPr>
        <w:t xml:space="preserve">. </w:t>
      </w:r>
      <w:r w:rsidRPr="00622CF5">
        <w:rPr>
          <w:rFonts w:eastAsiaTheme="minorEastAsia"/>
        </w:rPr>
        <w:t>Hence, if deeper cells are better adapted to low-light conditions, calculated rates from the mixed layer might be underestimated. Nonetheless, since the MLD was relatively shallow for most cycles</w:t>
      </w:r>
      <w:r w:rsidR="00A25AC9">
        <w:rPr>
          <w:rFonts w:eastAsiaTheme="minorEastAsia"/>
        </w:rPr>
        <w:t xml:space="preserve"> (Fig. 2) </w:t>
      </w:r>
      <w:r w:rsidRPr="00622CF5">
        <w:rPr>
          <w:rFonts w:eastAsiaTheme="minorEastAsia"/>
        </w:rPr>
        <w:t xml:space="preserve">, we expect a relatively good estimate. </w:t>
      </w:r>
      <w:r w:rsidR="00B9126D" w:rsidRPr="00622CF5">
        <w:rPr>
          <w:rFonts w:eastAsiaTheme="minorEastAsia"/>
        </w:rPr>
        <w:t>P</w:t>
      </w:r>
      <w:r w:rsidR="00B9126D" w:rsidRPr="00622CF5">
        <w:rPr>
          <w:rFonts w:eastAsiaTheme="minorEastAsia"/>
          <w:color w:val="000000" w:themeColor="text1"/>
        </w:rPr>
        <w:t>art of the temporal and spatial mismatch between GPP</w:t>
      </w:r>
      <w:r w:rsidR="00B9126D" w:rsidRPr="00622CF5">
        <w:rPr>
          <w:rFonts w:eastAsiaTheme="minorEastAsia"/>
          <w:color w:val="000000" w:themeColor="text1"/>
          <w:vertAlign w:val="subscript"/>
        </w:rPr>
        <w:t>FRRF</w:t>
      </w:r>
      <w:r w:rsidR="00B9126D" w:rsidRPr="00622CF5">
        <w:rPr>
          <w:rFonts w:eastAsiaTheme="minorEastAsia"/>
          <w:color w:val="000000" w:themeColor="text1"/>
        </w:rPr>
        <w:t xml:space="preserve"> and GPP</w:t>
      </w:r>
      <w:r w:rsidR="00B9126D" w:rsidRPr="00622CF5">
        <w:rPr>
          <w:rFonts w:eastAsiaTheme="minorEastAsia"/>
          <w:color w:val="000000" w:themeColor="text1"/>
          <w:vertAlign w:val="subscript"/>
        </w:rPr>
        <w:t>EIMS</w:t>
      </w:r>
      <w:r w:rsidR="00B9126D" w:rsidRPr="00622CF5">
        <w:rPr>
          <w:rFonts w:eastAsiaTheme="minorEastAsia"/>
          <w:color w:val="000000" w:themeColor="text1"/>
        </w:rPr>
        <w:t xml:space="preserve"> might also be explained by </w:t>
      </w:r>
      <w:r w:rsidR="00622CF5" w:rsidRPr="00622CF5">
        <w:rPr>
          <w:rFonts w:eastAsiaTheme="minorEastAsia"/>
          <w:color w:val="000000" w:themeColor="text1"/>
        </w:rPr>
        <w:t>likely</w:t>
      </w:r>
      <w:r w:rsidR="00B9126D" w:rsidRPr="00622CF5">
        <w:rPr>
          <w:rFonts w:eastAsiaTheme="minorEastAsia"/>
          <w:color w:val="000000" w:themeColor="text1"/>
        </w:rPr>
        <w:t xml:space="preserve"> changes in the electron to C ratios occurring throughout the day which could partially decouple O</w:t>
      </w:r>
      <w:r w:rsidR="00B9126D" w:rsidRPr="00622CF5">
        <w:rPr>
          <w:rFonts w:eastAsiaTheme="minorEastAsia"/>
          <w:color w:val="000000" w:themeColor="text1"/>
          <w:vertAlign w:val="subscript"/>
        </w:rPr>
        <w:t>2</w:t>
      </w:r>
      <w:r w:rsidR="00B9126D" w:rsidRPr="00622CF5">
        <w:rPr>
          <w:rFonts w:eastAsiaTheme="minorEastAsia"/>
          <w:color w:val="000000" w:themeColor="text1"/>
        </w:rPr>
        <w:t xml:space="preserve"> production from C-fixation. </w:t>
      </w:r>
      <w:r w:rsidRPr="00622CF5">
        <w:rPr>
          <w:rFonts w:eastAsiaTheme="minorEastAsia"/>
        </w:rPr>
        <w:t xml:space="preserve">Lastly, due to the lack of </w:t>
      </w:r>
      <w:r w:rsidRPr="00F73EA1">
        <w:rPr>
          <w:rFonts w:eastAsiaTheme="minorEastAsia"/>
        </w:rPr>
        <w:t xml:space="preserve">pigment data, no spectral correction could be applied to our  rate estimates </w:t>
      </w:r>
      <w:r w:rsidRPr="00F73EA1">
        <w:rPr>
          <w:rFonts w:eastAsiaTheme="minorEastAsia"/>
        </w:rPr>
        <w:fldChar w:fldCharType="begin"/>
      </w:r>
      <w:r w:rsidR="000B4C73" w:rsidRPr="00F73EA1">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r w:rsidR="005256B6" w:rsidRPr="00BA1101">
        <w:rPr>
          <w:rFonts w:eastAsiaTheme="minorEastAsia"/>
        </w:rPr>
        <w:t>Schuback et al., 2018</w:t>
      </w:r>
      <w:r w:rsidRPr="00F73EA1">
        <w:rPr>
          <w:rFonts w:eastAsiaTheme="minorEastAsia"/>
          <w:noProof/>
        </w:rPr>
        <w:t>)</w:t>
      </w:r>
      <w:r w:rsidRPr="00F73EA1">
        <w:rPr>
          <w:rFonts w:eastAsiaTheme="minorEastAsia"/>
        </w:rPr>
        <w:fldChar w:fldCharType="end"/>
      </w:r>
      <w:r w:rsidRPr="00F73EA1">
        <w:rPr>
          <w:rFonts w:eastAsiaTheme="minorEastAsia"/>
        </w:rPr>
        <w:t xml:space="preserve">. Despite these shortcomings, </w:t>
      </w:r>
      <w:r w:rsidRPr="00F73EA1">
        <w:t xml:space="preserve">the good agreement between </w:t>
      </w:r>
      <w:r w:rsidRPr="00F73EA1">
        <w:rPr>
          <w:rFonts w:eastAsiaTheme="minorEastAsia"/>
        </w:rPr>
        <w:t>FRRF</w:t>
      </w:r>
      <w:r w:rsidRPr="00F73EA1">
        <w:t xml:space="preserve"> and </w:t>
      </w:r>
      <w:r w:rsidRPr="00F73EA1">
        <w:rPr>
          <w:rFonts w:eastAsiaTheme="minorEastAsia"/>
        </w:rPr>
        <w:t>O</w:t>
      </w:r>
      <w:r w:rsidRPr="00F73EA1">
        <w:rPr>
          <w:rFonts w:eastAsiaTheme="minorEastAsia"/>
          <w:vertAlign w:val="subscript"/>
        </w:rPr>
        <w:t>2</w:t>
      </w:r>
      <w:r w:rsidRPr="00F73EA1">
        <w:rPr>
          <w:rFonts w:eastAsiaTheme="minorEastAsia"/>
        </w:rPr>
        <w:t xml:space="preserve">/Ar </w:t>
      </w:r>
      <w:r w:rsidRPr="00F73EA1">
        <w:t>methods gives us some confidence t</w:t>
      </w:r>
      <w:r w:rsidRPr="00F73EA1">
        <w:rPr>
          <w:rFonts w:eastAsiaTheme="minorEastAsia"/>
        </w:rPr>
        <w:t>hat both approaches can reliably estimate water-column GPP.</w:t>
      </w:r>
      <w:r w:rsidR="00B9126D" w:rsidRPr="00622CF5">
        <w:rPr>
          <w:rFonts w:eastAsiaTheme="minorEastAsia"/>
        </w:rPr>
        <w:t xml:space="preserve"> </w:t>
      </w:r>
    </w:p>
    <w:p w14:paraId="27D4A299" w14:textId="501864CA" w:rsidR="00F60190" w:rsidRPr="00184463" w:rsidRDefault="00F034A7" w:rsidP="00E64EAD">
      <w:pPr>
        <w:spacing w:before="120" w:line="360" w:lineRule="auto"/>
        <w:ind w:firstLine="360"/>
        <w:rPr>
          <w:rFonts w:eastAsiaTheme="minorEastAsia"/>
          <w:color w:val="000000" w:themeColor="text1"/>
        </w:rPr>
      </w:pPr>
      <w:r w:rsidRPr="00184463">
        <w:rPr>
          <w:rFonts w:eastAsiaTheme="minorEastAsia"/>
          <w:color w:val="000000" w:themeColor="text1"/>
        </w:rPr>
        <w:t xml:space="preserve">As changes in production are associated </w:t>
      </w:r>
      <w:r w:rsidR="00E64EAD">
        <w:rPr>
          <w:rFonts w:eastAsiaTheme="minorEastAsia"/>
          <w:color w:val="000000" w:themeColor="text1"/>
        </w:rPr>
        <w:t xml:space="preserve">with </w:t>
      </w:r>
      <w:r w:rsidRPr="00184463">
        <w:rPr>
          <w:rFonts w:eastAsiaTheme="minorEastAsia"/>
          <w:color w:val="000000" w:themeColor="text1"/>
        </w:rPr>
        <w:t>the ability of phytoplankton to efficiently utilize light or dissipate excess light, photophysiological para</w:t>
      </w:r>
      <w:r w:rsidR="00184463" w:rsidRPr="00184463">
        <w:rPr>
          <w:rFonts w:eastAsiaTheme="minorEastAsia"/>
          <w:color w:val="000000" w:themeColor="text1"/>
        </w:rPr>
        <w:t>m</w:t>
      </w:r>
      <w:r w:rsidRPr="00184463">
        <w:rPr>
          <w:rFonts w:eastAsiaTheme="minorEastAsia"/>
          <w:color w:val="000000" w:themeColor="text1"/>
        </w:rPr>
        <w:t xml:space="preserve">eters as presented in (Fig. S1) can add a more mechanistic </w:t>
      </w:r>
      <w:r w:rsidR="00461535" w:rsidRPr="00184463">
        <w:rPr>
          <w:rFonts w:eastAsiaTheme="minorEastAsia"/>
          <w:color w:val="000000" w:themeColor="text1"/>
        </w:rPr>
        <w:t>unders</w:t>
      </w:r>
      <w:r w:rsidR="00461535">
        <w:rPr>
          <w:rFonts w:eastAsiaTheme="minorEastAsia"/>
          <w:color w:val="000000" w:themeColor="text1"/>
        </w:rPr>
        <w:t>tand</w:t>
      </w:r>
      <w:r w:rsidR="00461535" w:rsidRPr="00184463">
        <w:rPr>
          <w:rFonts w:eastAsiaTheme="minorEastAsia"/>
          <w:color w:val="000000" w:themeColor="text1"/>
        </w:rPr>
        <w:t>ing o</w:t>
      </w:r>
      <w:r w:rsidR="00461535">
        <w:rPr>
          <w:rFonts w:eastAsiaTheme="minorEastAsia"/>
          <w:color w:val="000000" w:themeColor="text1"/>
        </w:rPr>
        <w:t>f</w:t>
      </w:r>
      <w:r w:rsidR="00461535" w:rsidRPr="00184463">
        <w:rPr>
          <w:rFonts w:eastAsiaTheme="minorEastAsia"/>
          <w:color w:val="000000" w:themeColor="text1"/>
        </w:rPr>
        <w:t xml:space="preserve"> </w:t>
      </w:r>
      <w:r w:rsidRPr="00184463">
        <w:rPr>
          <w:rFonts w:eastAsiaTheme="minorEastAsia"/>
          <w:color w:val="000000" w:themeColor="text1"/>
        </w:rPr>
        <w:t>some of the presented production rates. A significant change in  photophysiological responses was seen in the data for P1706-C2. The observed drop in maximum quantum yield (F</w:t>
      </w:r>
      <w:r w:rsidRPr="00184463">
        <w:rPr>
          <w:rFonts w:eastAsiaTheme="minorEastAsia"/>
          <w:color w:val="000000" w:themeColor="text1"/>
          <w:vertAlign w:val="subscript"/>
        </w:rPr>
        <w:t>v</w:t>
      </w:r>
      <w:r w:rsidRPr="00184463">
        <w:rPr>
          <w:rFonts w:eastAsiaTheme="minorEastAsia"/>
          <w:color w:val="000000" w:themeColor="text1"/>
        </w:rPr>
        <w:t>/F</w:t>
      </w:r>
      <w:r w:rsidRPr="00184463">
        <w:rPr>
          <w:rFonts w:eastAsiaTheme="minorEastAsia"/>
          <w:color w:val="000000" w:themeColor="text1"/>
          <w:vertAlign w:val="subscript"/>
        </w:rPr>
        <w:t>m</w:t>
      </w:r>
      <w:r w:rsidRPr="00184463">
        <w:rPr>
          <w:rFonts w:eastAsiaTheme="minorEastAsia"/>
          <w:color w:val="000000" w:themeColor="text1"/>
        </w:rPr>
        <w:t xml:space="preserve">) indicates conditions that negatively affect photosystem function in the phytoplankton community, such as iron (Fe) limitation. </w:t>
      </w:r>
      <w:r w:rsidRPr="00184463">
        <w:rPr>
          <w:color w:val="000000" w:themeColor="text1"/>
        </w:rPr>
        <w:t xml:space="preserve">Iron limitation is not only associated with a loss in quantum yield efficiency but more importantly the optical absorption cross section of the photosystem </w:t>
      </w:r>
      <w:r w:rsidRPr="00184463">
        <w:rPr>
          <w:rFonts w:eastAsiaTheme="minorEastAsia"/>
          <w:color w:val="000000" w:themeColor="text1"/>
        </w:rPr>
        <w:t>(</w:t>
      </w:r>
      <w:r w:rsidRPr="00184463">
        <w:rPr>
          <w:rFonts w:ascii="Symbol" w:eastAsiaTheme="minorEastAsia" w:hAnsi="Symbol"/>
          <w:color w:val="000000" w:themeColor="text1"/>
        </w:rPr>
        <w:t></w:t>
      </w:r>
      <w:r w:rsidRPr="00184463">
        <w:rPr>
          <w:rFonts w:eastAsiaTheme="minorEastAsia"/>
          <w:color w:val="000000" w:themeColor="text1"/>
        </w:rPr>
        <w:t>)</w:t>
      </w:r>
      <w:r w:rsidR="00461535">
        <w:rPr>
          <w:rFonts w:eastAsiaTheme="minorEastAsia"/>
          <w:color w:val="000000" w:themeColor="text1"/>
        </w:rPr>
        <w:t>,</w:t>
      </w:r>
      <w:r w:rsidRPr="00184463">
        <w:rPr>
          <w:rFonts w:eastAsiaTheme="minorEastAsia"/>
          <w:color w:val="000000" w:themeColor="text1"/>
        </w:rPr>
        <w:t xml:space="preserve"> the area of chlorophyll pigments available to absorb light around a reaction center, </w:t>
      </w:r>
      <w:r w:rsidRPr="00184463">
        <w:rPr>
          <w:color w:val="000000" w:themeColor="text1"/>
        </w:rPr>
        <w:t>and the reoxidation rate of the Quinone A in PSII (1/</w:t>
      </w:r>
      <w:r w:rsidRPr="00184463">
        <w:rPr>
          <w:rFonts w:ascii="Symbol" w:eastAsiaTheme="minorEastAsia" w:hAnsi="Symbol"/>
          <w:color w:val="000000" w:themeColor="text1"/>
        </w:rPr>
        <w:t></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r w:rsidR="005256B6" w:rsidRPr="00BA1101">
        <w:t>Kolber et al., 1994</w:t>
      </w:r>
      <w:r w:rsidRPr="00184463">
        <w:rPr>
          <w:noProof/>
          <w:color w:val="000000" w:themeColor="text1"/>
        </w:rPr>
        <w:t>)</w:t>
      </w:r>
      <w:r w:rsidRPr="00184463">
        <w:rPr>
          <w:color w:val="000000" w:themeColor="text1"/>
        </w:rPr>
        <w:fldChar w:fldCharType="end"/>
      </w:r>
      <w:r w:rsidRPr="00184463">
        <w:rPr>
          <w:color w:val="000000" w:themeColor="text1"/>
        </w:rPr>
        <w:t>.</w:t>
      </w:r>
      <w:r w:rsidRPr="00184463">
        <w:rPr>
          <w:rFonts w:eastAsiaTheme="minorEastAsia"/>
          <w:color w:val="000000" w:themeColor="text1"/>
        </w:rPr>
        <w:t xml:space="preserve"> </w:t>
      </w:r>
      <w:r w:rsidRPr="00184463">
        <w:rPr>
          <w:color w:val="000000" w:themeColor="text1"/>
        </w:rPr>
        <w:t>Compared to P1706-C1, 1/</w:t>
      </w:r>
      <w:r w:rsidRPr="00184463">
        <w:rPr>
          <w:rFonts w:ascii="Symbol" w:eastAsiaTheme="minorEastAsia" w:hAnsi="Symbol"/>
          <w:color w:val="000000" w:themeColor="text1"/>
        </w:rPr>
        <w:t></w:t>
      </w:r>
      <w:r w:rsidRPr="00184463">
        <w:rPr>
          <w:rFonts w:eastAsiaTheme="minorEastAsia"/>
          <w:color w:val="000000" w:themeColor="text1"/>
        </w:rPr>
        <w:t xml:space="preserve"> </w:t>
      </w:r>
      <w:r w:rsidRPr="00184463">
        <w:rPr>
          <w:color w:val="000000" w:themeColor="text1"/>
        </w:rPr>
        <w:t xml:space="preserve"> increased in our C2 measurements. This response was not expected as rates of electron transport usually decrease under Fe-limitation. However, Fe limitation during P1706-C2, was independently determined based on diagnostic nutrient ratios (Si:N and Fe:N; </w:t>
      </w:r>
      <w:r w:rsidR="00461535">
        <w:rPr>
          <w:color w:val="000000" w:themeColor="text1"/>
        </w:rPr>
        <w:t xml:space="preserve">K. </w:t>
      </w:r>
      <w:r w:rsidRPr="00184463">
        <w:rPr>
          <w:rFonts w:eastAsiaTheme="minorEastAsia"/>
          <w:color w:val="000000" w:themeColor="text1"/>
        </w:rPr>
        <w:t>Fult</w:t>
      </w:r>
      <w:r w:rsidR="00461535">
        <w:rPr>
          <w:rFonts w:eastAsiaTheme="minorEastAsia"/>
          <w:color w:val="000000" w:themeColor="text1"/>
        </w:rPr>
        <w:t>o</w:t>
      </w:r>
      <w:r w:rsidRPr="00184463">
        <w:rPr>
          <w:rFonts w:eastAsiaTheme="minorEastAsia"/>
          <w:color w:val="000000" w:themeColor="text1"/>
        </w:rPr>
        <w:t xml:space="preserve">n and </w:t>
      </w:r>
      <w:r w:rsidR="00461535">
        <w:rPr>
          <w:rFonts w:eastAsiaTheme="minorEastAsia"/>
          <w:color w:val="000000" w:themeColor="text1"/>
        </w:rPr>
        <w:t xml:space="preserve">K. </w:t>
      </w:r>
      <w:r w:rsidRPr="00184463">
        <w:rPr>
          <w:rFonts w:eastAsiaTheme="minorEastAsia"/>
          <w:color w:val="000000" w:themeColor="text1"/>
        </w:rPr>
        <w:t xml:space="preserve">Barbeau, pers. comm.) and </w:t>
      </w:r>
      <w:r w:rsidRPr="00184463">
        <w:rPr>
          <w:color w:val="000000" w:themeColor="text1"/>
        </w:rPr>
        <w:t>Fe amendment experiments</w:t>
      </w:r>
      <w:r w:rsidRPr="00184463">
        <w:rPr>
          <w:rFonts w:eastAsiaTheme="minorEastAsia"/>
          <w:color w:val="000000" w:themeColor="text1"/>
        </w:rPr>
        <w:t xml:space="preserve"> (K. Forsch  and K. Barbeau, pers. comm.)</w:t>
      </w:r>
      <w:r w:rsidRPr="00184463">
        <w:rPr>
          <w:color w:val="000000" w:themeColor="text1"/>
        </w:rPr>
        <w:t>. Consequently, 1/</w:t>
      </w:r>
      <w:r w:rsidRPr="00184463">
        <w:rPr>
          <w:rFonts w:ascii="Symbol" w:eastAsiaTheme="minorEastAsia" w:hAnsi="Symbol"/>
          <w:color w:val="000000" w:themeColor="text1"/>
        </w:rPr>
        <w:t></w:t>
      </w:r>
      <w:r w:rsidRPr="00184463">
        <w:rPr>
          <w:rFonts w:eastAsiaTheme="minorEastAsia"/>
          <w:color w:val="000000" w:themeColor="text1"/>
        </w:rPr>
        <w:t xml:space="preserve"> was </w:t>
      </w:r>
      <w:r w:rsidRPr="00184463">
        <w:rPr>
          <w:color w:val="000000" w:themeColor="text1"/>
        </w:rPr>
        <w:t xml:space="preserve">likely driven by changes in the phytoplankton community. The </w:t>
      </w:r>
      <w:r w:rsidRPr="00184463">
        <w:rPr>
          <w:rFonts w:eastAsiaTheme="minorEastAsia"/>
          <w:color w:val="000000" w:themeColor="text1"/>
        </w:rPr>
        <w:t>enhanced NPQ rates (</w:t>
      </w:r>
      <w:r w:rsidR="00E64EAD">
        <w:rPr>
          <w:rFonts w:eastAsiaTheme="minorEastAsia"/>
          <w:color w:val="000000" w:themeColor="text1"/>
        </w:rPr>
        <w:t>Fig S2</w:t>
      </w:r>
      <w:r w:rsidRPr="00184463">
        <w:rPr>
          <w:rFonts w:eastAsiaTheme="minorEastAsia"/>
          <w:color w:val="000000" w:themeColor="text1"/>
        </w:rPr>
        <w:t xml:space="preserve">) demonstrated an enhanced energy dissipation through non-photochemical processes in Fe limited communities. This enhanced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did affect our productivity rate estimate, as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values are used to calculate the </w:t>
      </w:r>
      <w:r w:rsidRPr="00184463">
        <w:rPr>
          <w:rFonts w:eastAsiaTheme="minorEastAsia"/>
          <w:color w:val="000000" w:themeColor="text1"/>
        </w:rPr>
        <w:lastRenderedPageBreak/>
        <w:t>electron to carbon ratio</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r w:rsidR="005256B6" w:rsidRPr="00BA1101">
        <w:t>see Eq. 7; Schuback et al., 2018</w:t>
      </w:r>
      <w:r w:rsidRPr="00184463">
        <w:rPr>
          <w:noProof/>
          <w:color w:val="000000" w:themeColor="text1"/>
        </w:rPr>
        <w:t>)</w:t>
      </w:r>
      <w:r w:rsidRPr="00184463">
        <w:rPr>
          <w:color w:val="000000" w:themeColor="text1"/>
        </w:rPr>
        <w:fldChar w:fldCharType="end"/>
      </w:r>
      <w:r w:rsidRPr="00184463">
        <w:rPr>
          <w:rFonts w:eastAsiaTheme="minorEastAsia"/>
          <w:color w:val="000000" w:themeColor="text1"/>
        </w:rPr>
        <w:t xml:space="preserve">. Data on photophysiology will not </w:t>
      </w:r>
      <w:r w:rsidR="00844F38">
        <w:rPr>
          <w:rFonts w:eastAsiaTheme="minorEastAsia"/>
          <w:color w:val="000000" w:themeColor="text1"/>
        </w:rPr>
        <w:t xml:space="preserve">be </w:t>
      </w:r>
      <w:r w:rsidRPr="00184463">
        <w:rPr>
          <w:rFonts w:eastAsiaTheme="minorEastAsia"/>
          <w:color w:val="000000" w:themeColor="text1"/>
        </w:rPr>
        <w:t>discussed further, yet we decided to include those data here and in the supplemental material as those datasets can inform the reader on underlying processes of productivity changes and limitations thereof.</w:t>
      </w:r>
    </w:p>
    <w:p w14:paraId="00CCA467"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2. Net community, New Production and Export Flux</w:t>
      </w:r>
    </w:p>
    <w:p w14:paraId="45CBB22C" w14:textId="4E56D06B"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Nitrate consumed by phytoplankton often represents new production in the surface ocean and hence should equate to the amount of organic matter available for export </w:t>
      </w:r>
      <w:r w:rsidR="00B73CAB" w:rsidRPr="00622CF5">
        <w:rPr>
          <w:rFonts w:eastAsiaTheme="minorEastAsia"/>
        </w:rPr>
        <w:fldChar w:fldCharType="begin"/>
      </w:r>
      <w:r w:rsidR="00B73CAB" w:rsidRPr="00622CF5">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r w:rsidR="005256B6" w:rsidRPr="00BA1101">
        <w:rPr>
          <w:rFonts w:eastAsiaTheme="minorEastAsia"/>
        </w:rPr>
        <w:t>Eppley &amp; Peterson, 1979</w:t>
      </w:r>
      <w:r w:rsidR="00B73CAB" w:rsidRPr="00622CF5">
        <w:rPr>
          <w:rFonts w:eastAsiaTheme="minorEastAsia"/>
          <w:noProof/>
        </w:rPr>
        <w:t>)</w:t>
      </w:r>
      <w:r w:rsidR="00B73CAB" w:rsidRPr="00622CF5">
        <w:rPr>
          <w:rFonts w:eastAsiaTheme="minorEastAsia"/>
        </w:rPr>
        <w:fldChar w:fldCharType="end"/>
      </w:r>
      <w:r w:rsidRPr="00622CF5">
        <w:rPr>
          <w:rFonts w:eastAsiaTheme="minorEastAsia"/>
        </w:rPr>
        <w:t xml:space="preserve">, although it may be an overestimate if substantial nitrification occurs within the euphotic zone </w:t>
      </w:r>
      <w:r w:rsidR="00B73CAB" w:rsidRPr="00622CF5">
        <w:rPr>
          <w:rFonts w:eastAsiaTheme="minorEastAsia"/>
        </w:rPr>
        <w:fldChar w:fldCharType="begin"/>
      </w:r>
      <w:r w:rsidR="00B73CAB" w:rsidRPr="00622CF5">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r w:rsidR="005256B6" w:rsidRPr="00BA1101">
        <w:rPr>
          <w:rFonts w:eastAsiaTheme="minorEastAsia"/>
        </w:rPr>
        <w:t>Yool et al., 2007</w:t>
      </w:r>
      <w:r w:rsidR="00B73CAB" w:rsidRPr="00622CF5">
        <w:rPr>
          <w:rFonts w:eastAsiaTheme="minorEastAsia"/>
          <w:noProof/>
        </w:rPr>
        <w:t>)</w:t>
      </w:r>
      <w:r w:rsidR="00B73CAB" w:rsidRPr="00622CF5">
        <w:rPr>
          <w:rFonts w:eastAsiaTheme="minorEastAsia"/>
        </w:rPr>
        <w:fldChar w:fldCharType="end"/>
      </w:r>
      <w:r w:rsidR="00E63B92" w:rsidRPr="00622CF5">
        <w:rPr>
          <w:rFonts w:eastAsiaTheme="minorEastAsia"/>
        </w:rPr>
        <w:t xml:space="preserve">. </w:t>
      </w:r>
      <w:r w:rsidRPr="00622CF5">
        <w:rPr>
          <w:rFonts w:eastAsiaTheme="minorEastAsia"/>
        </w:rPr>
        <w:t>Similarly, NCP represents the balance between organic matter production (photosynthesis) and organic matter consumption (respiration); hence, should also approximate export</w:t>
      </w:r>
      <w:r w:rsidRPr="00622CF5">
        <w:t xml:space="preserve"> when the organic pools are at steady-state </w:t>
      </w:r>
      <w:r w:rsidR="008529B3"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 </w:instrText>
      </w:r>
      <w:r w:rsidR="000D66FA"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DATA </w:instrText>
      </w:r>
      <w:r w:rsidR="000D66FA" w:rsidRPr="00622CF5">
        <w:fldChar w:fldCharType="end"/>
      </w:r>
      <w:r w:rsidR="008529B3" w:rsidRPr="00622CF5">
        <w:fldChar w:fldCharType="separate"/>
      </w:r>
      <w:r w:rsidR="000D66FA" w:rsidRPr="00622CF5">
        <w:rPr>
          <w:noProof/>
        </w:rPr>
        <w:t>(</w:t>
      </w:r>
      <w:r w:rsidR="005256B6" w:rsidRPr="00BA1101">
        <w:t>Hamme et al., 2012</w:t>
      </w:r>
      <w:r w:rsidR="000D66FA" w:rsidRPr="00622CF5">
        <w:rPr>
          <w:noProof/>
        </w:rPr>
        <w:t xml:space="preserve">; </w:t>
      </w:r>
      <w:r w:rsidR="005256B6" w:rsidRPr="00BA1101">
        <w:t>Li &amp; Cassar, 2017</w:t>
      </w:r>
      <w:r w:rsidR="000D66FA" w:rsidRPr="00622CF5">
        <w:rPr>
          <w:noProof/>
        </w:rPr>
        <w:t>)</w:t>
      </w:r>
      <w:r w:rsidR="008529B3" w:rsidRPr="00622CF5">
        <w:fldChar w:fldCharType="end"/>
      </w:r>
      <w:r w:rsidRPr="00622CF5">
        <w:rPr>
          <w:rFonts w:eastAsiaTheme="minorEastAsia"/>
        </w:rPr>
        <w:t xml:space="preserve">. Crucially, we only expect a quantitative correspondence between NP, NCP and export when integrating over sufficiently long temporal and large spatial scales </w:t>
      </w:r>
      <w:r w:rsidRPr="00622CF5">
        <w:rPr>
          <w:rFonts w:eastAsiaTheme="minorEastAsia"/>
        </w:rPr>
        <w:fldChar w:fldCharType="begin"/>
      </w:r>
      <w:r w:rsidR="000B4C73" w:rsidRPr="00622CF5">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r w:rsidR="005256B6" w:rsidRPr="00BA1101">
        <w:rPr>
          <w:rFonts w:eastAsiaTheme="minorEastAsia"/>
        </w:rPr>
        <w:t>Plattner et al., 2005</w:t>
      </w:r>
      <w:r w:rsidRPr="00622CF5">
        <w:rPr>
          <w:rFonts w:eastAsiaTheme="minorEastAsia"/>
          <w:noProof/>
        </w:rPr>
        <w:t>)</w:t>
      </w:r>
      <w:r w:rsidRPr="00622CF5">
        <w:rPr>
          <w:rFonts w:eastAsiaTheme="minorEastAsia"/>
        </w:rPr>
        <w:fldChar w:fldCharType="end"/>
      </w:r>
      <w:r w:rsidRPr="00622CF5">
        <w:rPr>
          <w:rFonts w:eastAsiaTheme="minorEastAsia"/>
        </w:rPr>
        <w:t xml:space="preserve"> and including all forms of exported organic matter </w:t>
      </w:r>
      <w:r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r w:rsidR="005256B6" w:rsidRPr="00BA1101">
        <w:rPr>
          <w:rFonts w:eastAsiaTheme="minorEastAsia"/>
        </w:rPr>
        <w:t>Boyd et al., 2019</w:t>
      </w:r>
      <w:r w:rsidR="000D66FA" w:rsidRPr="00622CF5">
        <w:rPr>
          <w:rFonts w:eastAsiaTheme="minorEastAsia"/>
          <w:noProof/>
        </w:rPr>
        <w:t xml:space="preserve">; </w:t>
      </w:r>
      <w:r w:rsidR="005256B6" w:rsidRPr="00BA1101">
        <w:rPr>
          <w:rFonts w:eastAsiaTheme="minorEastAsia"/>
        </w:rPr>
        <w:t>Ducklow et al., 2001</w:t>
      </w:r>
      <w:r w:rsidR="000D66FA" w:rsidRPr="00622CF5">
        <w:rPr>
          <w:rFonts w:eastAsiaTheme="minorEastAsia"/>
          <w:noProof/>
        </w:rPr>
        <w:t>)</w:t>
      </w:r>
      <w:r w:rsidRPr="00622CF5">
        <w:rPr>
          <w:rFonts w:eastAsiaTheme="minorEastAsia"/>
        </w:rPr>
        <w:fldChar w:fldCharType="end"/>
      </w:r>
      <w:r w:rsidRPr="00622CF5">
        <w:rPr>
          <w:rFonts w:eastAsiaTheme="minorEastAsia"/>
        </w:rPr>
        <w:t xml:space="preserve">.  </w:t>
      </w:r>
      <w:r w:rsidR="00844F38">
        <w:rPr>
          <w:rFonts w:eastAsiaTheme="minorEastAsia"/>
        </w:rPr>
        <w:t>Thus c</w:t>
      </w:r>
      <w:r w:rsidR="00844F38" w:rsidRPr="00622CF5">
        <w:rPr>
          <w:rFonts w:eastAsiaTheme="minorEastAsia"/>
        </w:rPr>
        <w:t>ompar</w:t>
      </w:r>
      <w:r w:rsidR="00844F38">
        <w:rPr>
          <w:rFonts w:eastAsiaTheme="minorEastAsia"/>
        </w:rPr>
        <w:t>isons of</w:t>
      </w:r>
      <w:r w:rsidRPr="00622CF5">
        <w:rPr>
          <w:rFonts w:eastAsiaTheme="minorEastAsia"/>
        </w:rPr>
        <w:t xml:space="preserve"> these kinds of measurements for short term in-situ or shipboard incubations in spatially heterogeneous regions like the CCE can be challenging to interpret.</w:t>
      </w:r>
    </w:p>
    <w:p w14:paraId="327F2903" w14:textId="39B84F5A" w:rsidR="00C10DE7" w:rsidRPr="00F73EA1" w:rsidRDefault="00C10DE7" w:rsidP="00C10DE7">
      <w:pPr>
        <w:spacing w:before="120" w:line="360" w:lineRule="auto"/>
        <w:ind w:firstLine="360"/>
        <w:outlineLvl w:val="0"/>
        <w:rPr>
          <w:rFonts w:eastAsiaTheme="minorEastAsia"/>
        </w:rPr>
      </w:pPr>
      <w:r w:rsidRPr="00622CF5">
        <w:rPr>
          <w:rFonts w:eastAsiaTheme="minorEastAsia"/>
        </w:rPr>
        <w:t>Until recently O</w:t>
      </w:r>
      <w:r w:rsidRPr="00622CF5">
        <w:rPr>
          <w:rFonts w:eastAsiaTheme="minorEastAsia"/>
          <w:vertAlign w:val="subscript"/>
        </w:rPr>
        <w:t>2</w:t>
      </w:r>
      <w:r w:rsidRPr="00622CF5">
        <w:rPr>
          <w:rFonts w:eastAsiaTheme="minorEastAsia"/>
        </w:rPr>
        <w:t xml:space="preserve">:Ar-based NCP estimates were only used in near-steady-state systems,  assuming that timeframes for NCP measurements (weeks to months) need to integrate all past changes in production, grazing and physical disturbances. More recently, </w:t>
      </w:r>
      <w:r w:rsidR="005256B6" w:rsidRPr="00BA1101">
        <w:rPr>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5256B6" w:rsidRPr="00BA1101">
        <w:rPr>
          <w:rFonts w:eastAsiaTheme="minorEastAsia"/>
        </w:rPr>
        <w:instrText xml:space="preserve"> ADDIN EN.CITE </w:instrText>
      </w:r>
      <w:r w:rsidR="005256B6" w:rsidRPr="00BA1101">
        <w:rPr>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5256B6" w:rsidRPr="00BA1101">
        <w:rPr>
          <w:rFonts w:eastAsiaTheme="minorEastAsia"/>
        </w:rPr>
        <w:instrText xml:space="preserve"> ADDIN EN.CITE.DATA </w:instrText>
      </w:r>
      <w:r w:rsidR="005256B6" w:rsidRPr="00BA1101">
        <w:rPr>
          <w:rFonts w:eastAsiaTheme="minorEastAsia"/>
        </w:rPr>
      </w:r>
      <w:r w:rsidR="005256B6" w:rsidRPr="00BA1101">
        <w:rPr>
          <w:rFonts w:eastAsiaTheme="minorEastAsia"/>
        </w:rPr>
        <w:fldChar w:fldCharType="end"/>
      </w:r>
      <w:r w:rsidR="005256B6" w:rsidRPr="00BA1101">
        <w:rPr>
          <w:rFonts w:eastAsiaTheme="minorEastAsia"/>
        </w:rPr>
      </w:r>
      <w:r w:rsidR="005256B6" w:rsidRPr="00BA1101">
        <w:rPr>
          <w:rFonts w:eastAsiaTheme="minorEastAsia"/>
        </w:rPr>
        <w:fldChar w:fldCharType="separate"/>
      </w:r>
      <w:r w:rsidR="005256B6" w:rsidRPr="00BA1101">
        <w:rPr>
          <w:rFonts w:eastAsiaTheme="minorEastAsia"/>
        </w:rPr>
        <w:t>Teeter et al. (2018)</w:t>
      </w:r>
      <w:r w:rsidR="005256B6" w:rsidRPr="00BA1101">
        <w:rPr>
          <w:rFonts w:eastAsiaTheme="minorEastAsia"/>
        </w:rPr>
        <w:fldChar w:fldCharType="end"/>
      </w:r>
      <w:r w:rsidRPr="00622CF5">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 </w:instrText>
      </w:r>
      <w:r w:rsidR="008529B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DATA </w:instrText>
      </w:r>
      <w:r w:rsidR="008529B3" w:rsidRPr="00622CF5">
        <w:rPr>
          <w:rFonts w:eastAsiaTheme="minorEastAsia"/>
        </w:rPr>
      </w:r>
      <w:r w:rsidR="008529B3" w:rsidRPr="00622CF5">
        <w:rPr>
          <w:rFonts w:eastAsiaTheme="minorEastAsia"/>
        </w:rPr>
        <w:fldChar w:fldCharType="end"/>
      </w:r>
      <w:r w:rsidR="000B4C73" w:rsidRPr="00622CF5">
        <w:rPr>
          <w:rFonts w:eastAsiaTheme="minorEastAsia"/>
        </w:rPr>
      </w:r>
      <w:r w:rsidR="000B4C73" w:rsidRPr="00622CF5">
        <w:rPr>
          <w:rFonts w:eastAsiaTheme="minorEastAsia"/>
        </w:rPr>
        <w:fldChar w:fldCharType="separate"/>
      </w:r>
      <w:r w:rsidR="008529B3" w:rsidRPr="00622CF5">
        <w:rPr>
          <w:rFonts w:eastAsiaTheme="minorEastAsia"/>
          <w:noProof/>
        </w:rPr>
        <w:t>(</w:t>
      </w:r>
      <w:r w:rsidR="005256B6" w:rsidRPr="00BA1101">
        <w:rPr>
          <w:rFonts w:eastAsiaTheme="minorEastAsia"/>
        </w:rPr>
        <w:t>Teeter et al., 2018</w:t>
      </w:r>
      <w:r w:rsidR="008529B3" w:rsidRPr="00622CF5">
        <w:rPr>
          <w:rFonts w:eastAsiaTheme="minorEastAsia"/>
          <w:noProof/>
        </w:rPr>
        <w:t>)</w:t>
      </w:r>
      <w:r w:rsidR="000B4C73" w:rsidRPr="00622CF5">
        <w:rPr>
          <w:rFonts w:eastAsiaTheme="minorEastAsia"/>
        </w:rPr>
        <w:fldChar w:fldCharType="end"/>
      </w:r>
      <w:r w:rsidRPr="00622CF5">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w:t>
      </w:r>
      <w:r w:rsidRPr="00F73EA1">
        <w:rPr>
          <w:rFonts w:eastAsiaTheme="minorEastAsia"/>
        </w:rPr>
        <w:t xml:space="preserve">oxygen content of freshly upwelled waters could be interpreted as negative NCP. On the other hand, upwelled water with accumulated biomass and high oxygen from the primary production would appear to be strongly net autotrophic, even if NCP had switched to </w:t>
      </w:r>
      <w:r w:rsidRPr="00F73EA1">
        <w:rPr>
          <w:rFonts w:eastAsiaTheme="minorEastAsia"/>
        </w:rPr>
        <w:lastRenderedPageBreak/>
        <w:t>negative. Despite these potential issues, the EIMS method has been usefully applied in other complex coastal environments, such as the Western Antarctic Peninsula</w:t>
      </w:r>
      <w:r w:rsidR="00E63B92" w:rsidRPr="00F73EA1">
        <w:rPr>
          <w:rFonts w:eastAsiaTheme="minorEastAsia"/>
        </w:rPr>
        <w:t xml:space="preserve"> </w: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 </w:instrTex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DATA </w:instrText>
      </w:r>
      <w:r w:rsidR="00B73CAB" w:rsidRPr="00F73EA1">
        <w:fldChar w:fldCharType="end"/>
      </w:r>
      <w:r w:rsidR="00B73CAB" w:rsidRPr="00F73EA1">
        <w:fldChar w:fldCharType="separate"/>
      </w:r>
      <w:r w:rsidR="00B73CAB" w:rsidRPr="00F73EA1">
        <w:rPr>
          <w:noProof/>
        </w:rPr>
        <w:t>(</w:t>
      </w:r>
      <w:r w:rsidR="005256B6" w:rsidRPr="00BA1101">
        <w:t>Eveleth et al., 2017</w:t>
      </w:r>
      <w:r w:rsidR="00B73CAB" w:rsidRPr="00F73EA1">
        <w:rPr>
          <w:noProof/>
        </w:rPr>
        <w:t xml:space="preserve">; </w:t>
      </w:r>
      <w:r w:rsidR="005256B6" w:rsidRPr="00BA1101">
        <w:t>Tortell et al., 2014</w:t>
      </w:r>
      <w:r w:rsidR="00B73CAB" w:rsidRPr="00F73EA1">
        <w:rPr>
          <w:noProof/>
        </w:rPr>
        <w:t>)</w:t>
      </w:r>
      <w:r w:rsidR="00B73CAB" w:rsidRPr="00F73EA1">
        <w:fldChar w:fldCharType="end"/>
      </w:r>
      <w:r w:rsidRPr="00F73EA1">
        <w:rPr>
          <w:rFonts w:eastAsiaTheme="minorEastAsia"/>
        </w:rPr>
        <w:t>.  Since we applied the EIMS method with a Lagrangian study, we are also able to measure changes in the O</w:t>
      </w:r>
      <w:r w:rsidRPr="00F73EA1">
        <w:rPr>
          <w:rFonts w:eastAsiaTheme="minorEastAsia"/>
          <w:vertAlign w:val="subscript"/>
        </w:rPr>
        <w:t>2</w:t>
      </w:r>
      <w:r w:rsidRPr="00F73EA1">
        <w:rPr>
          <w:rFonts w:eastAsiaTheme="minorEastAsia"/>
        </w:rPr>
        <w:t>/Ar ratio with high temporal resolution and resolve some of the uncertainties in measured signal vs. true activity</w:t>
      </w:r>
      <w:r w:rsidR="000D66FA" w:rsidRPr="00F73EA1">
        <w:rPr>
          <w:rFonts w:eastAsiaTheme="minorEastAsia"/>
        </w:rPr>
        <w:t xml:space="preserve"> </w: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000D66FA" w:rsidRPr="00F73EA1">
        <w:rPr>
          <w:rFonts w:eastAsiaTheme="minorEastAsia"/>
        </w:rPr>
      </w:r>
      <w:r w:rsidR="000D66FA" w:rsidRPr="00F73EA1">
        <w:rPr>
          <w:rFonts w:eastAsiaTheme="minorEastAsia"/>
        </w:rPr>
        <w:fldChar w:fldCharType="separate"/>
      </w:r>
      <w:r w:rsidR="000D66FA" w:rsidRPr="00F73EA1">
        <w:rPr>
          <w:rFonts w:eastAsiaTheme="minorEastAsia"/>
          <w:noProof/>
        </w:rPr>
        <w:t>(</w:t>
      </w:r>
      <w:r w:rsidR="005256B6" w:rsidRPr="00BA1101">
        <w:rPr>
          <w:rFonts w:eastAsiaTheme="minorEastAsia"/>
        </w:rPr>
        <w:t>Teeter et al., 2018</w:t>
      </w:r>
      <w:r w:rsidR="000D66FA" w:rsidRPr="00F73EA1">
        <w:rPr>
          <w:rFonts w:eastAsiaTheme="minorEastAsia"/>
          <w:noProof/>
        </w:rPr>
        <w:t xml:space="preserve">; </w:t>
      </w:r>
      <w:r w:rsidR="005256B6" w:rsidRPr="00BA1101">
        <w:rPr>
          <w:rFonts w:eastAsiaTheme="minorEastAsia"/>
        </w:rPr>
        <w:t>Wang et al., submitted</w:t>
      </w:r>
      <w:r w:rsidR="000D66FA" w:rsidRPr="00F73EA1">
        <w:rPr>
          <w:rFonts w:eastAsiaTheme="minorEastAsia"/>
          <w:noProof/>
        </w:rPr>
        <w:t>)</w:t>
      </w:r>
      <w:r w:rsidR="000D66FA" w:rsidRPr="00F73EA1">
        <w:rPr>
          <w:rFonts w:eastAsiaTheme="minorEastAsia"/>
        </w:rPr>
        <w:fldChar w:fldCharType="end"/>
      </w:r>
      <w:r w:rsidR="000D66FA" w:rsidRPr="00F73EA1">
        <w:rPr>
          <w:rFonts w:eastAsiaTheme="minorEastAsia"/>
        </w:rPr>
        <w:t>.</w:t>
      </w:r>
    </w:p>
    <w:p w14:paraId="53553407" w14:textId="1BFCF779" w:rsidR="00C10DE7" w:rsidRPr="00622CF5" w:rsidRDefault="00C10DE7" w:rsidP="00C10DE7">
      <w:pPr>
        <w:spacing w:before="120" w:line="360" w:lineRule="auto"/>
        <w:ind w:firstLine="360"/>
        <w:outlineLvl w:val="0"/>
        <w:rPr>
          <w:rFonts w:eastAsiaTheme="minorEastAsia"/>
        </w:rPr>
      </w:pPr>
      <w:r w:rsidRPr="00F73EA1">
        <w:rPr>
          <w:rFonts w:eastAsiaTheme="minorEastAsia"/>
        </w:rPr>
        <w:t>Using the calculation of NCP</w:t>
      </w:r>
      <w:r w:rsidR="00E63B92" w:rsidRPr="00F73EA1">
        <w:rPr>
          <w:rFonts w:eastAsiaTheme="minorEastAsia"/>
          <w:vertAlign w:val="subscript"/>
        </w:rPr>
        <w:t>inst</w:t>
      </w:r>
      <w:r w:rsidRPr="00F73EA1">
        <w:rPr>
          <w:rFonts w:eastAsiaTheme="minorEastAsia"/>
        </w:rPr>
        <w:t>, NCP production estimates should match the combined effects of NP and short-term changes in organic matter inventories. Our direct comparison reveals large mismatches, however (Fig 5, Table 1, S4). Four factors play an important role here: 1) NP estimates can never be negative while NCP can be negative, especially in a high-biomass system when grazing exceeds production over the timeframe of measurements; 2) vertical advection or diffusion</w:t>
      </w:r>
      <w:r w:rsidR="00A251BE" w:rsidRPr="00F73EA1">
        <w:rPr>
          <w:rFonts w:eastAsiaTheme="minorEastAsia"/>
        </w:rPr>
        <w:t xml:space="preserve"> across isopycnals</w:t>
      </w:r>
      <w:r w:rsidRPr="00F73EA1">
        <w:rPr>
          <w:rFonts w:eastAsiaTheme="minorEastAsia"/>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F73EA1">
        <w:rPr>
          <w:rFonts w:eastAsiaTheme="minorEastAsia"/>
        </w:rPr>
        <w:t>measurements</w:t>
      </w:r>
      <w:r w:rsidRPr="00F73EA1">
        <w:rPr>
          <w:rFonts w:eastAsiaTheme="minorEastAsia"/>
        </w:rPr>
        <w:t>.</w:t>
      </w:r>
    </w:p>
    <w:p w14:paraId="06B9C584" w14:textId="31A21CE4" w:rsidR="00C10DE7" w:rsidRPr="00622CF5" w:rsidRDefault="00C10DE7" w:rsidP="00C10DE7">
      <w:pPr>
        <w:spacing w:before="120" w:line="360" w:lineRule="auto"/>
        <w:ind w:firstLine="360"/>
        <w:outlineLvl w:val="0"/>
        <w:rPr>
          <w:rFonts w:eastAsiaTheme="minorEastAsia"/>
        </w:rPr>
      </w:pPr>
      <w:r w:rsidRPr="00622CF5">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622CF5">
        <w:rPr>
          <w:rFonts w:eastAsiaTheme="minorEastAsia"/>
          <w:vertAlign w:val="subscript"/>
        </w:rPr>
        <w:t>RT</w:t>
      </w:r>
      <w:r w:rsidRPr="00622CF5">
        <w:rPr>
          <w:rFonts w:eastAsiaTheme="minorEastAsia"/>
        </w:rPr>
        <w:t xml:space="preserve"> and NP measurements (NCP</w:t>
      </w:r>
      <w:r w:rsidR="00E63B92" w:rsidRPr="00622CF5">
        <w:rPr>
          <w:rFonts w:eastAsiaTheme="minorEastAsia"/>
          <w:vertAlign w:val="subscript"/>
        </w:rPr>
        <w:t>inst</w:t>
      </w:r>
      <w:r w:rsidRPr="00622CF5">
        <w:rPr>
          <w:rFonts w:eastAsiaTheme="minorEastAsia"/>
        </w:rPr>
        <w:t xml:space="preserve"> = 6.</w:t>
      </w:r>
      <w:r w:rsidR="00CD3E44" w:rsidRPr="00622CF5">
        <w:rPr>
          <w:rFonts w:eastAsiaTheme="minorEastAsia"/>
        </w:rPr>
        <w:t>0</w:t>
      </w:r>
      <w:r w:rsidRPr="00622CF5">
        <w:rPr>
          <w:rFonts w:eastAsiaTheme="minorEastAsia"/>
        </w:rPr>
        <w:t>± 0.1 and NP = 10.6 ± 2.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2; NCP</w:t>
      </w:r>
      <w:r w:rsidR="00E63B92" w:rsidRPr="00622CF5">
        <w:rPr>
          <w:rFonts w:eastAsiaTheme="minorEastAsia"/>
          <w:vertAlign w:val="subscript"/>
        </w:rPr>
        <w:t>inst</w:t>
      </w:r>
      <w:r w:rsidRPr="00622CF5">
        <w:rPr>
          <w:rFonts w:eastAsiaTheme="minorEastAsia"/>
        </w:rPr>
        <w:t xml:space="preserve"> = 16.4 ± 4.0 and NP = 23.2± 5.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4). For P1604-C3, however, NP was relatively high and </w:t>
      </w:r>
      <w:r w:rsidR="00622CF5" w:rsidRPr="00622CF5">
        <w:rPr>
          <w:rFonts w:eastAsiaTheme="minorEastAsia"/>
        </w:rPr>
        <w:t>positive</w:t>
      </w:r>
      <w:r w:rsidRPr="00622CF5">
        <w:rPr>
          <w:rFonts w:eastAsiaTheme="minorEastAsia"/>
        </w:rPr>
        <w:t xml:space="preserve"> (23.8 ± 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NCP</w:t>
      </w:r>
      <w:r w:rsidR="00E63B92" w:rsidRPr="00622CF5">
        <w:rPr>
          <w:rFonts w:eastAsiaTheme="minorEastAsia"/>
          <w:vertAlign w:val="subscript"/>
        </w:rPr>
        <w:t>inst</w:t>
      </w:r>
      <w:r w:rsidRPr="00622CF5">
        <w:rPr>
          <w:rFonts w:eastAsiaTheme="minorEastAsia"/>
        </w:rPr>
        <w:t xml:space="preserve"> was negative (-0.1 ±1.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n this cycle, surface Chl (1.0 µg L</w:t>
      </w:r>
      <w:r w:rsidRPr="00622CF5">
        <w:rPr>
          <w:rFonts w:eastAsiaTheme="minorEastAsia"/>
          <w:vertAlign w:val="superscript"/>
        </w:rPr>
        <w:t>-1</w:t>
      </w:r>
      <w:r w:rsidRPr="00622CF5">
        <w:rPr>
          <w:rFonts w:eastAsiaTheme="minorEastAsia"/>
        </w:rPr>
        <w:t>), surface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3.8 µmol L</w:t>
      </w:r>
      <w:r w:rsidRPr="00622CF5">
        <w:rPr>
          <w:rFonts w:eastAsiaTheme="minorEastAsia"/>
          <w:vertAlign w:val="superscript"/>
        </w:rPr>
        <w:t>-1</w:t>
      </w:r>
      <w:r w:rsidRPr="00622CF5">
        <w:rPr>
          <w:rFonts w:eastAsiaTheme="minorEastAsia"/>
        </w:rPr>
        <w:t>) and surface POC (7.1 µmol C L</w:t>
      </w:r>
      <w:r w:rsidRPr="00622CF5">
        <w:rPr>
          <w:rFonts w:eastAsiaTheme="minorEastAsia"/>
          <w:vertAlign w:val="superscript"/>
        </w:rPr>
        <w:t>-1</w:t>
      </w:r>
      <w:r w:rsidRPr="00622CF5">
        <w:rPr>
          <w:rFonts w:eastAsiaTheme="minorEastAsia"/>
        </w:rPr>
        <w:t xml:space="preserve">) were all high, but a dense swarm of doliolids, with high grazing and presumably high respiration, dominated the zooplankton </w:t>
      </w:r>
      <w:r w:rsidR="00E67049"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00E67049" w:rsidRPr="00622CF5">
        <w:rPr>
          <w:rFonts w:eastAsiaTheme="minorEastAsia"/>
        </w:rPr>
      </w:r>
      <w:r w:rsidR="00E67049" w:rsidRPr="00622CF5">
        <w:rPr>
          <w:rFonts w:eastAsiaTheme="minorEastAsia"/>
        </w:rPr>
        <w:fldChar w:fldCharType="separate"/>
      </w:r>
      <w:r w:rsidR="00E67049" w:rsidRPr="00622CF5">
        <w:rPr>
          <w:rFonts w:eastAsiaTheme="minorEastAsia"/>
          <w:noProof/>
        </w:rPr>
        <w:t>(</w:t>
      </w:r>
      <w:r w:rsidR="005256B6" w:rsidRPr="00BA1101">
        <w:rPr>
          <w:rFonts w:eastAsiaTheme="minorEastAsia"/>
        </w:rPr>
        <w:t>Morrow et al., 2018</w:t>
      </w:r>
      <w:r w:rsidR="00E67049" w:rsidRPr="00622CF5">
        <w:rPr>
          <w:rFonts w:eastAsiaTheme="minorEastAsia"/>
          <w:noProof/>
        </w:rPr>
        <w:t>)</w:t>
      </w:r>
      <w:r w:rsidR="00E67049" w:rsidRPr="00622CF5">
        <w:rPr>
          <w:rFonts w:eastAsiaTheme="minorEastAsia"/>
        </w:rPr>
        <w:fldChar w:fldCharType="end"/>
      </w:r>
      <w:r w:rsidRPr="00622CF5">
        <w:rPr>
          <w:rFonts w:eastAsiaTheme="minorEastAsia"/>
        </w:rPr>
        <w:t xml:space="preserve">. It is thus likely that the discrepancy in P1604-C3 measurements was due to </w:t>
      </w:r>
      <w:r w:rsidR="00E27A91">
        <w:rPr>
          <w:rFonts w:eastAsiaTheme="minorEastAsia"/>
        </w:rPr>
        <w:t>circumstances</w:t>
      </w:r>
      <w:r w:rsidRPr="00622CF5">
        <w:rPr>
          <w:rFonts w:eastAsiaTheme="minorEastAsia"/>
        </w:rPr>
        <w:t xml:space="preserve"> in which NCP and NP were temporarily decoupled, with nitrate fueling substantial NP even as high mesozooplankton grazing and respiration drove NCP towards net heterotrophy.</w:t>
      </w:r>
    </w:p>
    <w:p w14:paraId="2DA22E42" w14:textId="02EE6BB3" w:rsidR="00F60190" w:rsidRPr="00622CF5" w:rsidRDefault="00C10DE7" w:rsidP="00C10DE7">
      <w:pPr>
        <w:spacing w:before="120" w:line="360" w:lineRule="auto"/>
        <w:ind w:firstLine="360"/>
        <w:outlineLvl w:val="0"/>
        <w:rPr>
          <w:rFonts w:eastAsiaTheme="minorEastAsia"/>
        </w:rPr>
      </w:pPr>
      <w:r w:rsidRPr="00F73EA1">
        <w:rPr>
          <w:rFonts w:eastAsiaTheme="minorEastAsia"/>
        </w:rPr>
        <w:t xml:space="preserve">For P1706, the differences between NCP and NP were more pronounced. NP was reasonably high on all cycles, with mean </w:t>
      </w:r>
      <w:r w:rsidRPr="00F73EA1">
        <w:rPr>
          <w:rFonts w:eastAsiaTheme="minorEastAsia"/>
          <w:i/>
        </w:rPr>
        <w:t>f</w:t>
      </w:r>
      <w:r w:rsidRPr="00F73EA1">
        <w:rPr>
          <w:rFonts w:eastAsiaTheme="minorEastAsia"/>
        </w:rPr>
        <w:t>-ratios varying from 0.27 to 0.49. NCP</w:t>
      </w:r>
      <w:r w:rsidR="00E63B92" w:rsidRPr="00F73EA1">
        <w:rPr>
          <w:rFonts w:eastAsiaTheme="minorEastAsia"/>
          <w:vertAlign w:val="subscript"/>
        </w:rPr>
        <w:t>inst</w:t>
      </w:r>
      <w:r w:rsidRPr="00F73EA1">
        <w:rPr>
          <w:rFonts w:eastAsiaTheme="minorEastAsia"/>
        </w:rPr>
        <w:t xml:space="preserve"> was high on P1706-C1 (although still only 49% of NP), but negative or near zero on all other cycles. These results might </w:t>
      </w:r>
      <w:r w:rsidRPr="00F73EA1">
        <w:rPr>
          <w:rFonts w:eastAsiaTheme="minorEastAsia"/>
        </w:rPr>
        <w:lastRenderedPageBreak/>
        <w:t>be explained by the unusual physical and biological dynamics of the mesoscale filament that was studied on this cruise. Specifically, the cruise targeted non-steady-state water parcels ranging from coastal upwelling on C1 to aged filament water mixed with offshore California Current water on C3, as well as water parcels during early and late stages of a filament evolution (P1706-C2 and C4). Along this continuum from upwelling to offshore mixing, surface POC declined substantially from 38.5 to 5.7 µmol C L</w:t>
      </w:r>
      <w:r w:rsidRPr="00F73EA1">
        <w:rPr>
          <w:rFonts w:eastAsiaTheme="minorEastAsia"/>
          <w:vertAlign w:val="superscript"/>
        </w:rPr>
        <w:t>-1</w:t>
      </w:r>
      <w:r w:rsidRPr="00F73EA1">
        <w:rPr>
          <w:rFonts w:eastAsiaTheme="minorEastAsia"/>
        </w:rPr>
        <w:t xml:space="preserve"> for P1706-C1 to C4. This biomass decline (during offshore transit over 2-3 weeks) would have to be matched by a combination of export and/or negative NCP along the transect. However, NP cannot be negative, and although NO</w:t>
      </w:r>
      <w:r w:rsidRPr="00F73EA1">
        <w:rPr>
          <w:rFonts w:eastAsiaTheme="minorEastAsia"/>
          <w:vertAlign w:val="subscript"/>
        </w:rPr>
        <w:t>3</w:t>
      </w:r>
      <w:r w:rsidRPr="00F73EA1">
        <w:rPr>
          <w:rFonts w:eastAsiaTheme="minorEastAsia"/>
          <w:vertAlign w:val="superscript"/>
        </w:rPr>
        <w:t>-</w:t>
      </w:r>
      <w:r w:rsidRPr="00F73EA1">
        <w:rPr>
          <w:rFonts w:eastAsiaTheme="minorEastAsia"/>
        </w:rPr>
        <w:t xml:space="preserve"> decreased from inshore to offshore, surface nitrate remained relatively high (2.9 µmol C L</w:t>
      </w:r>
      <w:r w:rsidRPr="00F73EA1">
        <w:rPr>
          <w:rFonts w:eastAsiaTheme="minorEastAsia"/>
          <w:vertAlign w:val="superscript"/>
        </w:rPr>
        <w:t>-1</w:t>
      </w:r>
      <w:r w:rsidRPr="00F73EA1">
        <w:rPr>
          <w:rFonts w:eastAsiaTheme="minorEastAsia"/>
        </w:rPr>
        <w:t>) allowing continued new production. Ammonium also accumulated between P1706</w:t>
      </w:r>
      <w:r w:rsidRPr="00F73EA1">
        <w:rPr>
          <w:rFonts w:eastAsiaTheme="minorEastAsia"/>
        </w:rPr>
        <w:noBreakHyphen/>
        <w:t>C1 and P1706-C4 (from 0.4 to 1.8 µmol L</w:t>
      </w:r>
      <w:r w:rsidRPr="00F73EA1">
        <w:rPr>
          <w:rFonts w:eastAsiaTheme="minorEastAsia"/>
          <w:vertAlign w:val="superscript"/>
        </w:rPr>
        <w:t>-1</w:t>
      </w:r>
      <w:r w:rsidRPr="00F73EA1">
        <w:rPr>
          <w:rFonts w:eastAsiaTheme="minorEastAsia"/>
        </w:rPr>
        <w:t>), as would be expected if remineralization exceeded phytoplankton production</w:t>
      </w:r>
      <w:r w:rsidRPr="00F73EA1">
        <w:rPr>
          <w:rFonts w:eastAsiaTheme="minorEastAsia"/>
          <w:b/>
        </w:rPr>
        <w:t>.</w:t>
      </w:r>
      <w:r w:rsidRPr="00622CF5">
        <w:rPr>
          <w:rFonts w:eastAsiaTheme="minorEastAsia"/>
          <w:b/>
        </w:rPr>
        <w:t xml:space="preserve"> </w:t>
      </w:r>
      <w:r w:rsidRPr="00622CF5">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r w:rsidR="005256B6" w:rsidRPr="00BA1101">
        <w:rPr>
          <w:rFonts w:eastAsiaTheme="minorEastAsia"/>
        </w:rPr>
        <w:t>Stukel et al., 2015b</w:t>
      </w:r>
      <w:r w:rsidR="0067294D" w:rsidRPr="00622CF5">
        <w:rPr>
          <w:rFonts w:eastAsiaTheme="minorEastAsia"/>
          <w:noProof/>
        </w:rPr>
        <w:t xml:space="preserve">; </w:t>
      </w:r>
      <w:r w:rsidR="005256B6" w:rsidRPr="00BA1101">
        <w:rPr>
          <w:rFonts w:eastAsiaTheme="minorEastAsia"/>
        </w:rPr>
        <w:t>Tortell et al., 2014</w:t>
      </w:r>
      <w:r w:rsidR="0067294D" w:rsidRPr="00622CF5">
        <w:rPr>
          <w:rFonts w:eastAsiaTheme="minorEastAsia"/>
          <w:noProof/>
        </w:rPr>
        <w:t>)</w:t>
      </w:r>
      <w:r w:rsidRPr="00622CF5">
        <w:rPr>
          <w:rFonts w:eastAsiaTheme="minorEastAsia"/>
        </w:rPr>
        <w:fldChar w:fldCharType="end"/>
      </w:r>
      <w:r w:rsidRPr="00622CF5">
        <w:rPr>
          <w:rFonts w:eastAsiaTheme="minorEastAsia"/>
        </w:rPr>
        <w:t>. The NCP estimates could also have been affected by upwelling and/or vertical diffusion in this energetic mesoscale environment, which would underestimate NCP if low O</w:t>
      </w:r>
      <w:r w:rsidRPr="00622CF5">
        <w:rPr>
          <w:rFonts w:eastAsiaTheme="minorEastAsia"/>
          <w:vertAlign w:val="subscript"/>
        </w:rPr>
        <w:t>2</w:t>
      </w:r>
      <w:r w:rsidRPr="00622CF5">
        <w:rPr>
          <w:rFonts w:eastAsiaTheme="minorEastAsia"/>
        </w:rPr>
        <w:t xml:space="preserve"> water was introduced from below the mixed layer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5256B6" w:rsidRPr="00BA1101">
        <w:rPr>
          <w:rFonts w:eastAsiaTheme="minorEastAsia"/>
        </w:rPr>
        <w:fldChar w:fldCharType="separate"/>
      </w:r>
      <w:r w:rsidR="005256B6" w:rsidRPr="00BA1101">
        <w:rPr>
          <w:rFonts w:eastAsiaTheme="minorEastAsia"/>
        </w:rPr>
        <w:t>Wang et al. (submitted)</w:t>
      </w:r>
      <w:r w:rsidR="005256B6" w:rsidRPr="00BA1101">
        <w:rPr>
          <w:rFonts w:eastAsiaTheme="minorEastAsia"/>
        </w:rPr>
        <w:fldChar w:fldCharType="end"/>
      </w:r>
      <w:r w:rsidR="00A76212">
        <w:rPr>
          <w:rStyle w:val="Hyperlink"/>
          <w:rFonts w:eastAsiaTheme="minorEastAsia"/>
        </w:rPr>
        <w:t>)</w:t>
      </w:r>
      <w:r w:rsidR="00B73CAB" w:rsidRPr="00622CF5">
        <w:rPr>
          <w:rFonts w:eastAsiaTheme="minorEastAsia"/>
        </w:rPr>
        <w:t xml:space="preserve"> </w:t>
      </w:r>
      <w:r w:rsidRPr="00622CF5">
        <w:rPr>
          <w:rFonts w:eastAsiaTheme="minorEastAsia"/>
        </w:rPr>
        <w:t>for potential impact on NCP). In addition, nitrate uptake could overestimate NP if substantial nitrification occurs in the euphotic zone. This would seem an unlikely scenario, given estimates of mixed-layer nitrification in the CCE (4.6 nmol L</w:t>
      </w:r>
      <w:r w:rsidRPr="00622CF5">
        <w:rPr>
          <w:rFonts w:eastAsiaTheme="minorEastAsia"/>
          <w:vertAlign w:val="superscript"/>
        </w:rPr>
        <w:t>-1</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r w:rsidR="005256B6" w:rsidRPr="00BA1101">
        <w:rPr>
          <w:rFonts w:eastAsiaTheme="minorEastAsia"/>
        </w:rPr>
        <w:t>Santoro et al., 2013</w:t>
      </w:r>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at are relatively low compared to nitrate uptake rates. However, nitrification might be more active in filaments.</w:t>
      </w:r>
      <w:r w:rsidR="00F60190">
        <w:rPr>
          <w:rFonts w:eastAsiaTheme="minorEastAsia"/>
        </w:rPr>
        <w:tab/>
      </w:r>
    </w:p>
    <w:p w14:paraId="315BEAED" w14:textId="3BD58B35" w:rsidR="00C10DE7" w:rsidRPr="00622CF5" w:rsidRDefault="00C10DE7" w:rsidP="005256B6">
      <w:pPr>
        <w:spacing w:before="120" w:line="360" w:lineRule="auto"/>
        <w:ind w:firstLine="360"/>
        <w:outlineLvl w:val="0"/>
        <w:rPr>
          <w:rFonts w:eastAsiaTheme="minorEastAsia"/>
        </w:rPr>
      </w:pPr>
      <w:r w:rsidRPr="00622CF5">
        <w:rPr>
          <w:rFonts w:eastAsiaTheme="minorEastAsia"/>
        </w:rPr>
        <w:t>Ultimately, NP and NCP should be balanced by export production</w:t>
      </w:r>
      <w:r w:rsidRPr="00622CF5">
        <w:t xml:space="preserve">. </w:t>
      </w:r>
      <w:r w:rsidRPr="00622CF5">
        <w:rPr>
          <w:rFonts w:eastAsiaTheme="minorEastAsia"/>
        </w:rPr>
        <w:t>Our results show, however, that export flux was substantially lower than NP across the region (Fig. 5). When integrated to the base of the euphotic zone</w:t>
      </w:r>
      <w:r w:rsidR="0083473B">
        <w:rPr>
          <w:rFonts w:eastAsiaTheme="minorEastAsia"/>
        </w:rPr>
        <w:t xml:space="preserve"> (data not shown)</w:t>
      </w:r>
      <w:r w:rsidRPr="00622CF5">
        <w:rPr>
          <w:rFonts w:eastAsiaTheme="minorEastAsia"/>
        </w:rPr>
        <w:t xml:space="preserve"> to match sediment trap data, NP exceeded export for all three cycles of P1604 and for all cycles of P1706 except C4 (at the end of the filament). For all the cycles of P1706, NP averaged 2.7 times higher than sinking flux. The same pattern did not hold for NCP in P1706 because of multiple cycles with negative NCP. In a non-steady state system, </w:t>
      </w:r>
      <w:r w:rsidR="00622CF5" w:rsidRPr="00622CF5">
        <w:rPr>
          <w:rFonts w:eastAsiaTheme="minorEastAsia"/>
        </w:rPr>
        <w:t>however, export</w:t>
      </w:r>
      <w:r w:rsidRPr="00622CF5">
        <w:rPr>
          <w:rFonts w:eastAsiaTheme="minorEastAsia"/>
        </w:rPr>
        <w:t xml:space="preserve"> should be balanced not by NCP alone, but by the sum of NCP and POC decline, unless</w:t>
      </w:r>
      <w:r w:rsidRPr="00622CF5">
        <w:t xml:space="preserve"> large parts of NCP are also going into DOC buildup. </w:t>
      </w:r>
      <w:r w:rsidRPr="00622CF5">
        <w:rPr>
          <w:rFonts w:eastAsiaTheme="minorEastAsia"/>
        </w:rPr>
        <w:t xml:space="preserve">Because P1706-C4 was a transport extension of C2, we can test this balance over the 12 days that separate the beginning and end of those cycles. Over this period, POC declined from 1078 to 510 mmol C </w:t>
      </w:r>
      <w:r w:rsidRPr="00622CF5">
        <w:rPr>
          <w:rFonts w:eastAsiaTheme="minorEastAsia"/>
        </w:rPr>
        <w:lastRenderedPageBreak/>
        <w:t>m</w:t>
      </w:r>
      <w:r w:rsidRPr="00622CF5">
        <w:rPr>
          <w:rFonts w:eastAsiaTheme="minorEastAsia"/>
          <w:vertAlign w:val="superscript"/>
        </w:rPr>
        <w:t>-2</w:t>
      </w:r>
      <w:r w:rsidRPr="00622CF5">
        <w:rPr>
          <w:rFonts w:eastAsiaTheme="minorEastAsia"/>
        </w:rPr>
        <w:t>, equating to a decline of 43.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This is remarkably </w:t>
      </w:r>
      <w:r w:rsidR="00BD410C">
        <w:rPr>
          <w:rFonts w:eastAsiaTheme="minorEastAsia"/>
        </w:rPr>
        <w:t>equal</w:t>
      </w:r>
      <w:r w:rsidR="00BD410C" w:rsidRPr="00622CF5">
        <w:rPr>
          <w:rFonts w:eastAsiaTheme="minorEastAsia"/>
        </w:rPr>
        <w:t xml:space="preserve"> </w:t>
      </w:r>
      <w:r w:rsidRPr="00622CF5">
        <w:rPr>
          <w:rFonts w:eastAsiaTheme="minorEastAsia"/>
        </w:rPr>
        <w:t>to the mean export during these two cycles (40.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suggesting that the declining biomass would have been sufficient to support all the measured export flux even if no </w:t>
      </w:r>
      <w:r w:rsidR="00622CF5" w:rsidRPr="00622CF5">
        <w:rPr>
          <w:rFonts w:eastAsiaTheme="minorEastAsia"/>
        </w:rPr>
        <w:t>additional</w:t>
      </w:r>
      <w:r w:rsidRPr="00622CF5">
        <w:rPr>
          <w:rFonts w:eastAsiaTheme="minorEastAsia"/>
        </w:rPr>
        <w:t xml:space="preserve"> biomass was produced. </w:t>
      </w:r>
    </w:p>
    <w:p w14:paraId="2E506256" w14:textId="6EA5B894" w:rsidR="00C10DE7" w:rsidRPr="00622CF5" w:rsidRDefault="00C10DE7" w:rsidP="00C10DE7">
      <w:pPr>
        <w:spacing w:before="120" w:line="360" w:lineRule="auto"/>
        <w:ind w:firstLine="360"/>
        <w:outlineLvl w:val="0"/>
        <w:rPr>
          <w:rFonts w:eastAsiaTheme="minorEastAsia"/>
          <w:i/>
          <w:color w:val="FF0000"/>
        </w:rPr>
      </w:pPr>
      <w:r w:rsidRPr="00F73EA1">
        <w:rPr>
          <w:rFonts w:eastAsiaTheme="minorEastAsia"/>
        </w:rPr>
        <w:t xml:space="preserve">The measurement of new production in excess of sinking flux is not a novel result. Nitrate uptake has also been reported to exceed the sinking particle export in the Western Antarctic Peninsula </w:t>
      </w:r>
      <w:r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Pr="00F73EA1">
        <w:rPr>
          <w:rFonts w:eastAsiaTheme="minorEastAsia"/>
        </w:rPr>
      </w:r>
      <w:r w:rsidRPr="00F73EA1">
        <w:rPr>
          <w:rFonts w:eastAsiaTheme="minorEastAsia"/>
        </w:rPr>
        <w:fldChar w:fldCharType="separate"/>
      </w:r>
      <w:r w:rsidR="000D66FA" w:rsidRPr="00F73EA1">
        <w:rPr>
          <w:rFonts w:eastAsiaTheme="minorEastAsia"/>
          <w:noProof/>
        </w:rPr>
        <w:t>(</w:t>
      </w:r>
      <w:r w:rsidR="005256B6" w:rsidRPr="00BA1101">
        <w:rPr>
          <w:rFonts w:eastAsiaTheme="minorEastAsia"/>
        </w:rPr>
        <w:t>Ducklow et al., 2018</w:t>
      </w:r>
      <w:r w:rsidR="000D66FA" w:rsidRPr="00F73EA1">
        <w:rPr>
          <w:rFonts w:eastAsiaTheme="minorEastAsia"/>
          <w:noProof/>
        </w:rPr>
        <w:t xml:space="preserve">; </w:t>
      </w:r>
      <w:r w:rsidR="005256B6" w:rsidRPr="00BA1101">
        <w:rPr>
          <w:rFonts w:eastAsiaTheme="minorEastAsia"/>
        </w:rPr>
        <w:t>Stukel et al., 2015a</w:t>
      </w:r>
      <w:r w:rsidR="000D66FA" w:rsidRPr="00F73EA1">
        <w:rPr>
          <w:rFonts w:eastAsiaTheme="minorEastAsia"/>
          <w:noProof/>
        </w:rPr>
        <w:t>)</w:t>
      </w:r>
      <w:r w:rsidRPr="00F73EA1">
        <w:rPr>
          <w:rFonts w:eastAsiaTheme="minorEastAsia"/>
        </w:rPr>
        <w:fldChar w:fldCharType="end"/>
      </w:r>
      <w:r w:rsidRPr="00F73EA1">
        <w:rPr>
          <w:rFonts w:eastAsiaTheme="minorEastAsia"/>
        </w:rPr>
        <w:t xml:space="preserve">, the Bermuda Atlantic Time-Series site </w:t>
      </w:r>
      <w:r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Lipschultz, 2001</w:t>
      </w:r>
      <w:r w:rsidR="000B4C73" w:rsidRPr="00F73EA1">
        <w:rPr>
          <w:rFonts w:eastAsiaTheme="minorEastAsia"/>
          <w:noProof/>
        </w:rPr>
        <w:t xml:space="preserve">; </w:t>
      </w:r>
      <w:r w:rsidR="005256B6" w:rsidRPr="00BA1101">
        <w:rPr>
          <w:rFonts w:eastAsiaTheme="minorEastAsia"/>
        </w:rPr>
        <w:t>Lomas et al., 2013</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the Arabian Sea </w:t>
      </w:r>
      <w:r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Buesseler et al., 1998</w:t>
      </w:r>
      <w:r w:rsidR="000B4C73" w:rsidRPr="00F73EA1">
        <w:rPr>
          <w:rFonts w:eastAsiaTheme="minorEastAsia"/>
          <w:noProof/>
        </w:rPr>
        <w:t xml:space="preserve">; </w:t>
      </w:r>
      <w:r w:rsidR="005256B6" w:rsidRPr="00BA1101">
        <w:rPr>
          <w:rFonts w:eastAsiaTheme="minorEastAsia"/>
        </w:rPr>
        <w:t>Sambrotto, 2001</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the Costa Rica Dome </w:t>
      </w:r>
      <w:r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Stukel et al., 2016</w:t>
      </w:r>
      <w:r w:rsidRPr="00F73EA1">
        <w:rPr>
          <w:rFonts w:eastAsiaTheme="minorEastAsia"/>
          <w:noProof/>
        </w:rPr>
        <w:t>)</w:t>
      </w:r>
      <w:r w:rsidRPr="00F73EA1">
        <w:rPr>
          <w:rFonts w:eastAsiaTheme="minorEastAsia"/>
        </w:rPr>
        <w:fldChar w:fldCharType="end"/>
      </w:r>
      <w:r w:rsidRPr="00F73EA1">
        <w:rPr>
          <w:rFonts w:eastAsiaTheme="minorEastAsia"/>
        </w:rPr>
        <w:t>. In addition, NCP has been found to exceed sinking flux in the Sargasso Sea</w:t>
      </w:r>
      <w:r w:rsidRPr="00F73EA1">
        <w:t xml:space="preserve"> </w:t>
      </w:r>
      <w:r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Estapa et al., 2015</w:t>
      </w:r>
      <w:r w:rsidRPr="00F73EA1">
        <w:rPr>
          <w:rFonts w:eastAsiaTheme="minorEastAsia"/>
          <w:noProof/>
        </w:rPr>
        <w:t>)</w:t>
      </w:r>
      <w:r w:rsidRPr="00F73EA1">
        <w:rPr>
          <w:rFonts w:eastAsiaTheme="minorEastAsia"/>
        </w:rPr>
        <w:fldChar w:fldCharType="end"/>
      </w:r>
      <w:r w:rsidRPr="00F73EA1">
        <w:rPr>
          <w:rFonts w:eastAsiaTheme="minorEastAsia"/>
        </w:rPr>
        <w:t xml:space="preserve"> and the Western Antarctic Peninsula </w:t>
      </w:r>
      <w:r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 </w:instrText>
      </w:r>
      <w:r w:rsidR="0067294D"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DATA </w:instrText>
      </w:r>
      <w:r w:rsidR="0067294D" w:rsidRPr="00F73EA1">
        <w:rPr>
          <w:rFonts w:eastAsiaTheme="minorEastAsia"/>
        </w:rPr>
      </w:r>
      <w:r w:rsidR="0067294D" w:rsidRPr="00F73EA1">
        <w:rPr>
          <w:rFonts w:eastAsiaTheme="minorEastAsia"/>
        </w:rPr>
        <w:fldChar w:fldCharType="end"/>
      </w:r>
      <w:r w:rsidRPr="00F73EA1">
        <w:rPr>
          <w:rFonts w:eastAsiaTheme="minorEastAsia"/>
        </w:rPr>
      </w:r>
      <w:r w:rsidRPr="00F73EA1">
        <w:rPr>
          <w:rFonts w:eastAsiaTheme="minorEastAsia"/>
        </w:rPr>
        <w:fldChar w:fldCharType="separate"/>
      </w:r>
      <w:r w:rsidR="0067294D" w:rsidRPr="00F73EA1">
        <w:rPr>
          <w:rFonts w:eastAsiaTheme="minorEastAsia"/>
          <w:noProof/>
        </w:rPr>
        <w:t>(</w:t>
      </w:r>
      <w:r w:rsidR="005256B6" w:rsidRPr="00BA1101">
        <w:rPr>
          <w:rFonts w:eastAsiaTheme="minorEastAsia"/>
        </w:rPr>
        <w:t>Stukel et al., 2015a</w:t>
      </w:r>
      <w:r w:rsidR="0067294D" w:rsidRPr="00F73EA1">
        <w:rPr>
          <w:rFonts w:eastAsiaTheme="minorEastAsia"/>
          <w:noProof/>
        </w:rPr>
        <w:t>)</w:t>
      </w:r>
      <w:r w:rsidRPr="00F73EA1">
        <w:rPr>
          <w:rFonts w:eastAsiaTheme="minorEastAsia"/>
        </w:rPr>
        <w:fldChar w:fldCharType="end"/>
      </w:r>
      <w:r w:rsidRPr="00F73EA1">
        <w:rPr>
          <w:rFonts w:eastAsiaTheme="minorEastAsia"/>
        </w:rPr>
        <w:t xml:space="preserve">. Within the CCE, prior studies have determined e-ratios of ~0.2 </w:t>
      </w:r>
      <w:r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963FD5" w:rsidRPr="00F73EA1">
        <w:rPr>
          <w:rFonts w:eastAsiaTheme="minorEastAsia"/>
          <w:noProof/>
        </w:rPr>
        <w:t>(</w:t>
      </w:r>
      <w:r w:rsidR="005256B6" w:rsidRPr="00BA1101">
        <w:rPr>
          <w:rFonts w:eastAsiaTheme="minorEastAsia"/>
        </w:rPr>
        <w:t>Kelly et al., 2018</w:t>
      </w:r>
      <w:r w:rsidR="00963FD5" w:rsidRPr="00F73EA1">
        <w:rPr>
          <w:rFonts w:eastAsiaTheme="minorEastAsia"/>
          <w:noProof/>
        </w:rPr>
        <w:t>)</w:t>
      </w:r>
      <w:r w:rsidRPr="00F73EA1">
        <w:rPr>
          <w:rFonts w:eastAsiaTheme="minorEastAsia"/>
        </w:rPr>
        <w:fldChar w:fldCharType="end"/>
      </w:r>
      <w:r w:rsidRPr="00F73EA1">
        <w:rPr>
          <w:rFonts w:eastAsiaTheme="minorEastAsia"/>
        </w:rPr>
        <w:t xml:space="preserve">, compared to </w:t>
      </w:r>
      <w:r w:rsidRPr="00F73EA1">
        <w:rPr>
          <w:rFonts w:eastAsiaTheme="minorEastAsia"/>
          <w:i/>
        </w:rPr>
        <w:t>f</w:t>
      </w:r>
      <w:r w:rsidRPr="00F73EA1">
        <w:rPr>
          <w:rFonts w:eastAsiaTheme="minorEastAsia"/>
        </w:rPr>
        <w:t xml:space="preserve">-ratios frequently &gt;0.5 </w:t>
      </w:r>
      <w:r w:rsidRPr="00F73EA1">
        <w:rPr>
          <w:rFonts w:eastAsiaTheme="minorEastAsia"/>
        </w:rPr>
        <w:fldChar w:fldCharType="begin"/>
      </w:r>
      <w:r w:rsidR="000B4C73" w:rsidRPr="00F73EA1">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r w:rsidR="005256B6" w:rsidRPr="00BA1101">
        <w:rPr>
          <w:rFonts w:eastAsiaTheme="minorEastAsia"/>
        </w:rPr>
        <w:t>Harrison et al., 1987</w:t>
      </w:r>
      <w:r w:rsidRPr="00F73EA1">
        <w:rPr>
          <w:rFonts w:eastAsiaTheme="minorEastAsia"/>
          <w:noProof/>
        </w:rPr>
        <w:t>)</w:t>
      </w:r>
      <w:r w:rsidRPr="00F73EA1">
        <w:rPr>
          <w:rFonts w:eastAsiaTheme="minorEastAsia"/>
        </w:rPr>
        <w:fldChar w:fldCharType="end"/>
      </w:r>
      <w:r w:rsidRPr="00F73EA1">
        <w:rPr>
          <w:rFonts w:eastAsiaTheme="minorEastAsia"/>
        </w:rPr>
        <w:t xml:space="preserve"> and a region-wide NCP/NPP ratio of 0.4 </w:t>
      </w:r>
      <w:r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 </w:instrText>
      </w:r>
      <w:r w:rsidR="00C31950"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DATA </w:instrText>
      </w:r>
      <w:r w:rsidR="00C31950" w:rsidRPr="00F73EA1">
        <w:rPr>
          <w:rFonts w:eastAsiaTheme="minorEastAsia"/>
        </w:rPr>
      </w:r>
      <w:r w:rsidR="00C31950"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Munro et al., 2013</w:t>
      </w:r>
      <w:r w:rsidRPr="00F73EA1">
        <w:rPr>
          <w:rFonts w:eastAsiaTheme="minorEastAsia"/>
          <w:noProof/>
        </w:rPr>
        <w:t>)</w:t>
      </w:r>
      <w:r w:rsidRPr="00F73EA1">
        <w:rPr>
          <w:rFonts w:eastAsiaTheme="minorEastAsia"/>
        </w:rPr>
        <w:fldChar w:fldCharType="end"/>
      </w:r>
      <w:r w:rsidRPr="00F73EA1">
        <w:rPr>
          <w:rFonts w:eastAsiaTheme="minorEastAsia"/>
        </w:rPr>
        <w:t xml:space="preserve">. This deficiency of sinking export relative to NP and NCP likely reflects the importance of non-sinking forms of export including active transport of carbon by diel vertical migrants </w:t>
      </w:r>
      <w:r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Bianchi et al., 2013</w:t>
      </w:r>
      <w:r w:rsidR="000B4C73" w:rsidRPr="00F73EA1">
        <w:rPr>
          <w:rFonts w:eastAsiaTheme="minorEastAsia"/>
          <w:noProof/>
        </w:rPr>
        <w:t xml:space="preserve">; </w:t>
      </w:r>
      <w:r w:rsidR="005256B6" w:rsidRPr="00BA1101">
        <w:rPr>
          <w:rFonts w:eastAsiaTheme="minorEastAsia"/>
        </w:rPr>
        <w:t>Steinberg et al., 2000</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subduction of particulate and dissolved organic matter</w:t>
      </w:r>
      <w:r w:rsidR="008529B3" w:rsidRPr="00F73EA1">
        <w:t xml:space="preserve"> </w: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 </w:instrTex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DATA </w:instrText>
      </w:r>
      <w:r w:rsidR="00963FD5" w:rsidRPr="00F73EA1">
        <w:rPr>
          <w:rFonts w:eastAsiaTheme="minorEastAsia"/>
        </w:rPr>
      </w:r>
      <w:r w:rsidR="00963FD5" w:rsidRPr="00F73EA1">
        <w:rPr>
          <w:rFonts w:eastAsiaTheme="minorEastAsia"/>
        </w:rPr>
        <w:fldChar w:fldCharType="end"/>
      </w:r>
      <w:r w:rsidR="00963FD5" w:rsidRPr="00F73EA1">
        <w:rPr>
          <w:rFonts w:eastAsiaTheme="minorEastAsia"/>
        </w:rPr>
      </w:r>
      <w:r w:rsidR="00963FD5" w:rsidRPr="00F73EA1">
        <w:rPr>
          <w:rFonts w:eastAsiaTheme="minorEastAsia"/>
        </w:rPr>
        <w:fldChar w:fldCharType="separate"/>
      </w:r>
      <w:r w:rsidR="00963FD5" w:rsidRPr="00F73EA1">
        <w:rPr>
          <w:rFonts w:eastAsiaTheme="minorEastAsia"/>
          <w:noProof/>
        </w:rPr>
        <w:t>(</w:t>
      </w:r>
      <w:r w:rsidR="005256B6" w:rsidRPr="00BA1101">
        <w:rPr>
          <w:rFonts w:eastAsiaTheme="minorEastAsia"/>
        </w:rPr>
        <w:t>Carlson et al., 1994</w:t>
      </w:r>
      <w:r w:rsidR="00963FD5" w:rsidRPr="00F73EA1">
        <w:rPr>
          <w:rFonts w:eastAsiaTheme="minorEastAsia"/>
          <w:noProof/>
        </w:rPr>
        <w:t xml:space="preserve">; </w:t>
      </w:r>
      <w:r w:rsidR="005256B6" w:rsidRPr="00BA1101">
        <w:rPr>
          <w:rFonts w:eastAsiaTheme="minorEastAsia"/>
        </w:rPr>
        <w:t>Omand et al., 2015</w:t>
      </w:r>
      <w:r w:rsidR="00963FD5" w:rsidRPr="00F73EA1">
        <w:rPr>
          <w:rFonts w:eastAsiaTheme="minorEastAsia"/>
          <w:noProof/>
        </w:rPr>
        <w:t>)</w:t>
      </w:r>
      <w:r w:rsidR="00963FD5" w:rsidRPr="00F73EA1">
        <w:rPr>
          <w:rFonts w:eastAsiaTheme="minorEastAsia"/>
        </w:rPr>
        <w:fldChar w:fldCharType="end"/>
      </w:r>
      <w:r w:rsidR="008529B3" w:rsidRPr="00F73EA1">
        <w:rPr>
          <w:rFonts w:eastAsiaTheme="minorEastAsia"/>
        </w:rPr>
        <w:t>.</w:t>
      </w:r>
      <w:r w:rsidRPr="00F73EA1">
        <w:rPr>
          <w:rFonts w:eastAsiaTheme="minorEastAsia"/>
        </w:rPr>
        <w:t xml:space="preserve"> </w:t>
      </w:r>
      <w:r w:rsidR="008529B3" w:rsidRPr="00F73EA1">
        <w:rPr>
          <w:rFonts w:eastAsiaTheme="minorHAnsi"/>
        </w:rPr>
        <w:t>Within the</w:t>
      </w:r>
      <w:r w:rsidR="008529B3" w:rsidRPr="00622CF5">
        <w:rPr>
          <w:rFonts w:eastAsiaTheme="minorHAnsi"/>
        </w:rPr>
        <w:t xml:space="preserve"> CCE, subduction of particles has been shown to be a substantial flux of organic matter out of the euphotic zone, although subducted particles did not penetrate deep into the ocean interior </w: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 </w:instrTex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DATA </w:instrText>
      </w:r>
      <w:r w:rsidR="00963FD5" w:rsidRPr="00622CF5">
        <w:rPr>
          <w:rFonts w:eastAsiaTheme="minorHAnsi"/>
        </w:rPr>
      </w:r>
      <w:r w:rsidR="00963FD5" w:rsidRPr="00622CF5">
        <w:rPr>
          <w:rFonts w:eastAsiaTheme="minorHAnsi"/>
        </w:rPr>
        <w:fldChar w:fldCharType="end"/>
      </w:r>
      <w:r w:rsidR="00963FD5" w:rsidRPr="00622CF5">
        <w:rPr>
          <w:rFonts w:eastAsiaTheme="minorHAnsi"/>
        </w:rPr>
      </w:r>
      <w:r w:rsidR="00963FD5" w:rsidRPr="00622CF5">
        <w:rPr>
          <w:rFonts w:eastAsiaTheme="minorHAnsi"/>
        </w:rPr>
        <w:fldChar w:fldCharType="separate"/>
      </w:r>
      <w:r w:rsidR="00963FD5" w:rsidRPr="00622CF5">
        <w:rPr>
          <w:rFonts w:eastAsiaTheme="minorHAnsi"/>
          <w:noProof/>
        </w:rPr>
        <w:t>(</w:t>
      </w:r>
      <w:r w:rsidR="005256B6" w:rsidRPr="00BA1101">
        <w:rPr>
          <w:rFonts w:eastAsiaTheme="minorHAnsi"/>
        </w:rPr>
        <w:t>Stukel et al., 2018</w:t>
      </w:r>
      <w:r w:rsidR="00963FD5" w:rsidRPr="00622CF5">
        <w:rPr>
          <w:rFonts w:eastAsiaTheme="minorHAnsi"/>
          <w:noProof/>
        </w:rPr>
        <w:t>)</w:t>
      </w:r>
      <w:r w:rsidR="00963FD5" w:rsidRPr="00622CF5">
        <w:rPr>
          <w:rFonts w:eastAsiaTheme="minorHAnsi"/>
        </w:rPr>
        <w:fldChar w:fldCharType="end"/>
      </w:r>
      <w:r w:rsidR="008529B3" w:rsidRPr="00622CF5">
        <w:rPr>
          <w:rFonts w:eastAsiaTheme="minorEastAsia"/>
        </w:rPr>
        <w:t xml:space="preserve">. </w:t>
      </w:r>
      <w:r w:rsidRPr="00622CF5">
        <w:rPr>
          <w:rFonts w:eastAsiaTheme="minorEastAsia"/>
        </w:rPr>
        <w:t xml:space="preserve">Active transport has also been shown to be substantial, and even to rival sinking flux, in high biomass regions of the CCE </w:t>
      </w:r>
      <w:r w:rsidRPr="00622CF5">
        <w:rPr>
          <w:rFonts w:eastAsiaTheme="minorEastAsia"/>
        </w:rPr>
        <w:fldChar w:fldCharType="begin"/>
      </w:r>
      <w:r w:rsidR="00963FD5" w:rsidRPr="00622CF5">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622CF5">
        <w:rPr>
          <w:rFonts w:eastAsiaTheme="minorEastAsia"/>
        </w:rPr>
        <w:fldChar w:fldCharType="separate"/>
      </w:r>
      <w:r w:rsidR="00963FD5" w:rsidRPr="00622CF5">
        <w:rPr>
          <w:rFonts w:eastAsiaTheme="minorEastAsia"/>
          <w:noProof/>
        </w:rPr>
        <w:t>(</w:t>
      </w:r>
      <w:r w:rsidR="005256B6" w:rsidRPr="00BA1101">
        <w:rPr>
          <w:rFonts w:eastAsiaTheme="minorEastAsia"/>
        </w:rPr>
        <w:t>Kelly et al., 2019</w:t>
      </w:r>
      <w:r w:rsidR="00963FD5" w:rsidRPr="00622CF5">
        <w:rPr>
          <w:rFonts w:eastAsiaTheme="minorEastAsia"/>
          <w:noProof/>
        </w:rPr>
        <w:t>)</w:t>
      </w:r>
      <w:r w:rsidRPr="00622CF5">
        <w:rPr>
          <w:rFonts w:eastAsiaTheme="minorEastAsia"/>
        </w:rPr>
        <w:fldChar w:fldCharType="end"/>
      </w:r>
      <w:r w:rsidRPr="00622CF5">
        <w:rPr>
          <w:rFonts w:eastAsiaTheme="minorEastAsia"/>
        </w:rPr>
        <w:t>. Together, these other processes likely explain our measurement discrepancies between NP and export.</w:t>
      </w:r>
    </w:p>
    <w:p w14:paraId="10A71D72" w14:textId="77777777" w:rsidR="00C10DE7" w:rsidRPr="00622CF5" w:rsidRDefault="00C10DE7" w:rsidP="005256B6">
      <w:pPr>
        <w:spacing w:before="240" w:line="360" w:lineRule="auto"/>
        <w:rPr>
          <w:rFonts w:eastAsiaTheme="minorEastAsia"/>
          <w:b/>
          <w:sz w:val="28"/>
          <w:szCs w:val="28"/>
        </w:rPr>
      </w:pPr>
      <w:r w:rsidRPr="00622CF5">
        <w:rPr>
          <w:rFonts w:eastAsiaTheme="minorEastAsia"/>
          <w:b/>
          <w:sz w:val="28"/>
          <w:szCs w:val="28"/>
        </w:rPr>
        <w:t>6. Conclusions</w:t>
      </w:r>
    </w:p>
    <w:p w14:paraId="6D7512C8" w14:textId="2B842A0B" w:rsidR="005B05F7" w:rsidRDefault="00C10DE7" w:rsidP="005B05F7">
      <w:pPr>
        <w:spacing w:before="120" w:line="360" w:lineRule="auto"/>
        <w:ind w:firstLine="360"/>
        <w:outlineLvl w:val="0"/>
        <w:rPr>
          <w:b/>
        </w:rPr>
      </w:pPr>
      <w:r w:rsidRPr="00622CF5">
        <w:rPr>
          <w:rFonts w:eastAsiaTheme="minorEastAsia"/>
        </w:rPr>
        <w:t>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that were primarily driven by decreasing biomass</w:t>
      </w:r>
      <w:r w:rsidR="00F92444" w:rsidRPr="00622CF5">
        <w:rPr>
          <w:rFonts w:eastAsiaTheme="minorEastAsia"/>
        </w:rPr>
        <w:t xml:space="preserve"> and nutrient availability</w:t>
      </w:r>
      <w:r w:rsidRPr="00622CF5">
        <w:rPr>
          <w:rFonts w:eastAsiaTheme="minorEastAsia"/>
        </w:rPr>
        <w:t xml:space="preserve"> with distance from shor</w:t>
      </w:r>
      <w:r w:rsidR="001B7483" w:rsidRPr="00622CF5">
        <w:rPr>
          <w:rFonts w:eastAsiaTheme="minorEastAsia"/>
        </w:rPr>
        <w:t>e</w:t>
      </w:r>
      <w:r w:rsidR="00E23CF9">
        <w:rPr>
          <w:rFonts w:eastAsiaTheme="minorEastAsia"/>
        </w:rPr>
        <w:t>,</w:t>
      </w:r>
      <w:r w:rsidR="001B7483" w:rsidRPr="00622CF5">
        <w:rPr>
          <w:rFonts w:eastAsiaTheme="minorEastAsia"/>
        </w:rPr>
        <w:t xml:space="preserve"> and we showed that</w:t>
      </w:r>
      <w:r w:rsidRPr="00622CF5">
        <w:rPr>
          <w:rFonts w:eastAsiaTheme="minorEastAsia"/>
        </w:rPr>
        <w:t xml:space="preserve"> the high-resolution measurements applied here resolved diel patterns in GPP and NCP</w:t>
      </w:r>
      <w:r w:rsidR="001B7483" w:rsidRPr="00622CF5">
        <w:rPr>
          <w:rFonts w:eastAsiaTheme="minorEastAsia"/>
        </w:rPr>
        <w:t xml:space="preserve">. Overall, all our data from temporally resolved production estimates are </w:t>
      </w:r>
      <w:r w:rsidR="001B7483" w:rsidRPr="00622CF5">
        <w:rPr>
          <w:rFonts w:eastAsiaTheme="minorEastAsia"/>
        </w:rPr>
        <w:lastRenderedPageBreak/>
        <w:t>surprisingly consistent, within the errors of the estimates, with data from traditional 24-h production measurements</w:t>
      </w:r>
      <w:r w:rsidRPr="00622CF5">
        <w:rPr>
          <w:rFonts w:eastAsiaTheme="minorEastAsia"/>
        </w:rPr>
        <w:t xml:space="preserve">. The GPP:NPP ratio was approximately 2 over the study region, with no distinct spatial pattern. The </w:t>
      </w:r>
      <w:r w:rsidRPr="00622CF5">
        <w:rPr>
          <w:rFonts w:eastAsiaTheme="minorEastAsia"/>
          <w:i/>
        </w:rPr>
        <w:t>f</w:t>
      </w:r>
      <w:r w:rsidRPr="00622CF5">
        <w:rPr>
          <w:rFonts w:eastAsiaTheme="minorEastAsia"/>
        </w:rPr>
        <w:t>-ratios (NP:NPP) varied from 0.16 to 0.55, suggesting that recycl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622CF5">
        <w:rPr>
          <w:rFonts w:eastAsiaTheme="minorEastAsia"/>
        </w:rPr>
        <w:t xml:space="preserve">Since underway high temporal resolution analyses of productivity using FRRF and EIMS </w:t>
      </w:r>
      <w:r w:rsidRPr="00622CF5">
        <w:rPr>
          <w:rFonts w:eastAsiaTheme="minorEastAsia"/>
        </w:rPr>
        <w:t>match general ecosystem expectations</w:t>
      </w:r>
      <w:r w:rsidR="00AC5276" w:rsidRPr="00622CF5">
        <w:rPr>
          <w:rFonts w:eastAsiaTheme="minorEastAsia"/>
        </w:rPr>
        <w:t>, we</w:t>
      </w:r>
      <w:r w:rsidRPr="00622CF5">
        <w:rPr>
          <w:rFonts w:eastAsiaTheme="minorEastAsia"/>
        </w:rPr>
        <w:t xml:space="preserve"> suggest that temporally resolved production methods </w:t>
      </w:r>
      <w:r w:rsidR="00AC5276" w:rsidRPr="00622CF5">
        <w:rPr>
          <w:rFonts w:eastAsiaTheme="minorEastAsia"/>
        </w:rPr>
        <w:t>should</w:t>
      </w:r>
      <w:r w:rsidRPr="00622CF5">
        <w:rPr>
          <w:rFonts w:eastAsiaTheme="minorEastAsia"/>
        </w:rPr>
        <w:t xml:space="preserve"> be employed regularly to enhance understanding of physically complex and economically important ecosystems</w:t>
      </w:r>
      <w:r w:rsidR="002E01DD" w:rsidRPr="00622CF5">
        <w:rPr>
          <w:rFonts w:eastAsiaTheme="minorEastAsia"/>
        </w:rPr>
        <w:t>.</w:t>
      </w:r>
      <w:r w:rsidR="002E01DD" w:rsidRPr="00622CF5">
        <w:rPr>
          <w:b/>
        </w:rPr>
        <w:t xml:space="preserve"> </w:t>
      </w:r>
    </w:p>
    <w:p w14:paraId="4DA4C3B9" w14:textId="77777777" w:rsidR="00C16AA9" w:rsidRDefault="00C16AA9" w:rsidP="00C16AA9">
      <w:pPr>
        <w:spacing w:before="120" w:line="360" w:lineRule="auto"/>
        <w:ind w:firstLine="360"/>
        <w:outlineLvl w:val="0"/>
        <w:rPr>
          <w:b/>
          <w:color w:val="000000"/>
          <w:sz w:val="28"/>
        </w:rPr>
      </w:pPr>
    </w:p>
    <w:p w14:paraId="110A7F60" w14:textId="10D0FA55" w:rsidR="00C16AA9" w:rsidRDefault="00C16AA9" w:rsidP="005256B6">
      <w:pPr>
        <w:spacing w:before="120" w:line="360" w:lineRule="auto"/>
        <w:outlineLvl w:val="0"/>
        <w:rPr>
          <w:color w:val="000000"/>
          <w:sz w:val="28"/>
        </w:rPr>
      </w:pPr>
      <w:r w:rsidRPr="005B05F7">
        <w:rPr>
          <w:b/>
          <w:color w:val="000000"/>
          <w:sz w:val="28"/>
        </w:rPr>
        <w:t>7. Acknowledgements</w:t>
      </w:r>
      <w:r w:rsidR="00053418">
        <w:rPr>
          <w:b/>
          <w:color w:val="000000"/>
          <w:sz w:val="28"/>
        </w:rPr>
        <w:t>, Samples and Data</w:t>
      </w:r>
      <w:r w:rsidRPr="005B05F7">
        <w:rPr>
          <w:b/>
          <w:color w:val="000000"/>
          <w:sz w:val="28"/>
        </w:rPr>
        <w:t>:</w:t>
      </w:r>
      <w:r w:rsidRPr="005B05F7">
        <w:rPr>
          <w:color w:val="000000"/>
          <w:sz w:val="28"/>
        </w:rPr>
        <w:t xml:space="preserve"> </w:t>
      </w:r>
    </w:p>
    <w:p w14:paraId="0EB1B25A" w14:textId="77777777" w:rsidR="00453110" w:rsidRDefault="00453110" w:rsidP="00453110">
      <w:pPr>
        <w:spacing w:line="360" w:lineRule="auto"/>
        <w:ind w:firstLine="360"/>
        <w:contextualSpacing/>
      </w:pPr>
      <w:r>
        <w:t>The authors declare no conflict of interest. Data</w:t>
      </w:r>
      <w:r>
        <w:t>sets for this research</w:t>
      </w:r>
      <w:r>
        <w:t xml:space="preserve"> can be accessed at the CCE-LTER </w:t>
      </w:r>
      <w:proofErr w:type="spellStart"/>
      <w:r>
        <w:t>Datazoo</w:t>
      </w:r>
      <w:proofErr w:type="spellEnd"/>
      <w:r>
        <w:t xml:space="preserve"> online datab</w:t>
      </w:r>
      <w:bookmarkStart w:id="3" w:name="_GoBack"/>
      <w:bookmarkEnd w:id="3"/>
      <w:r>
        <w:t>ase</w:t>
      </w:r>
      <w:r>
        <w:t xml:space="preserve">. </w:t>
      </w:r>
      <w:r>
        <w:t>(</w:t>
      </w:r>
      <w:r w:rsidRPr="008F36A3">
        <w:t>https://oceaninformatics.ucsd.edu/datazoo/catalogs/ccelter/datasets</w:t>
      </w:r>
      <w:r>
        <w:t>).</w:t>
      </w:r>
    </w:p>
    <w:p w14:paraId="1F71E7FE" w14:textId="3995578D" w:rsidR="00053418" w:rsidRDefault="00053418" w:rsidP="00053418">
      <w:pPr>
        <w:spacing w:before="120" w:line="360" w:lineRule="auto"/>
        <w:ind w:firstLine="360"/>
        <w:outlineLvl w:val="0"/>
        <w:rPr>
          <w:color w:val="000000"/>
        </w:rPr>
      </w:pPr>
      <w:r w:rsidRPr="005B05F7">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5B05F7">
        <w:rPr>
          <w:i/>
        </w:rPr>
        <w:t xml:space="preserve">R/V </w:t>
      </w:r>
      <w:proofErr w:type="spellStart"/>
      <w:r w:rsidRPr="005B05F7">
        <w:rPr>
          <w:i/>
        </w:rPr>
        <w:t>Sikuliaq</w:t>
      </w:r>
      <w:proofErr w:type="spellEnd"/>
      <w:r w:rsidRPr="005B05F7">
        <w:t xml:space="preserve"> and </w:t>
      </w:r>
      <w:r w:rsidRPr="005B05F7">
        <w:rPr>
          <w:i/>
        </w:rPr>
        <w:t xml:space="preserve">R/V Roger </w:t>
      </w:r>
      <w:proofErr w:type="spellStart"/>
      <w:r w:rsidRPr="005B05F7">
        <w:rPr>
          <w:i/>
        </w:rPr>
        <w:t>Revelle</w:t>
      </w:r>
      <w:proofErr w:type="spellEnd"/>
      <w:r w:rsidRPr="005B05F7">
        <w:rPr>
          <w:i/>
        </w:rPr>
        <w:t xml:space="preserve"> </w:t>
      </w:r>
      <w:r w:rsidRPr="005B05F7">
        <w:t>for their support. We appreciated the help during both cruises by C</w:t>
      </w:r>
      <w:r w:rsidRPr="005B05F7">
        <w:rPr>
          <w:color w:val="000000"/>
        </w:rPr>
        <w:t>hief scientist Mark Ohman. We also want to thank Kathy Barbeau and Kiefer Forsch for their discussion of their preliminary data on iron limitation during these cruises.</w:t>
      </w:r>
      <w:r>
        <w:rPr>
          <w:color w:val="000000"/>
        </w:rPr>
        <w:t xml:space="preserve"> </w:t>
      </w:r>
    </w:p>
    <w:p w14:paraId="314C95B0" w14:textId="77777777" w:rsidR="00053418" w:rsidRDefault="00053418">
      <w:pPr>
        <w:rPr>
          <w:color w:val="000000"/>
        </w:rPr>
      </w:pPr>
      <w:r>
        <w:rPr>
          <w:color w:val="000000"/>
        </w:rPr>
        <w:br w:type="page"/>
      </w:r>
    </w:p>
    <w:p w14:paraId="751F6DA9" w14:textId="77777777" w:rsidR="00D41DFB" w:rsidRPr="00622CF5" w:rsidRDefault="00F530E3" w:rsidP="000C2FBE">
      <w:pPr>
        <w:spacing w:line="360" w:lineRule="auto"/>
        <w:rPr>
          <w:b/>
          <w:sz w:val="32"/>
        </w:rPr>
      </w:pPr>
      <w:r w:rsidRPr="005256B6">
        <w:rPr>
          <w:b/>
          <w:sz w:val="32"/>
        </w:rPr>
        <w:lastRenderedPageBreak/>
        <w:t>References</w:t>
      </w:r>
    </w:p>
    <w:p w14:paraId="51BED9DD" w14:textId="77777777" w:rsidR="00D41DFB" w:rsidRPr="00622CF5" w:rsidRDefault="00D41DFB" w:rsidP="000C2FBE">
      <w:pPr>
        <w:spacing w:line="360" w:lineRule="auto"/>
      </w:pPr>
    </w:p>
    <w:p w14:paraId="0CA5CB1A" w14:textId="77777777" w:rsidR="00BA1101" w:rsidRPr="00BA1101" w:rsidRDefault="00D41DFB" w:rsidP="00BA1101">
      <w:pPr>
        <w:pStyle w:val="EndNoteBibliography"/>
        <w:spacing w:after="240"/>
        <w:ind w:left="720" w:hanging="720"/>
        <w:rPr>
          <w:noProof/>
        </w:rPr>
      </w:pPr>
      <w:r w:rsidRPr="00622CF5">
        <w:fldChar w:fldCharType="begin"/>
      </w:r>
      <w:r w:rsidRPr="00622CF5">
        <w:instrText xml:space="preserve"> ADDIN EN.REFLIST </w:instrText>
      </w:r>
      <w:r w:rsidRPr="00622CF5">
        <w:fldChar w:fldCharType="separate"/>
      </w:r>
      <w:r w:rsidR="00BA1101" w:rsidRPr="00BA1101">
        <w:rPr>
          <w:noProof/>
        </w:rPr>
        <w:t xml:space="preserve">Barron, R. K., Siegel, D. A., &amp; Guillocheau, N. (2014). Evaluating the importance of phytoplankton community structure to the optical properties of the Santa Barbara Channel, California. </w:t>
      </w:r>
      <w:r w:rsidR="00BA1101" w:rsidRPr="00BA1101">
        <w:rPr>
          <w:i/>
          <w:noProof/>
        </w:rPr>
        <w:t>Limnology and Oceanography, 59</w:t>
      </w:r>
      <w:r w:rsidR="00BA1101" w:rsidRPr="00BA1101">
        <w:rPr>
          <w:noProof/>
        </w:rPr>
        <w:t xml:space="preserve">(3), 927-946. </w:t>
      </w:r>
    </w:p>
    <w:p w14:paraId="4DE86E8B" w14:textId="77777777" w:rsidR="00BA1101" w:rsidRPr="00BA1101" w:rsidRDefault="00BA1101" w:rsidP="00BA1101">
      <w:pPr>
        <w:pStyle w:val="EndNoteBibliography"/>
        <w:spacing w:after="240"/>
        <w:ind w:left="720" w:hanging="720"/>
        <w:rPr>
          <w:noProof/>
        </w:rPr>
      </w:pPr>
      <w:r w:rsidRPr="00BA1101">
        <w:rPr>
          <w:noProof/>
        </w:rPr>
        <w:t xml:space="preserve">Behrenfeld, M. J., &amp; Falkowski, P. G. (1997). Photosynthetic rates derived from satellite-based chlorophyll concentration. </w:t>
      </w:r>
      <w:r w:rsidRPr="00BA1101">
        <w:rPr>
          <w:i/>
          <w:noProof/>
        </w:rPr>
        <w:t>Limnology and Oceanography, 42</w:t>
      </w:r>
      <w:r w:rsidRPr="00BA1101">
        <w:rPr>
          <w:noProof/>
        </w:rPr>
        <w:t xml:space="preserve">(1), 1-20. </w:t>
      </w:r>
    </w:p>
    <w:p w14:paraId="219DE29D" w14:textId="77777777" w:rsidR="00BA1101" w:rsidRPr="00BA1101" w:rsidRDefault="00BA1101" w:rsidP="00BA1101">
      <w:pPr>
        <w:pStyle w:val="EndNoteBibliography"/>
        <w:spacing w:after="240"/>
        <w:ind w:left="720" w:hanging="720"/>
        <w:rPr>
          <w:noProof/>
        </w:rPr>
      </w:pPr>
      <w:r w:rsidRPr="00BA1101">
        <w:rPr>
          <w:noProof/>
        </w:rPr>
        <w:t xml:space="preserve">Bercel, T. L., &amp; Kranz, S. A. (2019). Insights into carbon acquisition and photosynthesis in Karenia brevis under a range of CO2 concentrations. </w:t>
      </w:r>
      <w:r w:rsidRPr="00BA1101">
        <w:rPr>
          <w:i/>
          <w:noProof/>
        </w:rPr>
        <w:t>Progress in Oceanography, 172</w:t>
      </w:r>
      <w:r w:rsidRPr="00BA1101">
        <w:rPr>
          <w:noProof/>
        </w:rPr>
        <w:t xml:space="preserve">, 65-76. </w:t>
      </w:r>
    </w:p>
    <w:p w14:paraId="0A8702B7" w14:textId="77777777" w:rsidR="00BA1101" w:rsidRPr="00BA1101" w:rsidRDefault="00BA1101" w:rsidP="00BA1101">
      <w:pPr>
        <w:pStyle w:val="EndNoteBibliography"/>
        <w:spacing w:after="240"/>
        <w:ind w:left="720" w:hanging="720"/>
        <w:rPr>
          <w:noProof/>
        </w:rPr>
      </w:pPr>
      <w:r w:rsidRPr="00BA1101">
        <w:rPr>
          <w:noProof/>
        </w:rPr>
        <w:t xml:space="preserve">Bianchi, D., Stock, C., Galbraith, E. D., &amp; Sarmiento, J. L. (2013). Diel vertical migration: Ecological controls and impacts on the biological pump in a one-dimensional ocean model. </w:t>
      </w:r>
      <w:r w:rsidRPr="00BA1101">
        <w:rPr>
          <w:i/>
          <w:noProof/>
        </w:rPr>
        <w:t>Global Biogeochemical Cycles, 27</w:t>
      </w:r>
      <w:r w:rsidRPr="00BA1101">
        <w:rPr>
          <w:noProof/>
        </w:rPr>
        <w:t xml:space="preserve">(2), 478-491. </w:t>
      </w:r>
    </w:p>
    <w:p w14:paraId="5D6BCB92" w14:textId="77777777" w:rsidR="00BA1101" w:rsidRPr="00BA1101" w:rsidRDefault="00BA1101" w:rsidP="00BA1101">
      <w:pPr>
        <w:pStyle w:val="EndNoteBibliography"/>
        <w:spacing w:after="240"/>
        <w:ind w:left="720" w:hanging="720"/>
        <w:rPr>
          <w:noProof/>
        </w:rPr>
      </w:pPr>
      <w:r w:rsidRPr="00BA1101">
        <w:rPr>
          <w:noProof/>
        </w:rPr>
        <w:t xml:space="preserve">Boatman, T. G., Geider, R. J., &amp; Oxborough, K. (2019). Improving the accuracy of single turnover active fluorometry (STAF) for the estimation of phytoplankton primary productivity (PhytoPP). </w:t>
      </w:r>
      <w:r w:rsidRPr="00BA1101">
        <w:rPr>
          <w:i/>
          <w:noProof/>
        </w:rPr>
        <w:t>bioRxiv</w:t>
      </w:r>
      <w:r w:rsidRPr="00BA1101">
        <w:rPr>
          <w:noProof/>
        </w:rPr>
        <w:t xml:space="preserve">, 583591. </w:t>
      </w:r>
    </w:p>
    <w:p w14:paraId="01A48185" w14:textId="77777777" w:rsidR="00BA1101" w:rsidRPr="00BA1101" w:rsidRDefault="00BA1101" w:rsidP="00BA1101">
      <w:pPr>
        <w:pStyle w:val="EndNoteBibliography"/>
        <w:spacing w:after="240"/>
        <w:ind w:left="720" w:hanging="720"/>
        <w:rPr>
          <w:noProof/>
        </w:rPr>
      </w:pPr>
      <w:r w:rsidRPr="00BA1101">
        <w:rPr>
          <w:noProof/>
        </w:rPr>
        <w:t xml:space="preserve">Bond, N. A., Cronin, M. F., Freeland, H., &amp; Mantua, N. (2015). Causes and impacts of the 2014 warm anomaly in the NE Pacific. </w:t>
      </w:r>
      <w:r w:rsidRPr="00BA1101">
        <w:rPr>
          <w:i/>
          <w:noProof/>
        </w:rPr>
        <w:t>Geophysical Research Letters, 42</w:t>
      </w:r>
      <w:r w:rsidRPr="00BA1101">
        <w:rPr>
          <w:noProof/>
        </w:rPr>
        <w:t xml:space="preserve">(9), 3414-3420. </w:t>
      </w:r>
    </w:p>
    <w:p w14:paraId="264A3109" w14:textId="77777777" w:rsidR="00BA1101" w:rsidRPr="00BA1101" w:rsidRDefault="00BA1101" w:rsidP="00BA1101">
      <w:pPr>
        <w:pStyle w:val="EndNoteBibliography"/>
        <w:spacing w:after="240"/>
        <w:ind w:left="720" w:hanging="720"/>
        <w:rPr>
          <w:noProof/>
        </w:rPr>
      </w:pPr>
      <w:r w:rsidRPr="00BA1101">
        <w:rPr>
          <w:noProof/>
        </w:rPr>
        <w:t xml:space="preserve">Boyd, P. W., Claustre, H., Levy, M., Siegel, D. A., &amp; Weber, T. (2019). Multi-faceted particle pumps drive carbon sequestration in the ocean. </w:t>
      </w:r>
      <w:r w:rsidRPr="00BA1101">
        <w:rPr>
          <w:i/>
          <w:noProof/>
        </w:rPr>
        <w:t>Nature, 568</w:t>
      </w:r>
      <w:r w:rsidRPr="00BA1101">
        <w:rPr>
          <w:noProof/>
        </w:rPr>
        <w:t xml:space="preserve">(7752), 327-335. </w:t>
      </w:r>
    </w:p>
    <w:p w14:paraId="6FB7A9A9" w14:textId="77777777" w:rsidR="00BA1101" w:rsidRPr="00BA1101" w:rsidRDefault="00BA1101" w:rsidP="00BA1101">
      <w:pPr>
        <w:pStyle w:val="EndNoteBibliography"/>
        <w:spacing w:after="240"/>
        <w:ind w:left="720" w:hanging="720"/>
        <w:rPr>
          <w:noProof/>
        </w:rPr>
      </w:pPr>
      <w:r w:rsidRPr="00BA1101">
        <w:rPr>
          <w:noProof/>
        </w:rPr>
        <w:t xml:space="preserve">Bronk, D. A., Glibert, P. M., &amp; Ward, B. B. (1994). Nitrogen uptake, dissolved organic nitrogen release, and new production. </w:t>
      </w:r>
      <w:r w:rsidRPr="00BA1101">
        <w:rPr>
          <w:i/>
          <w:noProof/>
        </w:rPr>
        <w:t>Science, 265</w:t>
      </w:r>
      <w:r w:rsidRPr="00BA1101">
        <w:rPr>
          <w:noProof/>
        </w:rPr>
        <w:t xml:space="preserve">(5180), 1843-1846. </w:t>
      </w:r>
    </w:p>
    <w:p w14:paraId="1161CE08" w14:textId="77777777" w:rsidR="00BA1101" w:rsidRPr="00BA1101" w:rsidRDefault="00BA1101" w:rsidP="00BA1101">
      <w:pPr>
        <w:pStyle w:val="EndNoteBibliography"/>
        <w:spacing w:after="240"/>
        <w:ind w:left="720" w:hanging="720"/>
        <w:rPr>
          <w:noProof/>
        </w:rPr>
      </w:pPr>
      <w:r w:rsidRPr="00BA1101">
        <w:rPr>
          <w:noProof/>
        </w:rPr>
        <w:t xml:space="preserve">Buesseler, K., Ball, L., Andrews, J., Benitez-Nelson, C., Belastock, R., Chai, F., &amp; Chao, Y. (1998). Upper ocean export of particulate organic carbon in the Arabian Sea derived from thorium-234. </w:t>
      </w:r>
      <w:r w:rsidRPr="00BA1101">
        <w:rPr>
          <w:i/>
          <w:noProof/>
        </w:rPr>
        <w:t>Deep-Sea Research II, 45</w:t>
      </w:r>
      <w:r w:rsidRPr="00BA1101">
        <w:rPr>
          <w:noProof/>
        </w:rPr>
        <w:t xml:space="preserve">(10-11), 2461-2487. </w:t>
      </w:r>
    </w:p>
    <w:p w14:paraId="066BBE72" w14:textId="77777777" w:rsidR="00BA1101" w:rsidRPr="00BA1101" w:rsidRDefault="00BA1101" w:rsidP="00BA1101">
      <w:pPr>
        <w:pStyle w:val="EndNoteBibliography"/>
        <w:spacing w:after="240"/>
        <w:ind w:left="720" w:hanging="720"/>
        <w:rPr>
          <w:noProof/>
        </w:rPr>
      </w:pPr>
      <w:r w:rsidRPr="00BA1101">
        <w:rPr>
          <w:noProof/>
        </w:rPr>
        <w:lastRenderedPageBreak/>
        <w:t xml:space="preserve">Carlson, C. A., Ducklow, H. W., &amp; Michaels, A. F. (1994). Annual Flux of Dissolved Organic-Carbon from the Euphotic Zone in the Northwestern Sargasso Sea. </w:t>
      </w:r>
      <w:r w:rsidRPr="00BA1101">
        <w:rPr>
          <w:i/>
          <w:noProof/>
        </w:rPr>
        <w:t>Nature, 371</w:t>
      </w:r>
      <w:r w:rsidRPr="00BA1101">
        <w:rPr>
          <w:noProof/>
        </w:rPr>
        <w:t xml:space="preserve">(6496), 405-408. </w:t>
      </w:r>
    </w:p>
    <w:p w14:paraId="6040557A" w14:textId="77777777" w:rsidR="00BA1101" w:rsidRPr="00BA1101" w:rsidRDefault="00BA1101" w:rsidP="00BA1101">
      <w:pPr>
        <w:pStyle w:val="EndNoteBibliography"/>
        <w:spacing w:after="240"/>
        <w:ind w:left="720" w:hanging="720"/>
        <w:rPr>
          <w:noProof/>
        </w:rPr>
      </w:pPr>
      <w:r w:rsidRPr="00BA1101">
        <w:rPr>
          <w:noProof/>
        </w:rPr>
        <w:t xml:space="preserve">Cassar, N., Barnett, B. A., Bender, M. L., Kaiser, J., Hamme, R. C., &amp; Tilbrook, B. (2009). Continuous high-frequency dissolved O2/Ar measurements by equilibrator inlet mass spectrometry. </w:t>
      </w:r>
      <w:r w:rsidRPr="00BA1101">
        <w:rPr>
          <w:i/>
          <w:noProof/>
        </w:rPr>
        <w:t>Analytical Chemistry, 81</w:t>
      </w:r>
      <w:r w:rsidRPr="00BA1101">
        <w:rPr>
          <w:noProof/>
        </w:rPr>
        <w:t xml:space="preserve">(5), 1855-1864. </w:t>
      </w:r>
    </w:p>
    <w:p w14:paraId="0FDF816E" w14:textId="77777777" w:rsidR="00BA1101" w:rsidRPr="00BA1101" w:rsidRDefault="00BA1101" w:rsidP="00BA1101">
      <w:pPr>
        <w:pStyle w:val="EndNoteBibliography"/>
        <w:spacing w:after="240"/>
        <w:ind w:left="720" w:hanging="720"/>
        <w:rPr>
          <w:noProof/>
        </w:rPr>
      </w:pPr>
      <w:r w:rsidRPr="00BA1101">
        <w:rPr>
          <w:noProof/>
        </w:rPr>
        <w:t xml:space="preserve">Chavez, F. P., &amp; Messie, M. (2009). A comparison of Eastern Boundary Upwelling Ecosystems. </w:t>
      </w:r>
      <w:r w:rsidRPr="00BA1101">
        <w:rPr>
          <w:i/>
          <w:noProof/>
        </w:rPr>
        <w:t>Progress in Oceanography, 83</w:t>
      </w:r>
      <w:r w:rsidRPr="00BA1101">
        <w:rPr>
          <w:noProof/>
        </w:rPr>
        <w:t xml:space="preserve">(1-4), 80-96. </w:t>
      </w:r>
    </w:p>
    <w:p w14:paraId="008500B6" w14:textId="77777777" w:rsidR="00BA1101" w:rsidRPr="00BA1101" w:rsidRDefault="00BA1101" w:rsidP="00BA1101">
      <w:pPr>
        <w:pStyle w:val="EndNoteBibliography"/>
        <w:spacing w:after="240"/>
        <w:ind w:left="720" w:hanging="720"/>
        <w:rPr>
          <w:noProof/>
        </w:rPr>
      </w:pPr>
      <w:r w:rsidRPr="00BA1101">
        <w:rPr>
          <w:noProof/>
        </w:rPr>
        <w:t xml:space="preserve">Collos, Y. (1998). Nitrate uptake, nitrite release and uptake, and new production estimates. </w:t>
      </w:r>
      <w:r w:rsidRPr="00BA1101">
        <w:rPr>
          <w:i/>
          <w:noProof/>
        </w:rPr>
        <w:t>Marine Ecology Progress Series, 171</w:t>
      </w:r>
      <w:r w:rsidRPr="00BA1101">
        <w:rPr>
          <w:noProof/>
        </w:rPr>
        <w:t xml:space="preserve">, 293-301. </w:t>
      </w:r>
    </w:p>
    <w:p w14:paraId="17A1441F" w14:textId="77777777" w:rsidR="00BA1101" w:rsidRPr="00BA1101" w:rsidRDefault="00BA1101" w:rsidP="00BA1101">
      <w:pPr>
        <w:pStyle w:val="EndNoteBibliography"/>
        <w:spacing w:after="240"/>
        <w:ind w:left="720" w:hanging="720"/>
        <w:rPr>
          <w:noProof/>
        </w:rPr>
      </w:pPr>
      <w:r w:rsidRPr="00BA1101">
        <w:rPr>
          <w:noProof/>
        </w:rPr>
        <w:t xml:space="preserve">Ducklow, H. W., Steinberg, D. K., &amp; Buesseler, K. O. (2001). Upper ocean carbon export and the biological pump. . </w:t>
      </w:r>
      <w:r w:rsidRPr="00BA1101">
        <w:rPr>
          <w:i/>
          <w:noProof/>
        </w:rPr>
        <w:t>Oceanography 14</w:t>
      </w:r>
      <w:r w:rsidRPr="00BA1101">
        <w:rPr>
          <w:noProof/>
        </w:rPr>
        <w:t xml:space="preserve">(4), 0–58. </w:t>
      </w:r>
    </w:p>
    <w:p w14:paraId="11266EB5" w14:textId="77777777" w:rsidR="00BA1101" w:rsidRPr="00BA1101" w:rsidRDefault="00BA1101" w:rsidP="00BA1101">
      <w:pPr>
        <w:pStyle w:val="EndNoteBibliography"/>
        <w:spacing w:after="240"/>
        <w:ind w:left="720" w:hanging="720"/>
        <w:rPr>
          <w:noProof/>
        </w:rPr>
      </w:pPr>
      <w:r w:rsidRPr="00BA1101">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BA1101">
        <w:rPr>
          <w:i/>
          <w:noProof/>
        </w:rPr>
        <w:t>Philosophical Transactions of the Royal Society a-Mathematical Physical and Engineering Sciences, 376</w:t>
      </w:r>
      <w:r w:rsidRPr="00BA1101">
        <w:rPr>
          <w:noProof/>
        </w:rPr>
        <w:t xml:space="preserve">(2122). </w:t>
      </w:r>
    </w:p>
    <w:p w14:paraId="7F728059" w14:textId="77777777" w:rsidR="00BA1101" w:rsidRPr="00BA1101" w:rsidRDefault="00BA1101" w:rsidP="00BA1101">
      <w:pPr>
        <w:pStyle w:val="EndNoteBibliography"/>
        <w:spacing w:after="240"/>
        <w:ind w:left="720" w:hanging="720"/>
        <w:rPr>
          <w:noProof/>
        </w:rPr>
      </w:pPr>
      <w:r w:rsidRPr="00BA1101">
        <w:rPr>
          <w:noProof/>
        </w:rPr>
        <w:t xml:space="preserve">Dugdale, R. C. (1972). Chemical oceanography and primary productivity in upwelling regions. </w:t>
      </w:r>
      <w:r w:rsidRPr="00BA1101">
        <w:rPr>
          <w:i/>
          <w:noProof/>
        </w:rPr>
        <w:t>Geoforum, 3</w:t>
      </w:r>
      <w:r w:rsidRPr="00BA1101">
        <w:rPr>
          <w:noProof/>
        </w:rPr>
        <w:t xml:space="preserve">(3), 47-61. </w:t>
      </w:r>
    </w:p>
    <w:p w14:paraId="75CBD84A" w14:textId="77777777" w:rsidR="00BA1101" w:rsidRPr="00BA1101" w:rsidRDefault="00BA1101" w:rsidP="00BA1101">
      <w:pPr>
        <w:pStyle w:val="EndNoteBibliography"/>
        <w:spacing w:after="240"/>
        <w:ind w:left="720" w:hanging="720"/>
        <w:rPr>
          <w:noProof/>
        </w:rPr>
      </w:pPr>
      <w:r w:rsidRPr="00BA1101">
        <w:rPr>
          <w:noProof/>
        </w:rPr>
        <w:t xml:space="preserve">Dugdale, R. C., &amp; Goering, J. J. (1967). Uptake of New and Regenerated Forms of Nitrogen in Primary Productivity. </w:t>
      </w:r>
      <w:r w:rsidRPr="00BA1101">
        <w:rPr>
          <w:i/>
          <w:noProof/>
        </w:rPr>
        <w:t>Limnology and Oceanography, 12</w:t>
      </w:r>
      <w:r w:rsidRPr="00BA1101">
        <w:rPr>
          <w:noProof/>
        </w:rPr>
        <w:t xml:space="preserve">(2), 196-206. </w:t>
      </w:r>
    </w:p>
    <w:p w14:paraId="35CDD789" w14:textId="77777777" w:rsidR="00BA1101" w:rsidRPr="00BA1101" w:rsidRDefault="00BA1101" w:rsidP="00BA1101">
      <w:pPr>
        <w:pStyle w:val="EndNoteBibliography"/>
        <w:spacing w:after="240"/>
        <w:ind w:left="720" w:hanging="720"/>
        <w:rPr>
          <w:noProof/>
        </w:rPr>
      </w:pPr>
      <w:r w:rsidRPr="00BA1101">
        <w:rPr>
          <w:noProof/>
        </w:rPr>
        <w:t xml:space="preserve">Dugdale, R. C., &amp; Wilkerson, F. P. (1986). The Use of </w:t>
      </w:r>
      <w:r w:rsidRPr="00BA1101">
        <w:rPr>
          <w:noProof/>
          <w:vertAlign w:val="superscript"/>
        </w:rPr>
        <w:t>15</w:t>
      </w:r>
      <w:r w:rsidRPr="00BA1101">
        <w:rPr>
          <w:noProof/>
        </w:rPr>
        <w:t xml:space="preserve">N to Measure Nitrogen Uptake in Eutrophic Oceans - Experimental Considerations. </w:t>
      </w:r>
      <w:r w:rsidRPr="00BA1101">
        <w:rPr>
          <w:i/>
          <w:noProof/>
        </w:rPr>
        <w:t>Limnology and Oceanography, 31</w:t>
      </w:r>
      <w:r w:rsidRPr="00BA1101">
        <w:rPr>
          <w:noProof/>
        </w:rPr>
        <w:t xml:space="preserve">(4), 673-689. </w:t>
      </w:r>
    </w:p>
    <w:p w14:paraId="6506C042" w14:textId="77777777" w:rsidR="00BA1101" w:rsidRPr="00BA1101" w:rsidRDefault="00BA1101" w:rsidP="00BA1101">
      <w:pPr>
        <w:pStyle w:val="EndNoteBibliography"/>
        <w:spacing w:after="240"/>
        <w:ind w:left="720" w:hanging="720"/>
        <w:rPr>
          <w:noProof/>
        </w:rPr>
      </w:pPr>
      <w:r w:rsidRPr="00BA1101">
        <w:rPr>
          <w:noProof/>
        </w:rPr>
        <w:lastRenderedPageBreak/>
        <w:t xml:space="preserve">Dunne, J. P., Sarmiento, J. L., &amp; Gnanadesikan, A. (2007). A synthesis of global particle export from the surface ocean and cycling through the ocean interior and on the seafloor. </w:t>
      </w:r>
      <w:r w:rsidRPr="00BA1101">
        <w:rPr>
          <w:i/>
          <w:noProof/>
        </w:rPr>
        <w:t>Global Biogeochemical Cycles, 21</w:t>
      </w:r>
      <w:r w:rsidRPr="00BA1101">
        <w:rPr>
          <w:noProof/>
        </w:rPr>
        <w:t xml:space="preserve">(4). </w:t>
      </w:r>
    </w:p>
    <w:p w14:paraId="46A10A77" w14:textId="77777777" w:rsidR="00BA1101" w:rsidRPr="00BA1101" w:rsidRDefault="00BA1101" w:rsidP="00BA1101">
      <w:pPr>
        <w:pStyle w:val="EndNoteBibliography"/>
        <w:spacing w:after="240"/>
        <w:ind w:left="720" w:hanging="720"/>
        <w:rPr>
          <w:noProof/>
        </w:rPr>
      </w:pPr>
      <w:r w:rsidRPr="00BA1101">
        <w:rPr>
          <w:noProof/>
        </w:rPr>
        <w:t xml:space="preserve">Eppley, R. W., &amp; Peterson, B. J. (1979). Particulate Organic-Matter Flux and Planktonic New Production in the Deep Ocean. </w:t>
      </w:r>
      <w:r w:rsidRPr="00BA1101">
        <w:rPr>
          <w:i/>
          <w:noProof/>
        </w:rPr>
        <w:t>Nature, 282</w:t>
      </w:r>
      <w:r w:rsidRPr="00BA1101">
        <w:rPr>
          <w:noProof/>
        </w:rPr>
        <w:t xml:space="preserve">(5740), 677-680. </w:t>
      </w:r>
    </w:p>
    <w:p w14:paraId="546ED547" w14:textId="77777777" w:rsidR="00BA1101" w:rsidRPr="00BA1101" w:rsidRDefault="00BA1101" w:rsidP="00BA1101">
      <w:pPr>
        <w:pStyle w:val="EndNoteBibliography"/>
        <w:spacing w:after="240"/>
        <w:ind w:left="720" w:hanging="720"/>
        <w:rPr>
          <w:noProof/>
        </w:rPr>
      </w:pPr>
      <w:r w:rsidRPr="00BA1101">
        <w:rPr>
          <w:noProof/>
        </w:rPr>
        <w:t xml:space="preserve">Estapa, M. L., Siegel, D. A., Buesseler, K. O., Stanley, R. H. R., Lomas, M. W., &amp; Nelson, N. B. (2015). Decoupling of net community and export production on submesoscales. </w:t>
      </w:r>
      <w:r w:rsidRPr="00BA1101">
        <w:rPr>
          <w:i/>
          <w:noProof/>
        </w:rPr>
        <w:t>Global Biogeochemical Cycles, 29</w:t>
      </w:r>
      <w:r w:rsidRPr="00BA1101">
        <w:rPr>
          <w:noProof/>
        </w:rPr>
        <w:t xml:space="preserve">(8), 1266-1282. </w:t>
      </w:r>
    </w:p>
    <w:p w14:paraId="42357419" w14:textId="77777777" w:rsidR="00BA1101" w:rsidRPr="00BA1101" w:rsidRDefault="00BA1101" w:rsidP="00BA1101">
      <w:pPr>
        <w:pStyle w:val="EndNoteBibliography"/>
        <w:spacing w:after="240"/>
        <w:ind w:left="720" w:hanging="720"/>
        <w:rPr>
          <w:noProof/>
        </w:rPr>
      </w:pPr>
      <w:r w:rsidRPr="00BA1101">
        <w:rPr>
          <w:noProof/>
        </w:rPr>
        <w:t>Eveleth, R., Cassar, N., Doney, S. C., Munro, D. R., &amp; Sweeney, C. (2017). Biological and physical controls on O</w:t>
      </w:r>
      <w:r w:rsidRPr="00BA1101">
        <w:rPr>
          <w:noProof/>
          <w:vertAlign w:val="subscript"/>
        </w:rPr>
        <w:t>2</w:t>
      </w:r>
      <w:r w:rsidRPr="00BA1101">
        <w:rPr>
          <w:noProof/>
        </w:rPr>
        <w:t>/Ar, Ar and pCO</w:t>
      </w:r>
      <w:r w:rsidRPr="00BA1101">
        <w:rPr>
          <w:noProof/>
          <w:vertAlign w:val="subscript"/>
        </w:rPr>
        <w:t>2</w:t>
      </w:r>
      <w:r w:rsidRPr="00BA1101">
        <w:rPr>
          <w:noProof/>
        </w:rPr>
        <w:t xml:space="preserve"> variability at the Western Antarctic Peninsula and in the Drake Passage. </w:t>
      </w:r>
      <w:r w:rsidRPr="00BA1101">
        <w:rPr>
          <w:i/>
          <w:noProof/>
        </w:rPr>
        <w:t>Deep Sea Research II, 139</w:t>
      </w:r>
      <w:r w:rsidRPr="00BA1101">
        <w:rPr>
          <w:noProof/>
        </w:rPr>
        <w:t xml:space="preserve">, 77-88. </w:t>
      </w:r>
    </w:p>
    <w:p w14:paraId="7FB2B329" w14:textId="77777777" w:rsidR="00BA1101" w:rsidRPr="00BA1101" w:rsidRDefault="00BA1101" w:rsidP="00BA1101">
      <w:pPr>
        <w:pStyle w:val="EndNoteBibliography"/>
        <w:spacing w:after="240"/>
        <w:ind w:left="720" w:hanging="720"/>
        <w:rPr>
          <w:noProof/>
        </w:rPr>
      </w:pPr>
      <w:r w:rsidRPr="00BA1101">
        <w:rPr>
          <w:noProof/>
        </w:rPr>
        <w:t xml:space="preserve">Falkowski, P. G., &amp; Kolber, Z. (1993). </w:t>
      </w:r>
      <w:r w:rsidRPr="00BA1101">
        <w:rPr>
          <w:i/>
          <w:noProof/>
        </w:rPr>
        <w:t>Estimation of Phytoplankton Photosynthesis by Active Fluorescence.</w:t>
      </w:r>
      <w:r w:rsidRPr="00BA1101">
        <w:rPr>
          <w:noProof/>
        </w:rPr>
        <w:t xml:space="preserve"> Paper presented at the Measurement of Primary Production from the Molecular to the Global Scale.</w:t>
      </w:r>
    </w:p>
    <w:p w14:paraId="5534FD74" w14:textId="77777777" w:rsidR="00BA1101" w:rsidRPr="00BA1101" w:rsidRDefault="00BA1101" w:rsidP="00BA1101">
      <w:pPr>
        <w:pStyle w:val="EndNoteBibliography"/>
        <w:spacing w:after="240"/>
        <w:ind w:left="720" w:hanging="720"/>
        <w:rPr>
          <w:noProof/>
        </w:rPr>
      </w:pPr>
      <w:r w:rsidRPr="00BA1101">
        <w:rPr>
          <w:noProof/>
        </w:rPr>
        <w:t xml:space="preserve">Goldman, J. A. L., Kranz, S. A., Young, J. N., Tortell, P. D., Stanley, R. H. R., Bender, M. L., &amp; Morel, F. M. M. (2015). Gross and net production during the spring bloom along the Western Antarctic Peninsula. </w:t>
      </w:r>
      <w:r w:rsidRPr="00BA1101">
        <w:rPr>
          <w:i/>
          <w:noProof/>
        </w:rPr>
        <w:t>New Phytologist, 205</w:t>
      </w:r>
      <w:r w:rsidRPr="00BA1101">
        <w:rPr>
          <w:noProof/>
        </w:rPr>
        <w:t xml:space="preserve">(1), 182-191. </w:t>
      </w:r>
    </w:p>
    <w:p w14:paraId="79DB5BA9" w14:textId="77777777" w:rsidR="00BA1101" w:rsidRPr="00BA1101" w:rsidRDefault="00BA1101" w:rsidP="00BA1101">
      <w:pPr>
        <w:pStyle w:val="EndNoteBibliography"/>
        <w:spacing w:after="240"/>
        <w:ind w:left="720" w:hanging="720"/>
        <w:rPr>
          <w:noProof/>
        </w:rPr>
      </w:pPr>
      <w:r w:rsidRPr="00BA1101">
        <w:rPr>
          <w:noProof/>
        </w:rPr>
        <w:t xml:space="preserve">Gordon, L. I., Jennings, J. C., Ross, A. A., &amp; Krest, J. M. (1992). A suggested Protocol for Continuous Flow Automated Analysis of Seawater Nutrients in the WOCE Hydrographic Program and the Joint Global Ocean Fluxes Study </w:t>
      </w:r>
      <w:r w:rsidRPr="00BA1101">
        <w:rPr>
          <w:i/>
          <w:noProof/>
        </w:rPr>
        <w:t>Grp. Tech Rpt  OSU College of Oceanography Descr. Chem Oc., 92</w:t>
      </w:r>
      <w:r w:rsidRPr="00BA1101">
        <w:rPr>
          <w:noProof/>
        </w:rPr>
        <w:t xml:space="preserve">(1). </w:t>
      </w:r>
    </w:p>
    <w:p w14:paraId="459CA85C" w14:textId="77777777" w:rsidR="00BA1101" w:rsidRPr="00BA1101" w:rsidRDefault="00BA1101" w:rsidP="00BA1101">
      <w:pPr>
        <w:pStyle w:val="EndNoteBibliography"/>
        <w:spacing w:after="240"/>
        <w:ind w:left="720" w:hanging="720"/>
        <w:rPr>
          <w:noProof/>
        </w:rPr>
      </w:pPr>
      <w:r w:rsidRPr="00BA1101">
        <w:rPr>
          <w:noProof/>
        </w:rPr>
        <w:t>Hamme, R. C., Cassar, N., Lance, V. P., Vaillancourt, R. D., Bender, M. L., Strutton, P. G., et al. (2012). Dissolved O</w:t>
      </w:r>
      <w:r w:rsidRPr="00BA1101">
        <w:rPr>
          <w:noProof/>
          <w:vertAlign w:val="subscript"/>
        </w:rPr>
        <w:t>2</w:t>
      </w:r>
      <w:r w:rsidRPr="00BA1101">
        <w:rPr>
          <w:noProof/>
        </w:rPr>
        <w:t xml:space="preserve">/Ar and other methods reveal rapid changes in productivity during a Lagrangian experiment in the Southern Ocean. </w:t>
      </w:r>
      <w:r w:rsidRPr="00BA1101">
        <w:rPr>
          <w:i/>
          <w:noProof/>
        </w:rPr>
        <w:t>Journal of Geophysical Research-Oceans, 117</w:t>
      </w:r>
      <w:r w:rsidRPr="00BA1101">
        <w:rPr>
          <w:noProof/>
        </w:rPr>
        <w:t xml:space="preserve">(C4). </w:t>
      </w:r>
    </w:p>
    <w:p w14:paraId="2B02D509" w14:textId="77777777" w:rsidR="00BA1101" w:rsidRPr="00BA1101" w:rsidRDefault="00BA1101" w:rsidP="00BA1101">
      <w:pPr>
        <w:pStyle w:val="EndNoteBibliography"/>
        <w:spacing w:after="240"/>
        <w:ind w:left="720" w:hanging="720"/>
        <w:rPr>
          <w:noProof/>
        </w:rPr>
      </w:pPr>
      <w:r w:rsidRPr="00BA1101">
        <w:rPr>
          <w:noProof/>
        </w:rPr>
        <w:t xml:space="preserve">Harrison, W. G., Platt, T., &amp; Lewis, M. R. (1987). F-Ratio and Its Relationship to Ambient Nitrate Concentration in Coastal Waters. </w:t>
      </w:r>
      <w:r w:rsidRPr="00BA1101">
        <w:rPr>
          <w:i/>
          <w:noProof/>
        </w:rPr>
        <w:t>Journal of Plankton Research, 9</w:t>
      </w:r>
      <w:r w:rsidRPr="00BA1101">
        <w:rPr>
          <w:noProof/>
        </w:rPr>
        <w:t xml:space="preserve">(1), 235-248. </w:t>
      </w:r>
    </w:p>
    <w:p w14:paraId="3EF39589" w14:textId="77777777" w:rsidR="00BA1101" w:rsidRPr="00BA1101" w:rsidRDefault="00BA1101" w:rsidP="00BA1101">
      <w:pPr>
        <w:pStyle w:val="EndNoteBibliography"/>
        <w:spacing w:after="240"/>
        <w:ind w:left="720" w:hanging="720"/>
        <w:rPr>
          <w:noProof/>
        </w:rPr>
      </w:pPr>
      <w:r w:rsidRPr="00BA1101">
        <w:rPr>
          <w:noProof/>
        </w:rPr>
        <w:lastRenderedPageBreak/>
        <w:t xml:space="preserve">Hashimoto, S., Horimoto, N., Yamaguchi, Y., Ishimaru, T., &amp; Saino, T. (2005). Relationship between net and gross primary production in the Sagami Bay, Japan. </w:t>
      </w:r>
      <w:r w:rsidRPr="00BA1101">
        <w:rPr>
          <w:i/>
          <w:noProof/>
        </w:rPr>
        <w:t>Limnology and Oceanography, 50</w:t>
      </w:r>
      <w:r w:rsidRPr="00BA1101">
        <w:rPr>
          <w:noProof/>
        </w:rPr>
        <w:t xml:space="preserve">(6), 1830-1835. </w:t>
      </w:r>
    </w:p>
    <w:p w14:paraId="57F0DDC1" w14:textId="77777777" w:rsidR="00BA1101" w:rsidRPr="00BA1101" w:rsidRDefault="00BA1101" w:rsidP="00BA1101">
      <w:pPr>
        <w:pStyle w:val="EndNoteBibliography"/>
        <w:spacing w:after="240"/>
        <w:ind w:left="720" w:hanging="720"/>
        <w:rPr>
          <w:noProof/>
        </w:rPr>
      </w:pPr>
      <w:r w:rsidRPr="00BA1101">
        <w:rPr>
          <w:noProof/>
        </w:rPr>
        <w:t xml:space="preserve">Iriarte, A. (1999). The influence of irradiance on the apparent photosynthetic quotient in the unicellular alga Pycnococcus provasolii. </w:t>
      </w:r>
      <w:r w:rsidRPr="00BA1101">
        <w:rPr>
          <w:i/>
          <w:noProof/>
        </w:rPr>
        <w:t>Cahiers De Biologie Marine, 40</w:t>
      </w:r>
      <w:r w:rsidRPr="00BA1101">
        <w:rPr>
          <w:noProof/>
        </w:rPr>
        <w:t xml:space="preserve">(1), 29-33. </w:t>
      </w:r>
    </w:p>
    <w:p w14:paraId="7323835C" w14:textId="77777777" w:rsidR="00BA1101" w:rsidRPr="00BA1101" w:rsidRDefault="00BA1101" w:rsidP="00BA1101">
      <w:pPr>
        <w:pStyle w:val="EndNoteBibliography"/>
        <w:spacing w:after="240"/>
        <w:ind w:left="720" w:hanging="720"/>
        <w:rPr>
          <w:noProof/>
        </w:rPr>
      </w:pPr>
      <w:r w:rsidRPr="00BA1101">
        <w:rPr>
          <w:noProof/>
        </w:rPr>
        <w:t xml:space="preserve">Jacox, M. G., Hazen, E. L., Zaba, K. D., Rudnick, D. L., Edwards, C. A., Moore, A. M., &amp; Bograd, S. J. (2016). Impacts of the 2015-2016 El Nino on the California Current System: Early assessment and comparison to past events. </w:t>
      </w:r>
      <w:r w:rsidRPr="00BA1101">
        <w:rPr>
          <w:i/>
          <w:noProof/>
        </w:rPr>
        <w:t>Geophysical Research Letters, 43</w:t>
      </w:r>
      <w:r w:rsidRPr="00BA1101">
        <w:rPr>
          <w:noProof/>
        </w:rPr>
        <w:t xml:space="preserve">(13), 7072-7080. </w:t>
      </w:r>
    </w:p>
    <w:p w14:paraId="40BE57BF" w14:textId="77777777" w:rsidR="00BA1101" w:rsidRPr="00BA1101" w:rsidRDefault="00BA1101" w:rsidP="00BA1101">
      <w:pPr>
        <w:pStyle w:val="EndNoteBibliography"/>
        <w:spacing w:after="240"/>
        <w:ind w:left="720" w:hanging="720"/>
        <w:rPr>
          <w:noProof/>
        </w:rPr>
      </w:pPr>
      <w:r w:rsidRPr="00BA1101">
        <w:rPr>
          <w:noProof/>
        </w:rPr>
        <w:t xml:space="preserve">Kahru, M., Jacox, M. G., Lee, Z., Kudela, R. M., Manzano-Sarabia, M., &amp; Mitchell, B. G. (2015). Optimized multi-satellite merger of primary production estimates in the California Current using inherent optical properties. </w:t>
      </w:r>
      <w:r w:rsidRPr="00BA1101">
        <w:rPr>
          <w:i/>
          <w:noProof/>
        </w:rPr>
        <w:t>Journal of Marine Systems, 147</w:t>
      </w:r>
      <w:r w:rsidRPr="00BA1101">
        <w:rPr>
          <w:noProof/>
        </w:rPr>
        <w:t xml:space="preserve">, 94-102. </w:t>
      </w:r>
    </w:p>
    <w:p w14:paraId="64C71261" w14:textId="77777777" w:rsidR="00BA1101" w:rsidRPr="00BA1101" w:rsidRDefault="00BA1101" w:rsidP="00BA1101">
      <w:pPr>
        <w:pStyle w:val="EndNoteBibliography"/>
        <w:spacing w:after="240"/>
        <w:ind w:left="720" w:hanging="720"/>
        <w:rPr>
          <w:noProof/>
        </w:rPr>
      </w:pPr>
      <w:r w:rsidRPr="00BA1101">
        <w:rPr>
          <w:noProof/>
        </w:rPr>
        <w:t xml:space="preserve">Kanda, J., Itoh, T., Ishikawa, D., &amp; Watanabe, Y. (2003). Environmental control of nitrate uptake in the East China Sea. </w:t>
      </w:r>
      <w:r w:rsidRPr="00BA1101">
        <w:rPr>
          <w:i/>
          <w:noProof/>
        </w:rPr>
        <w:t>Deep-Sea Research II, 50</w:t>
      </w:r>
      <w:r w:rsidRPr="00BA1101">
        <w:rPr>
          <w:noProof/>
        </w:rPr>
        <w:t xml:space="preserve">(2), 403-422. </w:t>
      </w:r>
    </w:p>
    <w:p w14:paraId="36C570D7" w14:textId="77777777" w:rsidR="00BA1101" w:rsidRPr="00BA1101" w:rsidRDefault="00BA1101" w:rsidP="00BA1101">
      <w:pPr>
        <w:pStyle w:val="EndNoteBibliography"/>
        <w:spacing w:after="240"/>
        <w:ind w:left="720" w:hanging="720"/>
        <w:rPr>
          <w:noProof/>
        </w:rPr>
      </w:pPr>
      <w:r w:rsidRPr="00BA1101">
        <w:rPr>
          <w:noProof/>
        </w:rPr>
        <w:t xml:space="preserve">Kelly, T. B., Davison, P. C., Goericke, R., Landry, M. R., Ohman, M. D., &amp; Stukel, M. R. (2019). The Importance of Mesozooplankton Diel Vertical Migration for Sustaining a Mesopelagic Food Web. </w:t>
      </w:r>
      <w:r w:rsidRPr="00BA1101">
        <w:rPr>
          <w:i/>
          <w:noProof/>
        </w:rPr>
        <w:t>bioRxiv</w:t>
      </w:r>
      <w:r w:rsidRPr="00BA1101">
        <w:rPr>
          <w:noProof/>
        </w:rPr>
        <w:t xml:space="preserve">, 642975. </w:t>
      </w:r>
    </w:p>
    <w:p w14:paraId="7459F115" w14:textId="77777777" w:rsidR="00BA1101" w:rsidRPr="00BA1101" w:rsidRDefault="00BA1101" w:rsidP="00BA1101">
      <w:pPr>
        <w:pStyle w:val="EndNoteBibliography"/>
        <w:spacing w:after="240"/>
        <w:ind w:left="720" w:hanging="720"/>
        <w:rPr>
          <w:noProof/>
        </w:rPr>
      </w:pPr>
      <w:r w:rsidRPr="00BA1101">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BA1101">
        <w:rPr>
          <w:i/>
          <w:noProof/>
        </w:rPr>
        <w:t>Deep-Sea Research I 140</w:t>
      </w:r>
      <w:r w:rsidRPr="00BA1101">
        <w:rPr>
          <w:noProof/>
        </w:rPr>
        <w:t xml:space="preserve">, 14-25. </w:t>
      </w:r>
    </w:p>
    <w:p w14:paraId="78320DB9" w14:textId="77777777" w:rsidR="00BA1101" w:rsidRPr="00BA1101" w:rsidRDefault="00BA1101" w:rsidP="00BA1101">
      <w:pPr>
        <w:pStyle w:val="EndNoteBibliography"/>
        <w:spacing w:after="240"/>
        <w:ind w:left="720" w:hanging="720"/>
        <w:rPr>
          <w:noProof/>
        </w:rPr>
      </w:pPr>
      <w:r w:rsidRPr="00BA1101">
        <w:rPr>
          <w:noProof/>
        </w:rPr>
        <w:t xml:space="preserve">Knauer, G. A., Martin, J. H., &amp; Bruland, K. W. (1979). Fluxes of Particulate Carbon, Nitrogen, and Phosphorus in the Upper Water Column of the Northeast Pacific. </w:t>
      </w:r>
      <w:r w:rsidRPr="00BA1101">
        <w:rPr>
          <w:i/>
          <w:noProof/>
        </w:rPr>
        <w:t>Deep-Sea Research I 26</w:t>
      </w:r>
      <w:r w:rsidRPr="00BA1101">
        <w:rPr>
          <w:noProof/>
        </w:rPr>
        <w:t xml:space="preserve">(1), 97-108. </w:t>
      </w:r>
    </w:p>
    <w:p w14:paraId="6C034AE5" w14:textId="77777777" w:rsidR="00BA1101" w:rsidRPr="00BA1101" w:rsidRDefault="00BA1101" w:rsidP="00BA1101">
      <w:pPr>
        <w:pStyle w:val="EndNoteBibliography"/>
        <w:spacing w:after="240"/>
        <w:ind w:left="720" w:hanging="720"/>
        <w:rPr>
          <w:noProof/>
        </w:rPr>
      </w:pPr>
      <w:r w:rsidRPr="00BA1101">
        <w:rPr>
          <w:noProof/>
        </w:rPr>
        <w:t xml:space="preserve">Kolber, Z., &amp; Falkowski, P. G. (1993). Use of Active Fluorescence to Estimate Phytoplankton Photosynthesis in-Situ. </w:t>
      </w:r>
      <w:r w:rsidRPr="00BA1101">
        <w:rPr>
          <w:i/>
          <w:noProof/>
        </w:rPr>
        <w:t>Limnology and Oceanography, 38</w:t>
      </w:r>
      <w:r w:rsidRPr="00BA1101">
        <w:rPr>
          <w:noProof/>
        </w:rPr>
        <w:t xml:space="preserve">(8), 1646-1665. </w:t>
      </w:r>
    </w:p>
    <w:p w14:paraId="6FFD244D" w14:textId="77777777" w:rsidR="00BA1101" w:rsidRPr="00BA1101" w:rsidRDefault="00BA1101" w:rsidP="00BA1101">
      <w:pPr>
        <w:pStyle w:val="EndNoteBibliography"/>
        <w:spacing w:after="240"/>
        <w:ind w:left="720" w:hanging="720"/>
        <w:rPr>
          <w:noProof/>
        </w:rPr>
      </w:pPr>
      <w:r w:rsidRPr="00BA1101">
        <w:rPr>
          <w:noProof/>
        </w:rPr>
        <w:lastRenderedPageBreak/>
        <w:t xml:space="preserve">Kolber, Z. S., Barber, R. T., Coale, K. H., Fitzwater, S. E., Greene, R. M., Johnson, K. S., et al. (1994). Iron Limitation of Phytoplankton Photosynthesis in the Equatorial Pacific-Ocean. </w:t>
      </w:r>
      <w:r w:rsidRPr="00BA1101">
        <w:rPr>
          <w:i/>
          <w:noProof/>
        </w:rPr>
        <w:t>Nature, 371</w:t>
      </w:r>
      <w:r w:rsidRPr="00BA1101">
        <w:rPr>
          <w:noProof/>
        </w:rPr>
        <w:t xml:space="preserve">(6493), 145-149. </w:t>
      </w:r>
    </w:p>
    <w:p w14:paraId="3D011E7F" w14:textId="77777777" w:rsidR="00BA1101" w:rsidRPr="00BA1101" w:rsidRDefault="00BA1101" w:rsidP="00BA1101">
      <w:pPr>
        <w:pStyle w:val="EndNoteBibliography"/>
        <w:spacing w:after="240"/>
        <w:ind w:left="720" w:hanging="720"/>
        <w:rPr>
          <w:noProof/>
        </w:rPr>
      </w:pPr>
      <w:r w:rsidRPr="00BA1101">
        <w:rPr>
          <w:noProof/>
        </w:rPr>
        <w:t>Kranz, S. A., Levitan, O., Richter, K.-U., Prasil, O., Berman-Frank, I., &amp; Rost, B. (2010). Combined effects of CO</w:t>
      </w:r>
      <w:r w:rsidRPr="00BA1101">
        <w:rPr>
          <w:noProof/>
          <w:vertAlign w:val="subscript"/>
        </w:rPr>
        <w:t>2</w:t>
      </w:r>
      <w:r w:rsidRPr="00BA1101">
        <w:rPr>
          <w:noProof/>
        </w:rPr>
        <w:t xml:space="preserve"> and light on the N</w:t>
      </w:r>
      <w:r w:rsidRPr="00BA1101">
        <w:rPr>
          <w:noProof/>
          <w:vertAlign w:val="subscript"/>
        </w:rPr>
        <w:t>2</w:t>
      </w:r>
      <w:r w:rsidRPr="00BA1101">
        <w:rPr>
          <w:noProof/>
        </w:rPr>
        <w:t xml:space="preserve">-fixing cyanobacterium </w:t>
      </w:r>
      <w:r w:rsidRPr="00BA1101">
        <w:rPr>
          <w:i/>
          <w:noProof/>
        </w:rPr>
        <w:t xml:space="preserve">Trichodesmium </w:t>
      </w:r>
      <w:r w:rsidRPr="00BA1101">
        <w:rPr>
          <w:noProof/>
        </w:rPr>
        <w:t xml:space="preserve">IMS101: Physiological responses. </w:t>
      </w:r>
      <w:r w:rsidRPr="00BA1101">
        <w:rPr>
          <w:i/>
          <w:noProof/>
        </w:rPr>
        <w:t>Plant Physiology 154</w:t>
      </w:r>
      <w:r w:rsidRPr="00BA1101">
        <w:rPr>
          <w:noProof/>
        </w:rPr>
        <w:t xml:space="preserve">(1), 334-345. </w:t>
      </w:r>
    </w:p>
    <w:p w14:paraId="5DEE8AE2" w14:textId="77777777" w:rsidR="00BA1101" w:rsidRPr="00BA1101" w:rsidRDefault="00BA1101" w:rsidP="00BA1101">
      <w:pPr>
        <w:pStyle w:val="EndNoteBibliography"/>
        <w:spacing w:after="240"/>
        <w:ind w:left="720" w:hanging="720"/>
        <w:rPr>
          <w:noProof/>
        </w:rPr>
      </w:pPr>
      <w:r w:rsidRPr="00BA1101">
        <w:rPr>
          <w:noProof/>
        </w:rPr>
        <w:t xml:space="preserve">Kudela, R. M., Banas, N. S., Barth, J. A., Frame, E. R., Jay, D. A., Largier, J. L., et al. (2008). New Insights into the Controls and Mechanisms of Plankton Productivity in Coastal Upwelling Waters of the Northern California Current System. </w:t>
      </w:r>
      <w:r w:rsidRPr="00BA1101">
        <w:rPr>
          <w:i/>
          <w:noProof/>
        </w:rPr>
        <w:t>Oceanography, 21</w:t>
      </w:r>
      <w:r w:rsidRPr="00BA1101">
        <w:rPr>
          <w:noProof/>
        </w:rPr>
        <w:t xml:space="preserve">(4), 46-59. </w:t>
      </w:r>
    </w:p>
    <w:p w14:paraId="653786A4" w14:textId="77777777" w:rsidR="00BA1101" w:rsidRPr="00BA1101" w:rsidRDefault="00BA1101" w:rsidP="00BA1101">
      <w:pPr>
        <w:pStyle w:val="EndNoteBibliography"/>
        <w:spacing w:after="240"/>
        <w:ind w:left="720" w:hanging="720"/>
        <w:rPr>
          <w:noProof/>
        </w:rPr>
      </w:pPr>
      <w:r w:rsidRPr="00BA1101">
        <w:rPr>
          <w:noProof/>
        </w:rPr>
        <w:t xml:space="preserve">Kumar, N., Anderson, R. F., Mortlock, R. A., Froelich, P. N., Kubik, P., Dittrichhannen, B., &amp; Suter, M. (1995). Increased Biological Productivity and Export Production in the Glacial Southern-Ocean. </w:t>
      </w:r>
      <w:r w:rsidRPr="00BA1101">
        <w:rPr>
          <w:i/>
          <w:noProof/>
        </w:rPr>
        <w:t>Nature, 378</w:t>
      </w:r>
      <w:r w:rsidRPr="00BA1101">
        <w:rPr>
          <w:noProof/>
        </w:rPr>
        <w:t xml:space="preserve">(6558), 675-680. </w:t>
      </w:r>
    </w:p>
    <w:p w14:paraId="51EB6696" w14:textId="77777777" w:rsidR="00BA1101" w:rsidRPr="00BA1101" w:rsidRDefault="00BA1101" w:rsidP="00BA1101">
      <w:pPr>
        <w:pStyle w:val="EndNoteBibliography"/>
        <w:spacing w:after="240"/>
        <w:ind w:left="720" w:hanging="720"/>
        <w:rPr>
          <w:noProof/>
        </w:rPr>
      </w:pPr>
      <w:r w:rsidRPr="00BA1101">
        <w:rPr>
          <w:noProof/>
        </w:rPr>
        <w:t xml:space="preserve">Landry, M. R., Brown, S. L., Rii, Y. M., Selph, K. E., Bidigare, R. R., Yang, E. J., &amp; Simmons, M. P. (2008). Depth-stratified phytoplankton dynamics in Cyclone Opal, a subtropical mesoscale eddy. </w:t>
      </w:r>
      <w:r w:rsidRPr="00BA1101">
        <w:rPr>
          <w:i/>
          <w:noProof/>
        </w:rPr>
        <w:t>Deep-Sea Research II, 55</w:t>
      </w:r>
      <w:r w:rsidRPr="00BA1101">
        <w:rPr>
          <w:noProof/>
        </w:rPr>
        <w:t xml:space="preserve">(10-13), 1348-1359. </w:t>
      </w:r>
    </w:p>
    <w:p w14:paraId="6A162940" w14:textId="77777777" w:rsidR="00BA1101" w:rsidRPr="00BA1101" w:rsidRDefault="00BA1101" w:rsidP="00BA1101">
      <w:pPr>
        <w:pStyle w:val="EndNoteBibliography"/>
        <w:spacing w:after="240"/>
        <w:ind w:left="720" w:hanging="720"/>
        <w:rPr>
          <w:noProof/>
        </w:rPr>
      </w:pPr>
      <w:r w:rsidRPr="00BA1101">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BA1101">
        <w:rPr>
          <w:i/>
          <w:noProof/>
        </w:rPr>
        <w:t>Marine Ecology Progress Series, 201</w:t>
      </w:r>
      <w:r w:rsidRPr="00BA1101">
        <w:rPr>
          <w:noProof/>
        </w:rPr>
        <w:t xml:space="preserve">, 57-72. </w:t>
      </w:r>
    </w:p>
    <w:p w14:paraId="08EFDC45" w14:textId="77777777" w:rsidR="00BA1101" w:rsidRPr="00BA1101" w:rsidRDefault="00BA1101" w:rsidP="00BA1101">
      <w:pPr>
        <w:pStyle w:val="EndNoteBibliography"/>
        <w:spacing w:after="240"/>
        <w:ind w:left="720" w:hanging="720"/>
        <w:rPr>
          <w:noProof/>
        </w:rPr>
      </w:pPr>
      <w:r w:rsidRPr="00BA1101">
        <w:rPr>
          <w:noProof/>
        </w:rPr>
        <w:t xml:space="preserve">Landry, M. R., &amp; Hassett, R. P. (1982). Estimating the Grazing Impact of Marine Micro-Zooplankton. </w:t>
      </w:r>
      <w:r w:rsidRPr="00BA1101">
        <w:rPr>
          <w:i/>
          <w:noProof/>
        </w:rPr>
        <w:t>Marine Biology, 67</w:t>
      </w:r>
      <w:r w:rsidRPr="00BA1101">
        <w:rPr>
          <w:noProof/>
        </w:rPr>
        <w:t xml:space="preserve">(3), 283-288. </w:t>
      </w:r>
    </w:p>
    <w:p w14:paraId="62295427" w14:textId="77777777" w:rsidR="00BA1101" w:rsidRPr="00BA1101" w:rsidRDefault="00BA1101" w:rsidP="00BA1101">
      <w:pPr>
        <w:pStyle w:val="EndNoteBibliography"/>
        <w:spacing w:after="240"/>
        <w:ind w:left="720" w:hanging="720"/>
        <w:rPr>
          <w:noProof/>
        </w:rPr>
      </w:pPr>
      <w:r w:rsidRPr="00BA1101">
        <w:rPr>
          <w:noProof/>
        </w:rPr>
        <w:t xml:space="preserve">Landry, M. R., Ohman, M. D., Goericke, R., Stukel, M. R., Barbeau, K. A., Bundy, R., &amp; Kahru, M. (2012). Pelagic community responses to a deep-water front in the California Current Ecosystem: overview of the A-Front Study. </w:t>
      </w:r>
      <w:r w:rsidRPr="00BA1101">
        <w:rPr>
          <w:i/>
          <w:noProof/>
        </w:rPr>
        <w:t>Journal of Plankton Research, 34</w:t>
      </w:r>
      <w:r w:rsidRPr="00BA1101">
        <w:rPr>
          <w:noProof/>
        </w:rPr>
        <w:t xml:space="preserve">(9), 739-748. </w:t>
      </w:r>
    </w:p>
    <w:p w14:paraId="1AFBBA0F" w14:textId="77777777" w:rsidR="00BA1101" w:rsidRPr="00BA1101" w:rsidRDefault="00BA1101" w:rsidP="00BA1101">
      <w:pPr>
        <w:pStyle w:val="EndNoteBibliography"/>
        <w:spacing w:after="240"/>
        <w:ind w:left="720" w:hanging="720"/>
        <w:rPr>
          <w:noProof/>
        </w:rPr>
      </w:pPr>
      <w:r w:rsidRPr="00BA1101">
        <w:rPr>
          <w:noProof/>
        </w:rPr>
        <w:lastRenderedPageBreak/>
        <w:t xml:space="preserve">Landry, M. R., Selph, K. E., Decima, M., Gutierrez-Rodriguez, A., Stukel, M. R., Taylor, A. G., &amp; Pasulka, A. L. (2016). Phytoplankton production and grazing balances in the Costa Rica Dome. </w:t>
      </w:r>
      <w:r w:rsidRPr="00BA1101">
        <w:rPr>
          <w:i/>
          <w:noProof/>
        </w:rPr>
        <w:t>Journal of Plankton Research, 38</w:t>
      </w:r>
      <w:r w:rsidRPr="00BA1101">
        <w:rPr>
          <w:noProof/>
        </w:rPr>
        <w:t xml:space="preserve">(2), 366-379. </w:t>
      </w:r>
    </w:p>
    <w:p w14:paraId="53FC40F8" w14:textId="77777777" w:rsidR="00BA1101" w:rsidRPr="00BA1101" w:rsidRDefault="00BA1101" w:rsidP="00BA1101">
      <w:pPr>
        <w:pStyle w:val="EndNoteBibliography"/>
        <w:spacing w:after="240"/>
        <w:ind w:left="720" w:hanging="720"/>
        <w:rPr>
          <w:noProof/>
        </w:rPr>
      </w:pPr>
      <w:r w:rsidRPr="00BA1101">
        <w:rPr>
          <w:noProof/>
        </w:rPr>
        <w:t xml:space="preserve">Landry, M. R., Selph, K. E., Taylor, A. G., Decima, M., Balch, W. M., &amp; Bidigare, R. R. (2011a). Phytoplankton growth, grazing and production balances in the HNLC equatorial Pacific. </w:t>
      </w:r>
      <w:r w:rsidRPr="00BA1101">
        <w:rPr>
          <w:i/>
          <w:noProof/>
        </w:rPr>
        <w:t>Deep-Sea Research II, 58</w:t>
      </w:r>
      <w:r w:rsidRPr="00BA1101">
        <w:rPr>
          <w:noProof/>
        </w:rPr>
        <w:t xml:space="preserve">(3-4), 524-535. </w:t>
      </w:r>
    </w:p>
    <w:p w14:paraId="687E1C5D" w14:textId="77777777" w:rsidR="00BA1101" w:rsidRPr="00BA1101" w:rsidRDefault="00BA1101" w:rsidP="00BA1101">
      <w:pPr>
        <w:pStyle w:val="EndNoteBibliography"/>
        <w:spacing w:after="240"/>
        <w:ind w:left="720" w:hanging="720"/>
        <w:rPr>
          <w:noProof/>
        </w:rPr>
      </w:pPr>
      <w:r w:rsidRPr="00BA1101">
        <w:rPr>
          <w:noProof/>
        </w:rPr>
        <w:t xml:space="preserve">Landry, M. R., Selph, K. E., &amp; Yang, E. J. (2011b). Decoupled phytoplankton growth and microzooplankton grazing in the deep euphotic zone of the eastern equatorial Pacific. </w:t>
      </w:r>
      <w:r w:rsidRPr="00BA1101">
        <w:rPr>
          <w:i/>
          <w:noProof/>
        </w:rPr>
        <w:t>Marine Ecology Progress Series, 421</w:t>
      </w:r>
      <w:r w:rsidRPr="00BA1101">
        <w:rPr>
          <w:noProof/>
        </w:rPr>
        <w:t xml:space="preserve">, 13-24. </w:t>
      </w:r>
    </w:p>
    <w:p w14:paraId="14ADD7B1" w14:textId="77777777" w:rsidR="00BA1101" w:rsidRPr="00BA1101" w:rsidRDefault="00BA1101" w:rsidP="00BA1101">
      <w:pPr>
        <w:pStyle w:val="EndNoteBibliography"/>
        <w:spacing w:after="240"/>
        <w:ind w:left="720" w:hanging="720"/>
        <w:rPr>
          <w:noProof/>
        </w:rPr>
      </w:pPr>
      <w:r w:rsidRPr="00BA1101">
        <w:rPr>
          <w:noProof/>
        </w:rPr>
        <w:t xml:space="preserve">Lawrenz, E., Silsbe, G., Capuzzo, E., Ylostalo, P., Forster, R. M., Simis, S. G. H., et al. (2013). Predicting the Electron Requirement for Carbon Fixation in Seas and Oceans. </w:t>
      </w:r>
      <w:r w:rsidRPr="00BA1101">
        <w:rPr>
          <w:i/>
          <w:noProof/>
        </w:rPr>
        <w:t>PLoS ONE, 8</w:t>
      </w:r>
      <w:r w:rsidRPr="00BA1101">
        <w:rPr>
          <w:noProof/>
        </w:rPr>
        <w:t xml:space="preserve">(3). </w:t>
      </w:r>
    </w:p>
    <w:p w14:paraId="026A5C15" w14:textId="77777777" w:rsidR="00BA1101" w:rsidRPr="00BA1101" w:rsidRDefault="00BA1101" w:rsidP="00BA1101">
      <w:pPr>
        <w:pStyle w:val="EndNoteBibliography"/>
        <w:spacing w:after="240"/>
        <w:ind w:left="720" w:hanging="720"/>
        <w:rPr>
          <w:noProof/>
        </w:rPr>
      </w:pPr>
      <w:r w:rsidRPr="00BA1101">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BA1101">
        <w:rPr>
          <w:i/>
          <w:noProof/>
        </w:rPr>
        <w:t>Deep-Sea Research II, 47</w:t>
      </w:r>
      <w:r w:rsidRPr="00BA1101">
        <w:rPr>
          <w:noProof/>
        </w:rPr>
        <w:t xml:space="preserve">(7-8), 1339-1352. </w:t>
      </w:r>
    </w:p>
    <w:p w14:paraId="0D7B12C0" w14:textId="77777777" w:rsidR="00BA1101" w:rsidRPr="00BA1101" w:rsidRDefault="00BA1101" w:rsidP="00BA1101">
      <w:pPr>
        <w:pStyle w:val="EndNoteBibliography"/>
        <w:spacing w:after="240"/>
        <w:ind w:left="720" w:hanging="720"/>
        <w:rPr>
          <w:noProof/>
        </w:rPr>
      </w:pPr>
      <w:r w:rsidRPr="00BA1101">
        <w:rPr>
          <w:noProof/>
        </w:rPr>
        <w:t xml:space="preserve">Li, Q. P., Franks, P. J. S., Landry, M. R., Goericke, R., &amp; Taylor, A. G. (2010). Modeling phytoplankton growth rates and chlorophyll to carbon ratios in California coastal and pelagic ecosystems. </w:t>
      </w:r>
      <w:r w:rsidRPr="00BA1101">
        <w:rPr>
          <w:i/>
          <w:noProof/>
        </w:rPr>
        <w:t>Journal of Geophysical Research-Biogeosciences, 115</w:t>
      </w:r>
      <w:r w:rsidRPr="00BA1101">
        <w:rPr>
          <w:noProof/>
        </w:rPr>
        <w:t xml:space="preserve">. </w:t>
      </w:r>
    </w:p>
    <w:p w14:paraId="03D91949" w14:textId="77777777" w:rsidR="00BA1101" w:rsidRPr="00BA1101" w:rsidRDefault="00BA1101" w:rsidP="00BA1101">
      <w:pPr>
        <w:pStyle w:val="EndNoteBibliography"/>
        <w:spacing w:after="240"/>
        <w:ind w:left="720" w:hanging="720"/>
        <w:rPr>
          <w:noProof/>
        </w:rPr>
      </w:pPr>
      <w:r w:rsidRPr="00BA1101">
        <w:rPr>
          <w:noProof/>
        </w:rPr>
        <w:t xml:space="preserve">Li, Z. C., &amp; Cassar, N. (2017). A mechanistic model of an upper bound on oceanic carbon export as a function of mixed layer depth and temperature. </w:t>
      </w:r>
      <w:r w:rsidRPr="00BA1101">
        <w:rPr>
          <w:i/>
          <w:noProof/>
        </w:rPr>
        <w:t>Biogeosciences, 14</w:t>
      </w:r>
      <w:r w:rsidRPr="00BA1101">
        <w:rPr>
          <w:noProof/>
        </w:rPr>
        <w:t xml:space="preserve">(22), 5015-5027. </w:t>
      </w:r>
    </w:p>
    <w:p w14:paraId="491170AB" w14:textId="77777777" w:rsidR="00BA1101" w:rsidRPr="00BA1101" w:rsidRDefault="00BA1101" w:rsidP="00BA1101">
      <w:pPr>
        <w:pStyle w:val="EndNoteBibliography"/>
        <w:spacing w:after="240"/>
        <w:ind w:left="720" w:hanging="720"/>
        <w:rPr>
          <w:noProof/>
        </w:rPr>
      </w:pPr>
      <w:r w:rsidRPr="00BA1101">
        <w:rPr>
          <w:noProof/>
        </w:rPr>
        <w:t xml:space="preserve">Lipschultz, F. (2001). A time-series assessment of the nitrogen cycle at BATS. </w:t>
      </w:r>
      <w:r w:rsidRPr="00BA1101">
        <w:rPr>
          <w:i/>
          <w:noProof/>
        </w:rPr>
        <w:t>Deep-Sea Research II, 48</w:t>
      </w:r>
      <w:r w:rsidRPr="00BA1101">
        <w:rPr>
          <w:noProof/>
        </w:rPr>
        <w:t xml:space="preserve">(8-9), 1897-1924. </w:t>
      </w:r>
    </w:p>
    <w:p w14:paraId="73B4E2DC" w14:textId="77777777" w:rsidR="00BA1101" w:rsidRPr="00BA1101" w:rsidRDefault="00BA1101" w:rsidP="00BA1101">
      <w:pPr>
        <w:pStyle w:val="EndNoteBibliography"/>
        <w:spacing w:after="240"/>
        <w:ind w:left="720" w:hanging="720"/>
        <w:rPr>
          <w:noProof/>
        </w:rPr>
      </w:pPr>
      <w:r w:rsidRPr="00BA1101">
        <w:rPr>
          <w:noProof/>
        </w:rPr>
        <w:t xml:space="preserve">Lomas, M. W., Bates, N. R., Johnson, R. J., Knap, A. H., Steinberg, D. K., &amp; Carlson, C. A. (2013). Two decades and counting: 24-years of sustained open ocean biogeochemical measurements in the Sargasso Sea. </w:t>
      </w:r>
      <w:r w:rsidRPr="00BA1101">
        <w:rPr>
          <w:i/>
          <w:noProof/>
        </w:rPr>
        <w:t>Deep-Sea Research II, 93</w:t>
      </w:r>
      <w:r w:rsidRPr="00BA1101">
        <w:rPr>
          <w:noProof/>
        </w:rPr>
        <w:t xml:space="preserve">, 16-32. </w:t>
      </w:r>
    </w:p>
    <w:p w14:paraId="14C93A02" w14:textId="77777777" w:rsidR="00BA1101" w:rsidRPr="00BA1101" w:rsidRDefault="00BA1101" w:rsidP="00BA1101">
      <w:pPr>
        <w:pStyle w:val="EndNoteBibliography"/>
        <w:spacing w:after="240"/>
        <w:ind w:left="720" w:hanging="720"/>
        <w:rPr>
          <w:noProof/>
        </w:rPr>
      </w:pPr>
      <w:r w:rsidRPr="00BA1101">
        <w:rPr>
          <w:noProof/>
        </w:rPr>
        <w:lastRenderedPageBreak/>
        <w:t xml:space="preserve">Longhurst, A., Sathyendranath, S., Platt, T., &amp; Caverhill, C. (1995). An Estimate of Global Primary Production in the Ocean from Satellite Radiometer Data. </w:t>
      </w:r>
      <w:r w:rsidRPr="00BA1101">
        <w:rPr>
          <w:i/>
          <w:noProof/>
        </w:rPr>
        <w:t>Journal of Plankton Research, 17</w:t>
      </w:r>
      <w:r w:rsidRPr="00BA1101">
        <w:rPr>
          <w:noProof/>
        </w:rPr>
        <w:t xml:space="preserve">(6), 1245-1271. </w:t>
      </w:r>
    </w:p>
    <w:p w14:paraId="425958CF" w14:textId="77777777" w:rsidR="00BA1101" w:rsidRPr="00BA1101" w:rsidRDefault="00BA1101" w:rsidP="00BA1101">
      <w:pPr>
        <w:pStyle w:val="EndNoteBibliography"/>
        <w:spacing w:after="240"/>
        <w:ind w:left="720" w:hanging="720"/>
        <w:rPr>
          <w:noProof/>
        </w:rPr>
      </w:pPr>
      <w:r w:rsidRPr="00BA1101">
        <w:rPr>
          <w:noProof/>
        </w:rPr>
        <w:t xml:space="preserve">López-Sandoval, D. C., Rodríguez-Ramos, T., Cermeño, P., Sobrino, C., &amp; Marañón, E. (2014). Photosynthesis and respiration in marine phytoplankton: Relationship with cell size, taxonomic affiliation, and growth phase. </w:t>
      </w:r>
      <w:r w:rsidRPr="00BA1101">
        <w:rPr>
          <w:i/>
          <w:noProof/>
        </w:rPr>
        <w:t>Journal of Experimental Marine Biology and Ecology, 457</w:t>
      </w:r>
      <w:r w:rsidRPr="00BA1101">
        <w:rPr>
          <w:noProof/>
        </w:rPr>
        <w:t xml:space="preserve">, 151-159. </w:t>
      </w:r>
    </w:p>
    <w:p w14:paraId="3392682B" w14:textId="77777777" w:rsidR="00BA1101" w:rsidRPr="00BA1101" w:rsidRDefault="00BA1101" w:rsidP="00BA1101">
      <w:pPr>
        <w:pStyle w:val="EndNoteBibliography"/>
        <w:spacing w:after="240"/>
        <w:ind w:left="720" w:hanging="720"/>
        <w:rPr>
          <w:noProof/>
        </w:rPr>
      </w:pPr>
      <w:r w:rsidRPr="00BA1101">
        <w:rPr>
          <w:noProof/>
        </w:rPr>
        <w:t xml:space="preserve">Luz, B., &amp; Barkan, E. (2005). The isotopic ratios </w:t>
      </w:r>
      <w:r w:rsidRPr="00BA1101">
        <w:rPr>
          <w:noProof/>
          <w:vertAlign w:val="superscript"/>
        </w:rPr>
        <w:t>17</w:t>
      </w:r>
      <w:r w:rsidRPr="00BA1101">
        <w:rPr>
          <w:noProof/>
        </w:rPr>
        <w:t>O/</w:t>
      </w:r>
      <w:r w:rsidRPr="00BA1101">
        <w:rPr>
          <w:noProof/>
          <w:vertAlign w:val="superscript"/>
        </w:rPr>
        <w:t>16</w:t>
      </w:r>
      <w:r w:rsidRPr="00BA1101">
        <w:rPr>
          <w:noProof/>
        </w:rPr>
        <w:t xml:space="preserve">O and </w:t>
      </w:r>
      <w:r w:rsidRPr="00BA1101">
        <w:rPr>
          <w:noProof/>
          <w:vertAlign w:val="superscript"/>
        </w:rPr>
        <w:t>18</w:t>
      </w:r>
      <w:r w:rsidRPr="00BA1101">
        <w:rPr>
          <w:noProof/>
        </w:rPr>
        <w:t>O/</w:t>
      </w:r>
      <w:r w:rsidRPr="00BA1101">
        <w:rPr>
          <w:noProof/>
          <w:vertAlign w:val="superscript"/>
        </w:rPr>
        <w:t>16</w:t>
      </w:r>
      <w:r w:rsidRPr="00BA1101">
        <w:rPr>
          <w:noProof/>
        </w:rPr>
        <w:t xml:space="preserve">O in molecular oxygen and their significance in biogeochemistry. </w:t>
      </w:r>
      <w:r w:rsidRPr="00BA1101">
        <w:rPr>
          <w:i/>
          <w:noProof/>
        </w:rPr>
        <w:t>Geochimica et Cosmochimica Acta, 69</w:t>
      </w:r>
      <w:r w:rsidRPr="00BA1101">
        <w:rPr>
          <w:noProof/>
        </w:rPr>
        <w:t xml:space="preserve">(5), 1099-1110. </w:t>
      </w:r>
    </w:p>
    <w:p w14:paraId="5620A373" w14:textId="77777777" w:rsidR="00BA1101" w:rsidRPr="00BA1101" w:rsidRDefault="00BA1101" w:rsidP="00BA1101">
      <w:pPr>
        <w:pStyle w:val="EndNoteBibliography"/>
        <w:ind w:left="720" w:hanging="720"/>
        <w:rPr>
          <w:noProof/>
        </w:rPr>
      </w:pPr>
      <w:r w:rsidRPr="00BA1101">
        <w:rPr>
          <w:noProof/>
        </w:rPr>
        <w:t xml:space="preserve">Marra, J. (2009). Net and gross productivity: Weighing in with 14C. </w:t>
      </w:r>
      <w:r w:rsidRPr="00BA1101">
        <w:rPr>
          <w:i/>
          <w:noProof/>
        </w:rPr>
        <w:t>Aquatic Microbial Ecology 56</w:t>
      </w:r>
      <w:r w:rsidRPr="00BA1101">
        <w:rPr>
          <w:noProof/>
        </w:rPr>
        <w:t>(2), 123-131</w:t>
      </w:r>
    </w:p>
    <w:p w14:paraId="43DEBBC6" w14:textId="77777777" w:rsidR="00BA1101" w:rsidRPr="00BA1101" w:rsidRDefault="00BA1101" w:rsidP="00BA1101">
      <w:pPr>
        <w:pStyle w:val="EndNoteBibliography"/>
        <w:spacing w:after="240"/>
        <w:ind w:left="720" w:hanging="720"/>
        <w:rPr>
          <w:noProof/>
        </w:rPr>
      </w:pPr>
      <w:r w:rsidRPr="00BA1101">
        <w:rPr>
          <w:noProof/>
        </w:rPr>
        <w:t xml:space="preserve">. </w:t>
      </w:r>
    </w:p>
    <w:p w14:paraId="083EFBC2" w14:textId="77777777" w:rsidR="00BA1101" w:rsidRPr="00BA1101" w:rsidRDefault="00BA1101" w:rsidP="00BA1101">
      <w:pPr>
        <w:pStyle w:val="EndNoteBibliography"/>
        <w:spacing w:after="240"/>
        <w:ind w:left="720" w:hanging="720"/>
        <w:rPr>
          <w:noProof/>
        </w:rPr>
      </w:pPr>
      <w:r w:rsidRPr="00BA1101">
        <w:rPr>
          <w:noProof/>
        </w:rPr>
        <w:t xml:space="preserve">Michaels, A. F., &amp; Silver, M. W. (1988). Primary Production, Sinking Fluxes and the Microbial Food Web. </w:t>
      </w:r>
      <w:r w:rsidRPr="00BA1101">
        <w:rPr>
          <w:i/>
          <w:noProof/>
        </w:rPr>
        <w:t>Deep-Sea Research I 35</w:t>
      </w:r>
      <w:r w:rsidRPr="00BA1101">
        <w:rPr>
          <w:noProof/>
        </w:rPr>
        <w:t xml:space="preserve">(4), 473-490. </w:t>
      </w:r>
    </w:p>
    <w:p w14:paraId="6301890D" w14:textId="77777777" w:rsidR="00BA1101" w:rsidRPr="00BA1101" w:rsidRDefault="00BA1101" w:rsidP="00BA1101">
      <w:pPr>
        <w:pStyle w:val="EndNoteBibliography"/>
        <w:spacing w:after="240"/>
        <w:ind w:left="720" w:hanging="720"/>
        <w:rPr>
          <w:noProof/>
        </w:rPr>
      </w:pPr>
      <w:r w:rsidRPr="00BA1101">
        <w:rPr>
          <w:noProof/>
        </w:rPr>
        <w:t xml:space="preserve">Moore, C. M., Suggett, D. J., Hickman, A. E., Kim, Y. N., Tweddle, J. F., Sharples, J., et al. (2006). Phytoplankton photoacclimation and photoadaptation in response to environmental gradients in a shelf sea. </w:t>
      </w:r>
      <w:r w:rsidRPr="00BA1101">
        <w:rPr>
          <w:i/>
          <w:noProof/>
        </w:rPr>
        <w:t>Limnology and Oceanography, 51</w:t>
      </w:r>
      <w:r w:rsidRPr="00BA1101">
        <w:rPr>
          <w:noProof/>
        </w:rPr>
        <w:t xml:space="preserve">(2), 936-949. </w:t>
      </w:r>
    </w:p>
    <w:p w14:paraId="0EC62555" w14:textId="77777777" w:rsidR="00BA1101" w:rsidRPr="00BA1101" w:rsidRDefault="00BA1101" w:rsidP="00BA1101">
      <w:pPr>
        <w:pStyle w:val="EndNoteBibliography"/>
        <w:spacing w:after="240"/>
        <w:ind w:left="720" w:hanging="720"/>
        <w:rPr>
          <w:noProof/>
        </w:rPr>
      </w:pPr>
      <w:r w:rsidRPr="00BA1101">
        <w:rPr>
          <w:noProof/>
        </w:rPr>
        <w:t xml:space="preserve">Morrow, R. M., Ohman, M. D., Goericke, R., Kelly, T. B., Stephens, B. M., &amp; Stukel, M. R. (2018). CCE V: Primary production, mesozooplankton grazing, and the biological pump in the California Current Ecosystem: Variability and response to El Nino. </w:t>
      </w:r>
      <w:r w:rsidRPr="00BA1101">
        <w:rPr>
          <w:i/>
          <w:noProof/>
        </w:rPr>
        <w:t>Deep-Sea Research I 140</w:t>
      </w:r>
      <w:r w:rsidRPr="00BA1101">
        <w:rPr>
          <w:noProof/>
        </w:rPr>
        <w:t xml:space="preserve">, 52-62. </w:t>
      </w:r>
    </w:p>
    <w:p w14:paraId="3B010D85" w14:textId="77777777" w:rsidR="00BA1101" w:rsidRPr="00BA1101" w:rsidRDefault="00BA1101" w:rsidP="00BA1101">
      <w:pPr>
        <w:pStyle w:val="EndNoteBibliography"/>
        <w:spacing w:after="240"/>
        <w:ind w:left="720" w:hanging="720"/>
        <w:rPr>
          <w:noProof/>
        </w:rPr>
      </w:pPr>
      <w:r w:rsidRPr="00BA1101">
        <w:rPr>
          <w:noProof/>
        </w:rPr>
        <w:t xml:space="preserve">Muller-Karger, F. E., Varela, R., Thunell, R., Luerssen, R., Hu, C. M., &amp; Walsh, J. J. (2005). The importance of continental margins in the global carbon cycle. </w:t>
      </w:r>
      <w:r w:rsidRPr="00BA1101">
        <w:rPr>
          <w:i/>
          <w:noProof/>
        </w:rPr>
        <w:t>Geophysical Research Letters, 32</w:t>
      </w:r>
      <w:r w:rsidRPr="00BA1101">
        <w:rPr>
          <w:noProof/>
        </w:rPr>
        <w:t xml:space="preserve">(1). </w:t>
      </w:r>
    </w:p>
    <w:p w14:paraId="53B5764F" w14:textId="77777777" w:rsidR="00BA1101" w:rsidRPr="00BA1101" w:rsidRDefault="00BA1101" w:rsidP="00BA1101">
      <w:pPr>
        <w:pStyle w:val="EndNoteBibliography"/>
        <w:spacing w:after="240"/>
        <w:ind w:left="720" w:hanging="720"/>
        <w:rPr>
          <w:noProof/>
        </w:rPr>
      </w:pPr>
      <w:r w:rsidRPr="00BA1101">
        <w:rPr>
          <w:noProof/>
        </w:rPr>
        <w:lastRenderedPageBreak/>
        <w:t>Munro, D. R., Quay, P. D., Juranek, L. W., &amp; Goericke, R. (2013). Biological production rates off the Southern California coast estimated from triple O</w:t>
      </w:r>
      <w:r w:rsidRPr="00BA1101">
        <w:rPr>
          <w:noProof/>
          <w:vertAlign w:val="subscript"/>
        </w:rPr>
        <w:t>2</w:t>
      </w:r>
      <w:r w:rsidRPr="00BA1101">
        <w:rPr>
          <w:noProof/>
        </w:rPr>
        <w:t xml:space="preserve"> isotopes and O</w:t>
      </w:r>
      <w:r w:rsidRPr="00BA1101">
        <w:rPr>
          <w:noProof/>
          <w:vertAlign w:val="subscript"/>
        </w:rPr>
        <w:t>2</w:t>
      </w:r>
      <w:r w:rsidRPr="00BA1101">
        <w:rPr>
          <w:noProof/>
        </w:rPr>
        <w:t xml:space="preserve"> : Ar gas ratios. </w:t>
      </w:r>
      <w:r w:rsidRPr="00BA1101">
        <w:rPr>
          <w:i/>
          <w:noProof/>
        </w:rPr>
        <w:t>Limnology and Oceanography, 58</w:t>
      </w:r>
      <w:r w:rsidRPr="00BA1101">
        <w:rPr>
          <w:noProof/>
        </w:rPr>
        <w:t xml:space="preserve">(4), 1312-1328. </w:t>
      </w:r>
    </w:p>
    <w:p w14:paraId="1D2CE16B" w14:textId="77777777" w:rsidR="00BA1101" w:rsidRPr="00BA1101" w:rsidRDefault="00BA1101" w:rsidP="00BA1101">
      <w:pPr>
        <w:pStyle w:val="EndNoteBibliography"/>
        <w:spacing w:after="240"/>
        <w:ind w:left="720" w:hanging="720"/>
        <w:rPr>
          <w:noProof/>
        </w:rPr>
      </w:pPr>
      <w:r w:rsidRPr="00BA1101">
        <w:rPr>
          <w:noProof/>
        </w:rPr>
        <w:t xml:space="preserve">Myklestad, S. M. (2000). </w:t>
      </w:r>
      <w:r w:rsidRPr="00BA1101">
        <w:rPr>
          <w:i/>
          <w:noProof/>
        </w:rPr>
        <w:t>The Handbook of Environmental Chemistry</w:t>
      </w:r>
      <w:r w:rsidRPr="00BA1101">
        <w:rPr>
          <w:noProof/>
        </w:rPr>
        <w:t xml:space="preserve"> (Vol. Vol. 5D ): Springer.</w:t>
      </w:r>
    </w:p>
    <w:p w14:paraId="7548C415" w14:textId="77777777" w:rsidR="00BA1101" w:rsidRPr="00BA1101" w:rsidRDefault="00BA1101" w:rsidP="00BA1101">
      <w:pPr>
        <w:pStyle w:val="EndNoteBibliography"/>
        <w:spacing w:after="240"/>
        <w:ind w:left="720" w:hanging="720"/>
        <w:rPr>
          <w:noProof/>
        </w:rPr>
      </w:pPr>
      <w:r w:rsidRPr="00BA1101">
        <w:rPr>
          <w:noProof/>
        </w:rPr>
        <w:t xml:space="preserve">Nagai, T., Gruber, N., Frenzel, H., Lachkar, Z., McWilliams, J. C., &amp; Plattner, G. K. (2015). Dominant role of eddies and filaments in the offshore transport of carbon and nutrients in the California Current System. </w:t>
      </w:r>
      <w:r w:rsidRPr="00BA1101">
        <w:rPr>
          <w:i/>
          <w:noProof/>
        </w:rPr>
        <w:t>Journal of Geophysical Research-Oceans, 120</w:t>
      </w:r>
      <w:r w:rsidRPr="00BA1101">
        <w:rPr>
          <w:noProof/>
        </w:rPr>
        <w:t xml:space="preserve">(8), 5318-5341. </w:t>
      </w:r>
    </w:p>
    <w:p w14:paraId="24587991" w14:textId="77777777" w:rsidR="00BA1101" w:rsidRPr="00BA1101" w:rsidRDefault="00BA1101" w:rsidP="00BA1101">
      <w:pPr>
        <w:pStyle w:val="EndNoteBibliography"/>
        <w:spacing w:after="240"/>
        <w:ind w:left="720" w:hanging="720"/>
        <w:rPr>
          <w:noProof/>
        </w:rPr>
      </w:pPr>
      <w:r w:rsidRPr="00BA1101">
        <w:rPr>
          <w:noProof/>
        </w:rPr>
        <w:t xml:space="preserve">Nickels, C. F., &amp; Ohman, M. D. (2018). CCEIII: Persistent functional relationships between copepod egg production rates and food concentration through anomalously warm conditions in the California Current Ecosystem. </w:t>
      </w:r>
      <w:r w:rsidRPr="00BA1101">
        <w:rPr>
          <w:i/>
          <w:noProof/>
        </w:rPr>
        <w:t>Deep-Sea Research I 140</w:t>
      </w:r>
      <w:r w:rsidRPr="00BA1101">
        <w:rPr>
          <w:noProof/>
        </w:rPr>
        <w:t xml:space="preserve">, 26-35. </w:t>
      </w:r>
    </w:p>
    <w:p w14:paraId="203EC696" w14:textId="77777777" w:rsidR="00BA1101" w:rsidRPr="00BA1101" w:rsidRDefault="00BA1101" w:rsidP="00BA1101">
      <w:pPr>
        <w:pStyle w:val="EndNoteBibliography"/>
        <w:spacing w:after="240"/>
        <w:ind w:left="720" w:hanging="720"/>
        <w:rPr>
          <w:noProof/>
        </w:rPr>
      </w:pPr>
      <w:r w:rsidRPr="00BA1101">
        <w:rPr>
          <w:noProof/>
        </w:rPr>
        <w:t xml:space="preserve">O'Reilly, J. E., Maritorena, S., Mitchell, B. G., Siegel, D. A., Carder, K. L., Garver, S. A., et al. (1998). Ocean color chlorophyll algorithms for SeaWiFS. </w:t>
      </w:r>
      <w:r w:rsidRPr="00BA1101">
        <w:rPr>
          <w:i/>
          <w:noProof/>
        </w:rPr>
        <w:t>Journal of Geophysical Research-Oceans, 103</w:t>
      </w:r>
      <w:r w:rsidRPr="00BA1101">
        <w:rPr>
          <w:noProof/>
        </w:rPr>
        <w:t xml:space="preserve">(C11), 24937-24953. </w:t>
      </w:r>
    </w:p>
    <w:p w14:paraId="150A54A7" w14:textId="77777777" w:rsidR="00BA1101" w:rsidRPr="00BA1101" w:rsidRDefault="00BA1101" w:rsidP="00BA1101">
      <w:pPr>
        <w:pStyle w:val="EndNoteBibliography"/>
        <w:spacing w:after="240"/>
        <w:ind w:left="720" w:hanging="720"/>
        <w:rPr>
          <w:noProof/>
        </w:rPr>
      </w:pPr>
      <w:r w:rsidRPr="00BA1101">
        <w:rPr>
          <w:noProof/>
        </w:rPr>
        <w:t xml:space="preserve">Ohman, M. D., Powell, J. R., Picheral, M., &amp; Jensen, D. W. (2012). Mesozooplankton and particulate matter responses to a deep-water frontal system in the southern California Current System. </w:t>
      </w:r>
      <w:r w:rsidRPr="00BA1101">
        <w:rPr>
          <w:i/>
          <w:noProof/>
        </w:rPr>
        <w:t>Journal of Plankton Research, 34</w:t>
      </w:r>
      <w:r w:rsidRPr="00BA1101">
        <w:rPr>
          <w:noProof/>
        </w:rPr>
        <w:t xml:space="preserve">(9), 815-827. </w:t>
      </w:r>
    </w:p>
    <w:p w14:paraId="5F80C843" w14:textId="77777777" w:rsidR="00BA1101" w:rsidRPr="00BA1101" w:rsidRDefault="00BA1101" w:rsidP="00BA1101">
      <w:pPr>
        <w:pStyle w:val="EndNoteBibliography"/>
        <w:spacing w:after="240"/>
        <w:ind w:left="720" w:hanging="720"/>
        <w:rPr>
          <w:noProof/>
        </w:rPr>
      </w:pPr>
      <w:r w:rsidRPr="00BA1101">
        <w:rPr>
          <w:noProof/>
        </w:rPr>
        <w:t xml:space="preserve">Omand, M. M., D'Asaro, E. A., Lee, C. M., Perry, M. J., Briggs, N., Cetinic, I., &amp; Mahadevan, A. (2015). Eddy-driven subduction exports particulate organic carbon from the spring bloom. </w:t>
      </w:r>
      <w:r w:rsidRPr="00BA1101">
        <w:rPr>
          <w:i/>
          <w:noProof/>
        </w:rPr>
        <w:t>Science, 348</w:t>
      </w:r>
      <w:r w:rsidRPr="00BA1101">
        <w:rPr>
          <w:noProof/>
        </w:rPr>
        <w:t xml:space="preserve">(6231), 222-225. </w:t>
      </w:r>
    </w:p>
    <w:p w14:paraId="7D701AD1" w14:textId="77777777" w:rsidR="00BA1101" w:rsidRPr="00BA1101" w:rsidRDefault="00BA1101" w:rsidP="00BA1101">
      <w:pPr>
        <w:pStyle w:val="EndNoteBibliography"/>
        <w:spacing w:after="240"/>
        <w:ind w:left="720" w:hanging="720"/>
        <w:rPr>
          <w:noProof/>
        </w:rPr>
      </w:pPr>
      <w:r w:rsidRPr="00BA1101">
        <w:rPr>
          <w:noProof/>
        </w:rPr>
        <w:t xml:space="preserve">Oxborough, K., Moore, C. M., Suggett, D. J., Lawson, T., Chan, H. G., &amp; Geider, R. J. (2012). Direct estimation of functional PSII reaction center concentration and PSII electron flux on a volume basis: a new approach to the analysis of Fast Repetition Rate fluorometry (FRRf) data. </w:t>
      </w:r>
      <w:r w:rsidRPr="00BA1101">
        <w:rPr>
          <w:i/>
          <w:noProof/>
        </w:rPr>
        <w:t>Limnology and Oceanography-Methods, 10</w:t>
      </w:r>
      <w:r w:rsidRPr="00BA1101">
        <w:rPr>
          <w:noProof/>
        </w:rPr>
        <w:t xml:space="preserve">, 142-154. </w:t>
      </w:r>
    </w:p>
    <w:p w14:paraId="648EB751" w14:textId="77777777" w:rsidR="00BA1101" w:rsidRPr="00BA1101" w:rsidRDefault="00BA1101" w:rsidP="00BA1101">
      <w:pPr>
        <w:pStyle w:val="EndNoteBibliography"/>
        <w:spacing w:after="240"/>
        <w:ind w:left="720" w:hanging="720"/>
        <w:rPr>
          <w:noProof/>
        </w:rPr>
      </w:pPr>
      <w:r w:rsidRPr="00BA1101">
        <w:rPr>
          <w:noProof/>
        </w:rPr>
        <w:t xml:space="preserve">Painter, S. C., Sanders, R., Poulton, A. J., Woodward, E. M. S., Lucas, M., &amp; Chamberlain, K. (2007). Nitrate uptake at photic zone depths is not important for export in the subtropical ocean. </w:t>
      </w:r>
      <w:r w:rsidRPr="00BA1101">
        <w:rPr>
          <w:i/>
          <w:noProof/>
        </w:rPr>
        <w:t>Global Biogeochemical Cycles, 21</w:t>
      </w:r>
      <w:r w:rsidRPr="00BA1101">
        <w:rPr>
          <w:noProof/>
        </w:rPr>
        <w:t xml:space="preserve">(4). </w:t>
      </w:r>
    </w:p>
    <w:p w14:paraId="05377F7B" w14:textId="77777777" w:rsidR="00BA1101" w:rsidRPr="00BA1101" w:rsidRDefault="00BA1101" w:rsidP="00BA1101">
      <w:pPr>
        <w:pStyle w:val="EndNoteBibliography"/>
        <w:spacing w:after="240"/>
        <w:ind w:left="720" w:hanging="720"/>
        <w:rPr>
          <w:noProof/>
        </w:rPr>
      </w:pPr>
      <w:r w:rsidRPr="00BA1101">
        <w:rPr>
          <w:noProof/>
        </w:rPr>
        <w:lastRenderedPageBreak/>
        <w:t xml:space="preserve">Pan, X. J., Mannino, A., Marshall, H. G., Filippino, K. C., &amp; Mulholland, M. R. (2011). Remote sensing of phytoplankton community composition along the northeast coast of the United States. </w:t>
      </w:r>
      <w:r w:rsidRPr="00BA1101">
        <w:rPr>
          <w:i/>
          <w:noProof/>
        </w:rPr>
        <w:t>Remote Sensing of Environment, 115</w:t>
      </w:r>
      <w:r w:rsidRPr="00BA1101">
        <w:rPr>
          <w:noProof/>
        </w:rPr>
        <w:t xml:space="preserve">(12), 3731-3747. </w:t>
      </w:r>
    </w:p>
    <w:p w14:paraId="2353D6F7" w14:textId="77777777" w:rsidR="00BA1101" w:rsidRPr="00BA1101" w:rsidRDefault="00BA1101" w:rsidP="00BA1101">
      <w:pPr>
        <w:pStyle w:val="EndNoteBibliography"/>
        <w:spacing w:after="240"/>
        <w:ind w:left="720" w:hanging="720"/>
        <w:rPr>
          <w:noProof/>
        </w:rPr>
      </w:pPr>
      <w:r w:rsidRPr="00BA1101">
        <w:rPr>
          <w:noProof/>
        </w:rPr>
        <w:t>Peterson, B. J. (1980). Aquatic Primary Productivity and the C</w:t>
      </w:r>
      <w:r w:rsidRPr="00BA1101">
        <w:rPr>
          <w:noProof/>
          <w:vertAlign w:val="subscript"/>
        </w:rPr>
        <w:t>14</w:t>
      </w:r>
      <w:r w:rsidRPr="00BA1101">
        <w:rPr>
          <w:noProof/>
        </w:rPr>
        <w:t>-CO</w:t>
      </w:r>
      <w:r w:rsidRPr="00BA1101">
        <w:rPr>
          <w:noProof/>
          <w:vertAlign w:val="subscript"/>
        </w:rPr>
        <w:t>2</w:t>
      </w:r>
      <w:r w:rsidRPr="00BA1101">
        <w:rPr>
          <w:noProof/>
        </w:rPr>
        <w:t xml:space="preserve"> Method - a History of the Productivity Problem. </w:t>
      </w:r>
      <w:r w:rsidRPr="00BA1101">
        <w:rPr>
          <w:i/>
          <w:noProof/>
        </w:rPr>
        <w:t>Annual Review of Ecology and Systematics, 11</w:t>
      </w:r>
      <w:r w:rsidRPr="00BA1101">
        <w:rPr>
          <w:noProof/>
        </w:rPr>
        <w:t xml:space="preserve">, 359-385. </w:t>
      </w:r>
    </w:p>
    <w:p w14:paraId="130A86FE" w14:textId="77777777" w:rsidR="00BA1101" w:rsidRPr="00BA1101" w:rsidRDefault="00BA1101" w:rsidP="00BA1101">
      <w:pPr>
        <w:pStyle w:val="EndNoteBibliography"/>
        <w:spacing w:after="240"/>
        <w:ind w:left="720" w:hanging="720"/>
        <w:rPr>
          <w:noProof/>
        </w:rPr>
      </w:pPr>
      <w:r w:rsidRPr="00BA1101">
        <w:rPr>
          <w:noProof/>
        </w:rPr>
        <w:t xml:space="preserve">Platt, T., Gallegos, C. L., &amp; Harrison, W. G. (1980). Photoinhibition of Photosynthesis in Natural Assemblages of Marine-Phytoplankton. </w:t>
      </w:r>
      <w:r w:rsidRPr="00BA1101">
        <w:rPr>
          <w:i/>
          <w:noProof/>
        </w:rPr>
        <w:t>Journal of Marine Research, 38</w:t>
      </w:r>
      <w:r w:rsidRPr="00BA1101">
        <w:rPr>
          <w:noProof/>
        </w:rPr>
        <w:t xml:space="preserve">(4), 687-701. </w:t>
      </w:r>
    </w:p>
    <w:p w14:paraId="397290C4" w14:textId="77777777" w:rsidR="00BA1101" w:rsidRPr="00BA1101" w:rsidRDefault="00BA1101" w:rsidP="00BA1101">
      <w:pPr>
        <w:pStyle w:val="EndNoteBibliography"/>
        <w:spacing w:after="240"/>
        <w:ind w:left="720" w:hanging="720"/>
        <w:rPr>
          <w:noProof/>
        </w:rPr>
      </w:pPr>
      <w:r w:rsidRPr="00BA1101">
        <w:rPr>
          <w:noProof/>
        </w:rPr>
        <w:t xml:space="preserve">Plattner, G. K., Gruber, N., Frenzel, H., &amp; McWilliams, J. C. (2005). Decoupling marine export production from new production. </w:t>
      </w:r>
      <w:r w:rsidRPr="00BA1101">
        <w:rPr>
          <w:i/>
          <w:noProof/>
        </w:rPr>
        <w:t>Geophysical Research Letters, 32</w:t>
      </w:r>
      <w:r w:rsidRPr="00BA1101">
        <w:rPr>
          <w:noProof/>
        </w:rPr>
        <w:t xml:space="preserve">(11). </w:t>
      </w:r>
    </w:p>
    <w:p w14:paraId="5B2A132B" w14:textId="77777777" w:rsidR="00BA1101" w:rsidRPr="00BA1101" w:rsidRDefault="00BA1101" w:rsidP="00BA1101">
      <w:pPr>
        <w:pStyle w:val="EndNoteBibliography"/>
        <w:spacing w:after="240"/>
        <w:ind w:left="720" w:hanging="720"/>
        <w:rPr>
          <w:noProof/>
        </w:rPr>
      </w:pPr>
      <w:r w:rsidRPr="00BA1101">
        <w:rPr>
          <w:noProof/>
        </w:rPr>
        <w:t xml:space="preserve">Quay, P. D., Peacock, C., Bjorkman, K., &amp; Karl, D. M. (2010). Measuring primary production rates in the ocean: Enigmatic results between incubation and non-incubation methods at Station ALOHA. </w:t>
      </w:r>
      <w:r w:rsidRPr="00BA1101">
        <w:rPr>
          <w:i/>
          <w:noProof/>
        </w:rPr>
        <w:t>Global Biogeochemical Cycles, 24</w:t>
      </w:r>
      <w:r w:rsidRPr="00BA1101">
        <w:rPr>
          <w:noProof/>
        </w:rPr>
        <w:t xml:space="preserve">. </w:t>
      </w:r>
    </w:p>
    <w:p w14:paraId="291D3BA0" w14:textId="77777777" w:rsidR="00BA1101" w:rsidRPr="00BA1101" w:rsidRDefault="00BA1101" w:rsidP="00BA1101">
      <w:pPr>
        <w:pStyle w:val="EndNoteBibliography"/>
        <w:spacing w:after="240"/>
        <w:ind w:left="720" w:hanging="720"/>
        <w:rPr>
          <w:noProof/>
        </w:rPr>
      </w:pPr>
      <w:r w:rsidRPr="00BA1101">
        <w:rPr>
          <w:noProof/>
        </w:rPr>
        <w:t xml:space="preserve">Reuer, M. K., Barnett, B. A., Bender, M. L., Falkowski, P. G., &amp; Hendricks, M. B. (2007). New estimates of Southern Ocean biological production rates from O-2/Ar ratios and the triple isotope composition of O-2. </w:t>
      </w:r>
      <w:r w:rsidRPr="00BA1101">
        <w:rPr>
          <w:i/>
          <w:noProof/>
        </w:rPr>
        <w:t>Deep-Sea Research I 54</w:t>
      </w:r>
      <w:r w:rsidRPr="00BA1101">
        <w:rPr>
          <w:noProof/>
        </w:rPr>
        <w:t xml:space="preserve">(6), 951-974. </w:t>
      </w:r>
    </w:p>
    <w:p w14:paraId="40FEE818" w14:textId="77777777" w:rsidR="00BA1101" w:rsidRPr="00BA1101" w:rsidRDefault="00BA1101" w:rsidP="00BA1101">
      <w:pPr>
        <w:pStyle w:val="EndNoteBibliography"/>
        <w:spacing w:after="240"/>
        <w:ind w:left="720" w:hanging="720"/>
        <w:rPr>
          <w:noProof/>
        </w:rPr>
      </w:pPr>
      <w:r w:rsidRPr="00BA1101">
        <w:rPr>
          <w:noProof/>
        </w:rPr>
        <w:t xml:space="preserve">Robinson, C., Tilstone, G. H., Rees, A. P., Smyth, T. J., Fishwick, J. R., Tarran, G. A., et al. (2009). Comparison of in vitro and in situ plankton production determinations. </w:t>
      </w:r>
      <w:r w:rsidRPr="00BA1101">
        <w:rPr>
          <w:i/>
          <w:noProof/>
        </w:rPr>
        <w:t>Aquatic Microbial Ecology, 54</w:t>
      </w:r>
      <w:r w:rsidRPr="00BA1101">
        <w:rPr>
          <w:noProof/>
        </w:rPr>
        <w:t xml:space="preserve">(1), 13-34. </w:t>
      </w:r>
    </w:p>
    <w:p w14:paraId="6723F296" w14:textId="77777777" w:rsidR="00BA1101" w:rsidRPr="00BA1101" w:rsidRDefault="00BA1101" w:rsidP="00BA1101">
      <w:pPr>
        <w:pStyle w:val="EndNoteBibliography"/>
        <w:spacing w:after="240"/>
        <w:ind w:left="720" w:hanging="720"/>
        <w:rPr>
          <w:noProof/>
        </w:rPr>
      </w:pPr>
      <w:r w:rsidRPr="00BA1101">
        <w:rPr>
          <w:noProof/>
        </w:rPr>
        <w:t xml:space="preserve">Saba, V. S., Friedrichs, M. A. M., Antoine, D., Armstrong, R. A., Asanuma, I., Behrenfeld, M. J., et al. (2011). An evaluation of ocean color model estimates of marine primary productivity in coastal and pelagic regions across the globe. </w:t>
      </w:r>
      <w:r w:rsidRPr="00BA1101">
        <w:rPr>
          <w:i/>
          <w:noProof/>
        </w:rPr>
        <w:t>Biogeosciences, 8</w:t>
      </w:r>
      <w:r w:rsidRPr="00BA1101">
        <w:rPr>
          <w:noProof/>
        </w:rPr>
        <w:t xml:space="preserve">(2), 489-503. </w:t>
      </w:r>
    </w:p>
    <w:p w14:paraId="07B4A3C5" w14:textId="77777777" w:rsidR="00BA1101" w:rsidRPr="00BA1101" w:rsidRDefault="00BA1101" w:rsidP="00BA1101">
      <w:pPr>
        <w:pStyle w:val="EndNoteBibliography"/>
        <w:spacing w:after="240"/>
        <w:ind w:left="720" w:hanging="720"/>
        <w:rPr>
          <w:noProof/>
        </w:rPr>
      </w:pPr>
      <w:r w:rsidRPr="00BA1101">
        <w:rPr>
          <w:noProof/>
        </w:rPr>
        <w:t xml:space="preserve">Sambrotto, R. N. (2001). Nitrogen production in the northern Arabian Sea during the Spring Intermonsoon and Southwest Monsoon seasons. </w:t>
      </w:r>
      <w:r w:rsidRPr="00BA1101">
        <w:rPr>
          <w:i/>
          <w:noProof/>
        </w:rPr>
        <w:t>Deep-Sea Research II, 48</w:t>
      </w:r>
      <w:r w:rsidRPr="00BA1101">
        <w:rPr>
          <w:noProof/>
        </w:rPr>
        <w:t xml:space="preserve">(6-7), 1173-1198. </w:t>
      </w:r>
    </w:p>
    <w:p w14:paraId="2586292B" w14:textId="77777777" w:rsidR="00BA1101" w:rsidRPr="00BA1101" w:rsidRDefault="00BA1101" w:rsidP="00BA1101">
      <w:pPr>
        <w:pStyle w:val="EndNoteBibliography"/>
        <w:spacing w:after="240"/>
        <w:ind w:left="720" w:hanging="720"/>
        <w:rPr>
          <w:noProof/>
        </w:rPr>
      </w:pPr>
      <w:r w:rsidRPr="00BA1101">
        <w:rPr>
          <w:noProof/>
        </w:rPr>
        <w:lastRenderedPageBreak/>
        <w:t xml:space="preserve">Santoro, A. E., Sakamoto, C. M., Smith, J. M., Plant, J. N., Gehman, A. L., Worden, A. Z., et al. (2013). Measurements of nitrite production in and around the primary nitrite maximum in the central California Current. </w:t>
      </w:r>
      <w:r w:rsidRPr="00BA1101">
        <w:rPr>
          <w:i/>
          <w:noProof/>
        </w:rPr>
        <w:t>Biogeosciences, 10</w:t>
      </w:r>
      <w:r w:rsidRPr="00BA1101">
        <w:rPr>
          <w:noProof/>
        </w:rPr>
        <w:t xml:space="preserve">(11), 7395-7410. </w:t>
      </w:r>
    </w:p>
    <w:p w14:paraId="177F31C1" w14:textId="77777777" w:rsidR="00BA1101" w:rsidRPr="00BA1101" w:rsidRDefault="00BA1101" w:rsidP="00BA1101">
      <w:pPr>
        <w:pStyle w:val="EndNoteBibliography"/>
        <w:spacing w:after="240"/>
        <w:ind w:left="720" w:hanging="720"/>
        <w:rPr>
          <w:noProof/>
        </w:rPr>
      </w:pPr>
      <w:r w:rsidRPr="00BA1101">
        <w:rPr>
          <w:noProof/>
        </w:rPr>
        <w:t xml:space="preserve">Schuback, N., Hoppe, C. J. M., Tremblay, J. E., Maldonado, M. T., &amp; Tortell, P. D. (2018). Primary productivity and the coupling of photosynthetic electron transport and carbon fixation in the Arctic Ocean (vol 62, pg 898, 2017). </w:t>
      </w:r>
      <w:r w:rsidRPr="00BA1101">
        <w:rPr>
          <w:i/>
          <w:noProof/>
        </w:rPr>
        <w:t>Limnology and Oceanography, 63</w:t>
      </w:r>
      <w:r w:rsidRPr="00BA1101">
        <w:rPr>
          <w:noProof/>
        </w:rPr>
        <w:t xml:space="preserve">(3), 1444-1444. </w:t>
      </w:r>
    </w:p>
    <w:p w14:paraId="005B208F" w14:textId="77777777" w:rsidR="00BA1101" w:rsidRPr="00BA1101" w:rsidRDefault="00BA1101" w:rsidP="00BA1101">
      <w:pPr>
        <w:pStyle w:val="EndNoteBibliography"/>
        <w:spacing w:after="240"/>
        <w:ind w:left="720" w:hanging="720"/>
        <w:rPr>
          <w:noProof/>
        </w:rPr>
      </w:pPr>
      <w:r w:rsidRPr="00BA1101">
        <w:rPr>
          <w:noProof/>
        </w:rPr>
        <w:t xml:space="preserve">Schuback, N., &amp; Tortell, P. D. (2019). Diurnal regulation of photosynthetic light absorption, electron transport and carbon fixation in two contrasting oceanic environments. </w:t>
      </w:r>
      <w:r w:rsidRPr="00BA1101">
        <w:rPr>
          <w:i/>
          <w:noProof/>
        </w:rPr>
        <w:t>Biogeosciences, 16</w:t>
      </w:r>
      <w:r w:rsidRPr="00BA1101">
        <w:rPr>
          <w:noProof/>
        </w:rPr>
        <w:t xml:space="preserve">(7), 1381-1399. </w:t>
      </w:r>
    </w:p>
    <w:p w14:paraId="2596CC6D" w14:textId="77777777" w:rsidR="00BA1101" w:rsidRPr="00BA1101" w:rsidRDefault="00BA1101" w:rsidP="00BA1101">
      <w:pPr>
        <w:pStyle w:val="EndNoteBibliography"/>
        <w:spacing w:after="240"/>
        <w:ind w:left="720" w:hanging="720"/>
        <w:rPr>
          <w:noProof/>
        </w:rPr>
      </w:pPr>
      <w:r w:rsidRPr="00BA1101">
        <w:rPr>
          <w:noProof/>
        </w:rPr>
        <w:t xml:space="preserve">Spilling, K., Ylostalo, P., Simis, S., &amp; Seppala, J. (2015). Interaction Effects of Light, Temperature and Nutrient Limitations (N, P and Si) on Growth, Stoichiometry and Photosynthetic Parameters of the Cold-Water Diatom Chaetoceros wighamii. </w:t>
      </w:r>
      <w:r w:rsidRPr="00BA1101">
        <w:rPr>
          <w:i/>
          <w:noProof/>
        </w:rPr>
        <w:t>PLoS ONE, 10</w:t>
      </w:r>
      <w:r w:rsidRPr="00BA1101">
        <w:rPr>
          <w:noProof/>
        </w:rPr>
        <w:t xml:space="preserve">(5). </w:t>
      </w:r>
    </w:p>
    <w:p w14:paraId="41082D6C" w14:textId="77777777" w:rsidR="00BA1101" w:rsidRPr="00BA1101" w:rsidRDefault="00BA1101" w:rsidP="00BA1101">
      <w:pPr>
        <w:pStyle w:val="EndNoteBibliography"/>
        <w:spacing w:after="240"/>
        <w:ind w:left="720" w:hanging="720"/>
        <w:rPr>
          <w:noProof/>
        </w:rPr>
      </w:pPr>
      <w:r w:rsidRPr="00BA1101">
        <w:rPr>
          <w:noProof/>
        </w:rPr>
        <w:t xml:space="preserve">Steemann Nielsen, E. (1952). he Use of Radio-active Carbon (C14) for Measuring Organic Production in the Sea. </w:t>
      </w:r>
      <w:r w:rsidRPr="00BA1101">
        <w:rPr>
          <w:i/>
          <w:noProof/>
        </w:rPr>
        <w:t>ICES Journal of Marine Science, 18</w:t>
      </w:r>
      <w:r w:rsidRPr="00BA1101">
        <w:rPr>
          <w:noProof/>
        </w:rPr>
        <w:t xml:space="preserve">(2), 117-140. </w:t>
      </w:r>
    </w:p>
    <w:p w14:paraId="786723F3" w14:textId="77777777" w:rsidR="00BA1101" w:rsidRPr="00BA1101" w:rsidRDefault="00BA1101" w:rsidP="00BA1101">
      <w:pPr>
        <w:pStyle w:val="EndNoteBibliography"/>
        <w:spacing w:after="240"/>
        <w:ind w:left="720" w:hanging="720"/>
        <w:rPr>
          <w:noProof/>
        </w:rPr>
      </w:pPr>
      <w:r w:rsidRPr="00BA1101">
        <w:rPr>
          <w:noProof/>
        </w:rPr>
        <w:t xml:space="preserve">Steinberg, D. K., Carlson, C. A., Bates, N. R., Goldthwait, S. A., Madin, L. P., &amp; Michaels, A. F. (2000). Zooplankton vertical migration and the active transport of dissolved organic and inorganic carbon in the Sargasso Sea. </w:t>
      </w:r>
      <w:r w:rsidRPr="00BA1101">
        <w:rPr>
          <w:i/>
          <w:noProof/>
        </w:rPr>
        <w:t>Deep-Sea Research I 47</w:t>
      </w:r>
      <w:r w:rsidRPr="00BA1101">
        <w:rPr>
          <w:noProof/>
        </w:rPr>
        <w:t xml:space="preserve">(1), 137-158. </w:t>
      </w:r>
    </w:p>
    <w:p w14:paraId="1A27D9E2" w14:textId="77777777" w:rsidR="00BA1101" w:rsidRPr="00BA1101" w:rsidRDefault="00BA1101" w:rsidP="00BA1101">
      <w:pPr>
        <w:pStyle w:val="EndNoteBibliography"/>
        <w:spacing w:after="240"/>
        <w:ind w:left="720" w:hanging="720"/>
        <w:rPr>
          <w:noProof/>
        </w:rPr>
      </w:pPr>
      <w:r w:rsidRPr="00BA1101">
        <w:rPr>
          <w:noProof/>
        </w:rPr>
        <w:t xml:space="preserve">Stock, C., &amp; Dunne, J. (2010). Controls on the ratio of mesozooplankton production to primary production in marine ecosystems. </w:t>
      </w:r>
      <w:r w:rsidRPr="00BA1101">
        <w:rPr>
          <w:i/>
          <w:noProof/>
        </w:rPr>
        <w:t>Deep-Sea Research I, 57</w:t>
      </w:r>
      <w:r w:rsidRPr="00BA1101">
        <w:rPr>
          <w:noProof/>
        </w:rPr>
        <w:t xml:space="preserve">(1), 95-112. </w:t>
      </w:r>
    </w:p>
    <w:p w14:paraId="1AA65C24" w14:textId="77777777" w:rsidR="00BA1101" w:rsidRPr="00BA1101" w:rsidRDefault="00BA1101" w:rsidP="00BA1101">
      <w:pPr>
        <w:pStyle w:val="EndNoteBibliography"/>
        <w:spacing w:after="240"/>
        <w:ind w:left="720" w:hanging="720"/>
        <w:rPr>
          <w:noProof/>
        </w:rPr>
      </w:pPr>
      <w:r w:rsidRPr="00BA1101">
        <w:rPr>
          <w:noProof/>
        </w:rPr>
        <w:t xml:space="preserve">Strickland, J. D., &amp; Parsons, T. R. (1972). A practical handbook of seawater analysis, second ed. </w:t>
      </w:r>
      <w:r w:rsidRPr="00BA1101">
        <w:rPr>
          <w:i/>
          <w:noProof/>
        </w:rPr>
        <w:t>Bulletin of the Fisheries Research Board of Canada, 167</w:t>
      </w:r>
      <w:r w:rsidRPr="00BA1101">
        <w:rPr>
          <w:noProof/>
        </w:rPr>
        <w:t xml:space="preserve">. </w:t>
      </w:r>
    </w:p>
    <w:p w14:paraId="285B06B8" w14:textId="77777777" w:rsidR="00BA1101" w:rsidRPr="00BA1101" w:rsidRDefault="00BA1101" w:rsidP="00BA1101">
      <w:pPr>
        <w:pStyle w:val="EndNoteBibliography"/>
        <w:spacing w:after="240"/>
        <w:ind w:left="720" w:hanging="720"/>
        <w:rPr>
          <w:noProof/>
        </w:rPr>
      </w:pPr>
      <w:r w:rsidRPr="00BA1101">
        <w:rPr>
          <w:noProof/>
        </w:rPr>
        <w:t xml:space="preserve">Stukel, M. R., Asher, E., Couto, N., Schofield, O., Strebel, S., Tortell, P., &amp; Ducklow, H. W. (2015a). The imbalance of new and export production in the western Antarctic Peninsula, a potentially "leaky" ecosystem. </w:t>
      </w:r>
      <w:r w:rsidRPr="00BA1101">
        <w:rPr>
          <w:i/>
          <w:noProof/>
        </w:rPr>
        <w:t>Global Biogeochemical Cycles, 29</w:t>
      </w:r>
      <w:r w:rsidRPr="00BA1101">
        <w:rPr>
          <w:noProof/>
        </w:rPr>
        <w:t xml:space="preserve">(9), 1400-1420. </w:t>
      </w:r>
    </w:p>
    <w:p w14:paraId="7EA7B6D0" w14:textId="77777777" w:rsidR="00BA1101" w:rsidRPr="00BA1101" w:rsidRDefault="00BA1101" w:rsidP="00BA1101">
      <w:pPr>
        <w:pStyle w:val="EndNoteBibliography"/>
        <w:spacing w:after="240"/>
        <w:ind w:left="720" w:hanging="720"/>
        <w:rPr>
          <w:noProof/>
        </w:rPr>
      </w:pPr>
      <w:r w:rsidRPr="00BA1101">
        <w:rPr>
          <w:noProof/>
        </w:rPr>
        <w:lastRenderedPageBreak/>
        <w:t xml:space="preserve">Stukel, M. R., Benitez-Nelson, C. R., Decima, M., Taylor, A. G., Buchwald, C., &amp; Landry, M. R. (2016). The biological pump in the Costa Rica Dome: an open-ocean upwelling system with high new production and low export. </w:t>
      </w:r>
      <w:r w:rsidRPr="00BA1101">
        <w:rPr>
          <w:i/>
          <w:noProof/>
        </w:rPr>
        <w:t>Journal of Plankton Research, 38</w:t>
      </w:r>
      <w:r w:rsidRPr="00BA1101">
        <w:rPr>
          <w:noProof/>
        </w:rPr>
        <w:t xml:space="preserve">(2), 348-365. </w:t>
      </w:r>
    </w:p>
    <w:p w14:paraId="4CA01052" w14:textId="77777777" w:rsidR="00BA1101" w:rsidRPr="00BA1101" w:rsidRDefault="00BA1101" w:rsidP="00BA1101">
      <w:pPr>
        <w:pStyle w:val="EndNoteBibliography"/>
        <w:spacing w:after="240"/>
        <w:ind w:left="720" w:hanging="720"/>
        <w:rPr>
          <w:noProof/>
        </w:rPr>
      </w:pPr>
      <w:r w:rsidRPr="00BA1101">
        <w:rPr>
          <w:noProof/>
        </w:rPr>
        <w:t xml:space="preserve">Stukel, M. R., Goericke, R., &amp; Landry, M. R. (2019a). Predicting primary production in the southern California Current Ecosystem from chlorophyll, nutrient concentrations, and irradiance. </w:t>
      </w:r>
      <w:r w:rsidRPr="00BA1101">
        <w:rPr>
          <w:i/>
          <w:noProof/>
        </w:rPr>
        <w:t>bioRxiv</w:t>
      </w:r>
      <w:r w:rsidRPr="00BA1101">
        <w:rPr>
          <w:noProof/>
        </w:rPr>
        <w:t xml:space="preserve">, 590240. </w:t>
      </w:r>
    </w:p>
    <w:p w14:paraId="1F98B21E" w14:textId="77777777" w:rsidR="00BA1101" w:rsidRPr="00BA1101" w:rsidRDefault="00BA1101" w:rsidP="00BA1101">
      <w:pPr>
        <w:pStyle w:val="EndNoteBibliography"/>
        <w:spacing w:after="240"/>
        <w:ind w:left="720" w:hanging="720"/>
        <w:rPr>
          <w:noProof/>
        </w:rPr>
      </w:pPr>
      <w:r w:rsidRPr="00BA1101">
        <w:rPr>
          <w:noProof/>
        </w:rPr>
        <w:t xml:space="preserve">Stukel, M. R., Kahru, M., Benitez-Nelson, C. R., Decima, M., Goericke, R., Landry, M. R., &amp; Ohman, M. D. (2015b). Using Lagrangian-based process studies to test satellite algorithms of vertical carbon flux in the eastern North Pacific Ocean. </w:t>
      </w:r>
      <w:r w:rsidRPr="00BA1101">
        <w:rPr>
          <w:i/>
          <w:noProof/>
        </w:rPr>
        <w:t>Journal of Geophysical Research-Oceans, 120</w:t>
      </w:r>
      <w:r w:rsidRPr="00BA1101">
        <w:rPr>
          <w:noProof/>
        </w:rPr>
        <w:t xml:space="preserve">(11), 7208-7222. </w:t>
      </w:r>
    </w:p>
    <w:p w14:paraId="6AFE251F" w14:textId="77777777" w:rsidR="00BA1101" w:rsidRPr="00BA1101" w:rsidRDefault="00BA1101" w:rsidP="00BA1101">
      <w:pPr>
        <w:pStyle w:val="EndNoteBibliography"/>
        <w:spacing w:after="240"/>
        <w:ind w:left="720" w:hanging="720"/>
        <w:rPr>
          <w:noProof/>
        </w:rPr>
      </w:pPr>
      <w:r w:rsidRPr="00BA1101">
        <w:rPr>
          <w:noProof/>
        </w:rPr>
        <w:t xml:space="preserve">Stukel, M. R., Kelly, T. B., Aluwihare, L. I., Barbeau, K. A., Goericke, R., Krause, J. W., et al. (2019b). The Carbon:(234)Thorium ratios of sinking particles in the California current ecosystem 1: relationships with plankton ecosystem dynamics. </w:t>
      </w:r>
      <w:r w:rsidRPr="00BA1101">
        <w:rPr>
          <w:i/>
          <w:noProof/>
        </w:rPr>
        <w:t>Marine chemistry, 212</w:t>
      </w:r>
      <w:r w:rsidRPr="00BA1101">
        <w:rPr>
          <w:noProof/>
        </w:rPr>
        <w:t xml:space="preserve">, 1-15. </w:t>
      </w:r>
    </w:p>
    <w:p w14:paraId="07DD62A2" w14:textId="77777777" w:rsidR="00BA1101" w:rsidRPr="00BA1101" w:rsidRDefault="00BA1101" w:rsidP="00BA1101">
      <w:pPr>
        <w:pStyle w:val="EndNoteBibliography"/>
        <w:spacing w:after="240"/>
        <w:ind w:left="720" w:hanging="720"/>
        <w:rPr>
          <w:noProof/>
        </w:rPr>
      </w:pPr>
      <w:r w:rsidRPr="00BA1101">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BA1101">
        <w:rPr>
          <w:i/>
          <w:noProof/>
        </w:rPr>
        <w:t>Journal of Marine Systems, 91</w:t>
      </w:r>
      <w:r w:rsidRPr="00BA1101">
        <w:rPr>
          <w:noProof/>
        </w:rPr>
        <w:t xml:space="preserve">(1), 20-33. </w:t>
      </w:r>
    </w:p>
    <w:p w14:paraId="14142E6B" w14:textId="77777777" w:rsidR="00BA1101" w:rsidRPr="00BA1101" w:rsidRDefault="00BA1101" w:rsidP="00BA1101">
      <w:pPr>
        <w:pStyle w:val="EndNoteBibliography"/>
        <w:spacing w:after="240"/>
        <w:ind w:left="720" w:hanging="720"/>
        <w:rPr>
          <w:noProof/>
        </w:rPr>
      </w:pPr>
      <w:r w:rsidRPr="00BA1101">
        <w:rPr>
          <w:noProof/>
        </w:rPr>
        <w:t xml:space="preserve">Stukel, M. R., Ohman, M. D., Benitez-Nelson, C. R., &amp; Landry, M. R. (2013). Contributions of mesozooplankton to vertical carbon export in a coastal upwelling system. </w:t>
      </w:r>
      <w:r w:rsidRPr="00BA1101">
        <w:rPr>
          <w:i/>
          <w:noProof/>
        </w:rPr>
        <w:t>Marine Ecology Progress Series, 491</w:t>
      </w:r>
      <w:r w:rsidRPr="00BA1101">
        <w:rPr>
          <w:noProof/>
        </w:rPr>
        <w:t xml:space="preserve">, 47-+. </w:t>
      </w:r>
    </w:p>
    <w:p w14:paraId="336C42B0" w14:textId="77777777" w:rsidR="00BA1101" w:rsidRPr="00BA1101" w:rsidRDefault="00BA1101" w:rsidP="00BA1101">
      <w:pPr>
        <w:pStyle w:val="EndNoteBibliography"/>
        <w:spacing w:after="240"/>
        <w:ind w:left="720" w:hanging="720"/>
        <w:rPr>
          <w:noProof/>
        </w:rPr>
      </w:pPr>
      <w:r w:rsidRPr="00BA1101">
        <w:rPr>
          <w:noProof/>
        </w:rPr>
        <w:t xml:space="preserve">Stukel, M. R., Song, H., Goericke, R., &amp; Miller, A. J. (2018). The role of subduction and gravitational sinking in particle export, carbon sequestration, and the remineralization length scale in the California Current Ecosystem. </w:t>
      </w:r>
      <w:r w:rsidRPr="00BA1101">
        <w:rPr>
          <w:i/>
          <w:noProof/>
        </w:rPr>
        <w:t>Limnology and Oceanography, 63</w:t>
      </w:r>
      <w:r w:rsidRPr="00BA1101">
        <w:rPr>
          <w:noProof/>
        </w:rPr>
        <w:t xml:space="preserve">(1), 363-383. </w:t>
      </w:r>
    </w:p>
    <w:p w14:paraId="4F88C6AF" w14:textId="77777777" w:rsidR="00BA1101" w:rsidRPr="00BA1101" w:rsidRDefault="00BA1101" w:rsidP="00BA1101">
      <w:pPr>
        <w:pStyle w:val="EndNoteBibliography"/>
        <w:spacing w:after="240"/>
        <w:ind w:left="720" w:hanging="720"/>
        <w:rPr>
          <w:noProof/>
        </w:rPr>
      </w:pPr>
      <w:r w:rsidRPr="00BA1101">
        <w:rPr>
          <w:noProof/>
        </w:rPr>
        <w:lastRenderedPageBreak/>
        <w:t xml:space="preserve">Suggett, D., Kraay, G., Holligan, P., Davey, M., Aiken, J., &amp; Geider, R. (2001). Assessment of photosynthesis in a spring cyanobacterial bloom by use of a fast repetition rate fluorometer. </w:t>
      </w:r>
      <w:r w:rsidRPr="00BA1101">
        <w:rPr>
          <w:i/>
          <w:noProof/>
        </w:rPr>
        <w:t>Limnology and Oceanography, 46</w:t>
      </w:r>
      <w:r w:rsidRPr="00BA1101">
        <w:rPr>
          <w:noProof/>
        </w:rPr>
        <w:t xml:space="preserve">(4), 802-810. </w:t>
      </w:r>
    </w:p>
    <w:p w14:paraId="022813DD" w14:textId="77777777" w:rsidR="00BA1101" w:rsidRPr="00BA1101" w:rsidRDefault="00BA1101" w:rsidP="00BA1101">
      <w:pPr>
        <w:pStyle w:val="EndNoteBibliography"/>
        <w:spacing w:after="240"/>
        <w:ind w:left="720" w:hanging="720"/>
        <w:rPr>
          <w:noProof/>
        </w:rPr>
      </w:pPr>
      <w:r w:rsidRPr="00BA1101">
        <w:rPr>
          <w:noProof/>
        </w:rPr>
        <w:t xml:space="preserve">Teeter, L., Hamme, R. C., Ianson, D., &amp; Bianucci, L. (2018). Accurate Estimation of Net Community Production From O-2/Ar Measurements. </w:t>
      </w:r>
      <w:r w:rsidRPr="00BA1101">
        <w:rPr>
          <w:i/>
          <w:noProof/>
        </w:rPr>
        <w:t>Global Biogeochemical Cycles, 32</w:t>
      </w:r>
      <w:r w:rsidRPr="00BA1101">
        <w:rPr>
          <w:noProof/>
        </w:rPr>
        <w:t xml:space="preserve">(8), 1163-1181. </w:t>
      </w:r>
    </w:p>
    <w:p w14:paraId="3E80896D" w14:textId="77777777" w:rsidR="00BA1101" w:rsidRPr="00BA1101" w:rsidRDefault="00BA1101" w:rsidP="00BA1101">
      <w:pPr>
        <w:pStyle w:val="EndNoteBibliography"/>
        <w:spacing w:after="240"/>
        <w:ind w:left="720" w:hanging="720"/>
        <w:rPr>
          <w:noProof/>
        </w:rPr>
      </w:pPr>
      <w:r w:rsidRPr="00BA1101">
        <w:rPr>
          <w:noProof/>
        </w:rPr>
        <w:t xml:space="preserve">Teira, E., José Pazó, M., Serret, P., &amp; Fernández, E. (2001). Dissolved organic carbon production by microbial populations in the Atlantic Ocean. </w:t>
      </w:r>
      <w:r w:rsidRPr="00BA1101">
        <w:rPr>
          <w:i/>
          <w:noProof/>
        </w:rPr>
        <w:t>Limnology and Oceanography, 46</w:t>
      </w:r>
      <w:r w:rsidRPr="00BA1101">
        <w:rPr>
          <w:noProof/>
        </w:rPr>
        <w:t xml:space="preserve">(6), 1370-1377. </w:t>
      </w:r>
    </w:p>
    <w:p w14:paraId="3D63CCEB" w14:textId="77777777" w:rsidR="00BA1101" w:rsidRPr="00BA1101" w:rsidRDefault="00BA1101" w:rsidP="00BA1101">
      <w:pPr>
        <w:pStyle w:val="EndNoteBibliography"/>
        <w:spacing w:after="240"/>
        <w:ind w:left="720" w:hanging="720"/>
        <w:rPr>
          <w:noProof/>
        </w:rPr>
      </w:pPr>
      <w:r w:rsidRPr="00BA1101">
        <w:rPr>
          <w:noProof/>
        </w:rPr>
        <w:t xml:space="preserve">Thunell, R., Benitez-Nelson, C., Varela, R., Astor, Y., &amp; Muller-Karger, F. (2007). Particulate organic carbon fluxes along upwelling-dominated continental margins: Rates and mechanisms. </w:t>
      </w:r>
      <w:r w:rsidRPr="00BA1101">
        <w:rPr>
          <w:i/>
          <w:noProof/>
        </w:rPr>
        <w:t>Global Biogeochemical Cycles, 21</w:t>
      </w:r>
      <w:r w:rsidRPr="00BA1101">
        <w:rPr>
          <w:noProof/>
        </w:rPr>
        <w:t xml:space="preserve">(1). </w:t>
      </w:r>
    </w:p>
    <w:p w14:paraId="4FACC9C3" w14:textId="77777777" w:rsidR="00BA1101" w:rsidRPr="00BA1101" w:rsidRDefault="00BA1101" w:rsidP="00BA1101">
      <w:pPr>
        <w:pStyle w:val="EndNoteBibliography"/>
        <w:spacing w:after="240"/>
        <w:ind w:left="720" w:hanging="720"/>
        <w:rPr>
          <w:noProof/>
        </w:rPr>
      </w:pPr>
      <w:r w:rsidRPr="00BA1101">
        <w:rPr>
          <w:noProof/>
        </w:rPr>
        <w:t>Tortell, P. D., Asher, E. C., Ducklow, H. W., Goldman, J. A. L., Dacey, J. W. H., Grzymski, J. J., et al. (2014). Metabolic balance of coastal Antarctic waters revealed by autonomous pCO</w:t>
      </w:r>
      <w:r w:rsidRPr="00BA1101">
        <w:rPr>
          <w:noProof/>
          <w:vertAlign w:val="subscript"/>
        </w:rPr>
        <w:t>2</w:t>
      </w:r>
      <w:r w:rsidRPr="00BA1101">
        <w:rPr>
          <w:noProof/>
        </w:rPr>
        <w:t xml:space="preserve"> and Delta O</w:t>
      </w:r>
      <w:r w:rsidRPr="00BA1101">
        <w:rPr>
          <w:noProof/>
          <w:vertAlign w:val="subscript"/>
        </w:rPr>
        <w:t>2</w:t>
      </w:r>
      <w:r w:rsidRPr="00BA1101">
        <w:rPr>
          <w:noProof/>
        </w:rPr>
        <w:t xml:space="preserve">/Ar measurements. </w:t>
      </w:r>
      <w:r w:rsidRPr="00BA1101">
        <w:rPr>
          <w:i/>
          <w:noProof/>
        </w:rPr>
        <w:t>Geophysical Research Letters, 41</w:t>
      </w:r>
      <w:r w:rsidRPr="00BA1101">
        <w:rPr>
          <w:noProof/>
        </w:rPr>
        <w:t xml:space="preserve">(19), 6803-6810. </w:t>
      </w:r>
    </w:p>
    <w:p w14:paraId="5BA732F1" w14:textId="77777777" w:rsidR="00BA1101" w:rsidRPr="00BA1101" w:rsidRDefault="00BA1101" w:rsidP="00BA1101">
      <w:pPr>
        <w:pStyle w:val="EndNoteBibliography"/>
        <w:spacing w:after="240"/>
        <w:ind w:left="720" w:hanging="720"/>
        <w:rPr>
          <w:noProof/>
        </w:rPr>
      </w:pPr>
      <w:r w:rsidRPr="00BA1101">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BA1101">
        <w:rPr>
          <w:i/>
          <w:noProof/>
        </w:rPr>
        <w:t>Remote Sensing of Environment, 171</w:t>
      </w:r>
      <w:r w:rsidRPr="00BA1101">
        <w:rPr>
          <w:noProof/>
        </w:rPr>
        <w:t xml:space="preserve">, 58-74. </w:t>
      </w:r>
    </w:p>
    <w:p w14:paraId="5BED6F33" w14:textId="77777777" w:rsidR="00BA1101" w:rsidRPr="00BA1101" w:rsidRDefault="00BA1101" w:rsidP="00BA1101">
      <w:pPr>
        <w:pStyle w:val="EndNoteBibliography"/>
        <w:spacing w:after="240"/>
        <w:ind w:left="720" w:hanging="720"/>
        <w:rPr>
          <w:noProof/>
        </w:rPr>
      </w:pPr>
      <w:r w:rsidRPr="00BA1101">
        <w:rPr>
          <w:noProof/>
        </w:rPr>
        <w:t xml:space="preserve">Wang, S., Kranz, S. A., Kelly, T. B., Song, H., R., S. M., &amp; N., C. (submitted). Lagrangian studies of net community production: The effect of diel and multi-day non-steady state factors and vertical fluxes on O2/Ar in a dynamic upwelling region. </w:t>
      </w:r>
      <w:r w:rsidRPr="00BA1101">
        <w:rPr>
          <w:i/>
          <w:noProof/>
        </w:rPr>
        <w:t>JGR-Oceans</w:t>
      </w:r>
      <w:r w:rsidRPr="00BA1101">
        <w:rPr>
          <w:noProof/>
        </w:rPr>
        <w:t xml:space="preserve">. </w:t>
      </w:r>
    </w:p>
    <w:p w14:paraId="4654ECAC" w14:textId="77777777" w:rsidR="00BA1101" w:rsidRPr="00BA1101" w:rsidRDefault="00BA1101" w:rsidP="00BA1101">
      <w:pPr>
        <w:pStyle w:val="EndNoteBibliography"/>
        <w:ind w:left="720" w:hanging="720"/>
        <w:rPr>
          <w:noProof/>
        </w:rPr>
      </w:pPr>
      <w:r w:rsidRPr="00BA1101">
        <w:rPr>
          <w:noProof/>
        </w:rPr>
        <w:t xml:space="preserve">Yool, A., Martin, A. P., Fernandez, C., &amp; Clark, D. R. (2007). The significance of nitrification for oceanic new production. </w:t>
      </w:r>
      <w:r w:rsidRPr="00BA1101">
        <w:rPr>
          <w:i/>
          <w:noProof/>
        </w:rPr>
        <w:t>Nature, 447</w:t>
      </w:r>
      <w:r w:rsidRPr="00BA1101">
        <w:rPr>
          <w:noProof/>
        </w:rPr>
        <w:t xml:space="preserve">(7147), 999-1002. </w:t>
      </w:r>
    </w:p>
    <w:p w14:paraId="1DB7EE65" w14:textId="3ECFD616" w:rsidR="00F530E3" w:rsidRPr="00622CF5" w:rsidRDefault="00D41DFB" w:rsidP="007A653A">
      <w:pPr>
        <w:spacing w:line="360" w:lineRule="auto"/>
        <w:ind w:left="450" w:hanging="450"/>
      </w:pPr>
      <w:r w:rsidRPr="00622CF5">
        <w:fldChar w:fldCharType="end"/>
      </w:r>
    </w:p>
    <w:p w14:paraId="34414905" w14:textId="77777777" w:rsidR="00617DAB" w:rsidRPr="00622CF5" w:rsidRDefault="00617DAB" w:rsidP="007A653A">
      <w:pPr>
        <w:spacing w:line="360" w:lineRule="auto"/>
        <w:ind w:left="450" w:hanging="450"/>
      </w:pPr>
    </w:p>
    <w:p w14:paraId="18AE6BA2" w14:textId="77777777" w:rsidR="00283E1E" w:rsidRPr="005B05F7" w:rsidRDefault="00283E1E" w:rsidP="00283E1E">
      <w:pPr>
        <w:spacing w:before="120" w:line="360" w:lineRule="auto"/>
        <w:ind w:firstLine="360"/>
        <w:outlineLvl w:val="0"/>
        <w:rPr>
          <w:b/>
          <w:u w:val="single"/>
        </w:rPr>
      </w:pPr>
      <w:r w:rsidRPr="005B05F7">
        <w:rPr>
          <w:b/>
          <w:u w:val="single"/>
        </w:rPr>
        <w:fldChar w:fldCharType="begin"/>
      </w:r>
      <w:r w:rsidRPr="005B05F7">
        <w:rPr>
          <w:b/>
          <w:u w:val="single"/>
        </w:rPr>
        <w:instrText xml:space="preserve"> INCLUDEPICTURE "D:\\var\\folders\\gz\\rh8gvsy97w5bpm0mv1dd41s40000gn\\T\\com.microsoft.Word\\WebArchiveCopyPasteTempFiles\\page12image2356489824" \* MERGEFORMAT </w:instrText>
      </w:r>
      <w:r w:rsidRPr="005B05F7">
        <w:rPr>
          <w:b/>
          <w:u w:val="single"/>
        </w:rPr>
        <w:fldChar w:fldCharType="end"/>
      </w:r>
      <w:r w:rsidRPr="005B05F7">
        <w:rPr>
          <w:b/>
          <w:u w:val="single"/>
        </w:rPr>
        <w:br w:type="page"/>
      </w:r>
    </w:p>
    <w:p w14:paraId="1FE127ED" w14:textId="7008C838" w:rsidR="00FF29E3" w:rsidRPr="00622CF5" w:rsidRDefault="00FF29E3" w:rsidP="00FF29E3">
      <w:pPr>
        <w:spacing w:line="360" w:lineRule="auto"/>
        <w:jc w:val="both"/>
        <w:rPr>
          <w:rFonts w:eastAsiaTheme="minorEastAsia"/>
          <w:i/>
          <w:sz w:val="22"/>
        </w:rPr>
      </w:pPr>
      <w:r w:rsidRPr="00622CF5">
        <w:rPr>
          <w:rFonts w:eastAsiaTheme="minorEastAsia"/>
          <w:i/>
          <w:sz w:val="22"/>
        </w:rPr>
        <w:lastRenderedPageBreak/>
        <w:t xml:space="preserve">Table 1: </w:t>
      </w:r>
      <w:r w:rsidR="00D15AE6" w:rsidRPr="00622CF5">
        <w:rPr>
          <w:rFonts w:eastAsiaTheme="minorEastAsia"/>
          <w:i/>
          <w:sz w:val="22"/>
        </w:rPr>
        <w:t>Production</w:t>
      </w:r>
      <w:r w:rsidR="00C60FB4" w:rsidRPr="00622CF5">
        <w:rPr>
          <w:rFonts w:eastAsiaTheme="minorEastAsia"/>
          <w:i/>
          <w:sz w:val="22"/>
        </w:rPr>
        <w:t xml:space="preserve"> metrics </w:t>
      </w:r>
      <w:r w:rsidR="0087237C" w:rsidRPr="00622CF5">
        <w:rPr>
          <w:rFonts w:eastAsiaTheme="minorEastAsia"/>
          <w:i/>
          <w:sz w:val="22"/>
        </w:rPr>
        <w:t>for</w:t>
      </w:r>
      <w:r w:rsidR="00EF5D42" w:rsidRPr="00622CF5">
        <w:rPr>
          <w:rFonts w:eastAsiaTheme="minorEastAsia"/>
          <w:i/>
          <w:sz w:val="22"/>
        </w:rPr>
        <w:t xml:space="preserve"> CCL-LTER Process cruises</w:t>
      </w:r>
      <w:r w:rsidR="0087237C" w:rsidRPr="00622CF5">
        <w:rPr>
          <w:rFonts w:eastAsiaTheme="minorEastAsia"/>
          <w:i/>
          <w:sz w:val="22"/>
        </w:rPr>
        <w:t xml:space="preserve"> </w:t>
      </w:r>
      <w:r w:rsidR="00C60FB4" w:rsidRPr="00622CF5">
        <w:rPr>
          <w:rFonts w:eastAsiaTheme="minorEastAsia"/>
          <w:i/>
          <w:sz w:val="22"/>
        </w:rPr>
        <w:t xml:space="preserve">P1604 and P1706. Values represent average </w:t>
      </w:r>
      <w:r w:rsidR="00BA1B49" w:rsidRPr="00622CF5">
        <w:rPr>
          <w:rFonts w:eastAsiaTheme="minorEastAsia"/>
          <w:i/>
          <w:sz w:val="22"/>
        </w:rPr>
        <w:t>rates in mmol C m</w:t>
      </w:r>
      <w:r w:rsidR="00BA1B49" w:rsidRPr="00622CF5">
        <w:rPr>
          <w:rFonts w:eastAsiaTheme="minorEastAsia"/>
          <w:i/>
          <w:sz w:val="22"/>
          <w:vertAlign w:val="superscript"/>
        </w:rPr>
        <w:t>-2</w:t>
      </w:r>
      <w:r w:rsidR="00BA1B49" w:rsidRPr="00622CF5">
        <w:rPr>
          <w:rFonts w:eastAsiaTheme="minorEastAsia"/>
          <w:i/>
          <w:sz w:val="22"/>
        </w:rPr>
        <w:t xml:space="preserve"> d</w:t>
      </w:r>
      <w:r w:rsidR="00BA1B49" w:rsidRPr="00622CF5">
        <w:rPr>
          <w:rFonts w:eastAsiaTheme="minorEastAsia"/>
          <w:i/>
          <w:sz w:val="22"/>
          <w:vertAlign w:val="superscript"/>
        </w:rPr>
        <w:t xml:space="preserve">-1 </w:t>
      </w:r>
      <w:r w:rsidR="00BA1B49" w:rsidRPr="00622CF5">
        <w:rPr>
          <w:rFonts w:eastAsiaTheme="minorEastAsia"/>
          <w:i/>
          <w:sz w:val="22"/>
        </w:rPr>
        <w:t xml:space="preserve">integrated over the mixed layer depth. </w:t>
      </w:r>
      <w:r w:rsidRPr="00622CF5">
        <w:rPr>
          <w:rFonts w:eastAsiaTheme="minorEastAsia"/>
          <w:i/>
          <w:sz w:val="22"/>
        </w:rPr>
        <w:t xml:space="preserve"> </w:t>
      </w:r>
      <w:r w:rsidR="00EF5D42" w:rsidRPr="00622CF5">
        <w:rPr>
          <w:rFonts w:eastAsiaTheme="minorEastAsia"/>
          <w:i/>
          <w:sz w:val="22"/>
        </w:rPr>
        <w:t>E</w:t>
      </w:r>
      <w:r w:rsidRPr="00622CF5">
        <w:rPr>
          <w:rFonts w:eastAsiaTheme="minorEastAsia"/>
          <w:i/>
          <w:sz w:val="22"/>
        </w:rPr>
        <w:t>rror</w:t>
      </w:r>
      <w:r w:rsidR="00EF5D42" w:rsidRPr="00622CF5">
        <w:rPr>
          <w:rFonts w:eastAsiaTheme="minorEastAsia"/>
          <w:i/>
          <w:sz w:val="22"/>
        </w:rPr>
        <w:t>s are</w:t>
      </w:r>
      <w:r w:rsidRPr="00622CF5">
        <w:rPr>
          <w:rFonts w:eastAsiaTheme="minorEastAsia"/>
          <w:i/>
          <w:sz w:val="22"/>
        </w:rPr>
        <w:t xml:space="preserve"> </w:t>
      </w:r>
      <w:r w:rsidR="00F369AF" w:rsidRPr="00622CF5">
        <w:rPr>
          <w:rFonts w:eastAsiaTheme="minorEastAsia"/>
          <w:i/>
          <w:sz w:val="22"/>
        </w:rPr>
        <w:t>standard error</w:t>
      </w:r>
      <w:r w:rsidR="00EF5D42" w:rsidRPr="00622CF5">
        <w:rPr>
          <w:rFonts w:eastAsiaTheme="minorEastAsia"/>
          <w:i/>
          <w:sz w:val="22"/>
        </w:rPr>
        <w:t>s</w:t>
      </w:r>
      <w:r w:rsidR="00F369AF" w:rsidRPr="00622CF5">
        <w:rPr>
          <w:rFonts w:eastAsiaTheme="minorEastAsia"/>
          <w:i/>
          <w:sz w:val="22"/>
        </w:rPr>
        <w:t xml:space="preserve"> of the mean (SOM)</w:t>
      </w:r>
      <w:r w:rsidRPr="00622CF5">
        <w:rPr>
          <w:rFonts w:eastAsiaTheme="minorEastAsia"/>
          <w:i/>
          <w:sz w:val="22"/>
        </w:rPr>
        <w:t>.</w:t>
      </w:r>
      <w:r w:rsidR="0076112B" w:rsidRPr="00622CF5">
        <w:rPr>
          <w:rFonts w:eastAsiaTheme="minorEastAsia"/>
          <w:i/>
          <w:sz w:val="22"/>
        </w:rPr>
        <w:t xml:space="preserve"> </w:t>
      </w:r>
      <w:r w:rsidR="007262FA" w:rsidRPr="00622CF5">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622CF5" w14:paraId="6091AAA8" w14:textId="77777777" w:rsidTr="00EF5D42">
        <w:trPr>
          <w:trHeight w:val="320"/>
        </w:trPr>
        <w:tc>
          <w:tcPr>
            <w:tcW w:w="928" w:type="dxa"/>
            <w:shd w:val="clear" w:color="auto" w:fill="auto"/>
            <w:noWrap/>
            <w:vAlign w:val="bottom"/>
            <w:hideMark/>
          </w:tcPr>
          <w:p w14:paraId="1BC5754F" w14:textId="77777777" w:rsidR="0076112B" w:rsidRPr="00622CF5" w:rsidRDefault="0076112B" w:rsidP="0076112B">
            <w:pPr>
              <w:rPr>
                <w:sz w:val="16"/>
                <w:szCs w:val="16"/>
              </w:rPr>
            </w:pPr>
          </w:p>
        </w:tc>
        <w:tc>
          <w:tcPr>
            <w:tcW w:w="782" w:type="dxa"/>
            <w:shd w:val="clear" w:color="auto" w:fill="auto"/>
            <w:noWrap/>
            <w:vAlign w:val="bottom"/>
            <w:hideMark/>
          </w:tcPr>
          <w:p w14:paraId="013212BF" w14:textId="77777777" w:rsidR="0076112B" w:rsidRPr="00622CF5" w:rsidRDefault="0076112B" w:rsidP="0076112B">
            <w:pPr>
              <w:rPr>
                <w:color w:val="000000"/>
                <w:sz w:val="16"/>
                <w:szCs w:val="16"/>
              </w:rPr>
            </w:pPr>
            <w:r w:rsidRPr="00622CF5">
              <w:rPr>
                <w:color w:val="000000"/>
                <w:sz w:val="16"/>
                <w:szCs w:val="16"/>
              </w:rPr>
              <w:t xml:space="preserve">NCP </w:t>
            </w:r>
          </w:p>
          <w:p w14:paraId="7905E1F4" w14:textId="77777777" w:rsidR="0076112B" w:rsidRPr="00622CF5" w:rsidRDefault="0076112B" w:rsidP="0076112B">
            <w:pPr>
              <w:rPr>
                <w:color w:val="000000"/>
                <w:sz w:val="16"/>
                <w:szCs w:val="16"/>
              </w:rPr>
            </w:pPr>
            <w:r w:rsidRPr="00622CF5">
              <w:rPr>
                <w:color w:val="000000"/>
                <w:sz w:val="16"/>
                <w:szCs w:val="16"/>
              </w:rPr>
              <w:t>Prior</w:t>
            </w:r>
          </w:p>
        </w:tc>
        <w:tc>
          <w:tcPr>
            <w:tcW w:w="967" w:type="dxa"/>
            <w:shd w:val="clear" w:color="auto" w:fill="auto"/>
            <w:noWrap/>
            <w:vAlign w:val="bottom"/>
            <w:hideMark/>
          </w:tcPr>
          <w:p w14:paraId="71BA5329" w14:textId="77777777" w:rsidR="0076112B" w:rsidRPr="00622CF5" w:rsidRDefault="0076112B" w:rsidP="0076112B">
            <w:pPr>
              <w:rPr>
                <w:color w:val="000000"/>
                <w:sz w:val="16"/>
                <w:szCs w:val="16"/>
              </w:rPr>
            </w:pPr>
            <w:r w:rsidRPr="00622CF5">
              <w:rPr>
                <w:color w:val="000000"/>
                <w:sz w:val="16"/>
                <w:szCs w:val="16"/>
              </w:rPr>
              <w:t xml:space="preserve">NCP </w:t>
            </w:r>
          </w:p>
          <w:p w14:paraId="14154B80" w14:textId="60C7C3D5" w:rsidR="0076112B" w:rsidRPr="00622CF5" w:rsidRDefault="00F369AF" w:rsidP="0076112B">
            <w:pPr>
              <w:rPr>
                <w:color w:val="000000"/>
                <w:sz w:val="16"/>
                <w:szCs w:val="16"/>
              </w:rPr>
            </w:pPr>
            <w:r w:rsidRPr="00622CF5">
              <w:rPr>
                <w:color w:val="000000"/>
                <w:sz w:val="16"/>
                <w:szCs w:val="16"/>
              </w:rPr>
              <w:t>inst</w:t>
            </w:r>
            <w:r w:rsidR="0076112B" w:rsidRPr="00622CF5">
              <w:rPr>
                <w:color w:val="000000"/>
                <w:sz w:val="16"/>
                <w:szCs w:val="16"/>
              </w:rPr>
              <w:t xml:space="preserve"> </w:t>
            </w:r>
          </w:p>
        </w:tc>
        <w:tc>
          <w:tcPr>
            <w:tcW w:w="810" w:type="dxa"/>
            <w:shd w:val="clear" w:color="auto" w:fill="auto"/>
            <w:noWrap/>
            <w:vAlign w:val="bottom"/>
            <w:hideMark/>
          </w:tcPr>
          <w:p w14:paraId="0FFE2DDE" w14:textId="77777777" w:rsidR="0076112B" w:rsidRPr="00622CF5" w:rsidRDefault="0076112B" w:rsidP="0076112B">
            <w:pPr>
              <w:rPr>
                <w:color w:val="000000"/>
                <w:sz w:val="16"/>
                <w:szCs w:val="16"/>
              </w:rPr>
            </w:pPr>
            <w:r w:rsidRPr="00622CF5">
              <w:rPr>
                <w:rFonts w:eastAsiaTheme="minorEastAsia"/>
                <w:sz w:val="16"/>
                <w:szCs w:val="16"/>
              </w:rPr>
              <w:t>NPP</w:t>
            </w:r>
            <w:r w:rsidRPr="00622CF5">
              <w:rPr>
                <w:rFonts w:eastAsiaTheme="minorEastAsia"/>
                <w:sz w:val="16"/>
                <w:szCs w:val="16"/>
                <w:vertAlign w:val="subscript"/>
              </w:rPr>
              <w:t>14C</w:t>
            </w:r>
          </w:p>
        </w:tc>
        <w:tc>
          <w:tcPr>
            <w:tcW w:w="990" w:type="dxa"/>
            <w:shd w:val="clear" w:color="auto" w:fill="auto"/>
            <w:noWrap/>
            <w:vAlign w:val="bottom"/>
          </w:tcPr>
          <w:p w14:paraId="25325240" w14:textId="77777777" w:rsidR="0076112B" w:rsidRPr="00622CF5" w:rsidRDefault="0076112B" w:rsidP="0076112B">
            <w:pPr>
              <w:rPr>
                <w:color w:val="000000"/>
                <w:sz w:val="16"/>
                <w:szCs w:val="16"/>
                <w:vertAlign w:val="subscript"/>
              </w:rPr>
            </w:pPr>
            <w:r w:rsidRPr="00622CF5">
              <w:rPr>
                <w:color w:val="000000"/>
                <w:sz w:val="16"/>
                <w:szCs w:val="16"/>
              </w:rPr>
              <w:t xml:space="preserve">NPP </w:t>
            </w:r>
            <w:r w:rsidRPr="00622CF5">
              <w:rPr>
                <w:color w:val="000000"/>
                <w:sz w:val="16"/>
                <w:szCs w:val="16"/>
                <w:vertAlign w:val="subscript"/>
              </w:rPr>
              <w:t>G/G</w:t>
            </w:r>
          </w:p>
        </w:tc>
        <w:tc>
          <w:tcPr>
            <w:tcW w:w="810" w:type="dxa"/>
            <w:shd w:val="clear" w:color="auto" w:fill="auto"/>
            <w:noWrap/>
            <w:vAlign w:val="bottom"/>
            <w:hideMark/>
          </w:tcPr>
          <w:p w14:paraId="168A285C" w14:textId="77777777" w:rsidR="0076112B" w:rsidRPr="00622CF5" w:rsidRDefault="0076112B" w:rsidP="0076112B">
            <w:pPr>
              <w:rPr>
                <w:color w:val="000000"/>
                <w:sz w:val="16"/>
                <w:szCs w:val="16"/>
              </w:rPr>
            </w:pPr>
            <w:r w:rsidRPr="00622CF5">
              <w:rPr>
                <w:color w:val="000000"/>
                <w:sz w:val="16"/>
                <w:szCs w:val="16"/>
              </w:rPr>
              <w:t>NP</w:t>
            </w:r>
          </w:p>
        </w:tc>
        <w:tc>
          <w:tcPr>
            <w:tcW w:w="810" w:type="dxa"/>
            <w:vAlign w:val="bottom"/>
          </w:tcPr>
          <w:p w14:paraId="4D3B135C" w14:textId="77777777" w:rsidR="0076112B" w:rsidRPr="00622CF5" w:rsidRDefault="0076112B" w:rsidP="0076112B">
            <w:pPr>
              <w:rPr>
                <w:color w:val="000000"/>
                <w:sz w:val="16"/>
                <w:szCs w:val="16"/>
              </w:rPr>
            </w:pPr>
            <w:r w:rsidRPr="00622CF5">
              <w:rPr>
                <w:color w:val="000000"/>
                <w:sz w:val="16"/>
                <w:szCs w:val="16"/>
              </w:rPr>
              <w:t xml:space="preserve">Export </w:t>
            </w:r>
            <w:r w:rsidR="00C95FB9" w:rsidRPr="00622CF5">
              <w:rPr>
                <w:color w:val="000000"/>
                <w:sz w:val="16"/>
                <w:szCs w:val="16"/>
              </w:rPr>
              <w:t>flux</w:t>
            </w:r>
          </w:p>
        </w:tc>
        <w:tc>
          <w:tcPr>
            <w:tcW w:w="810" w:type="dxa"/>
            <w:vAlign w:val="bottom"/>
          </w:tcPr>
          <w:p w14:paraId="6E628444" w14:textId="77777777" w:rsidR="0076112B" w:rsidRPr="00622CF5" w:rsidRDefault="0076112B" w:rsidP="0076112B">
            <w:pPr>
              <w:rPr>
                <w:sz w:val="16"/>
                <w:szCs w:val="16"/>
              </w:rPr>
            </w:pPr>
            <w:r w:rsidRPr="00622CF5">
              <w:rPr>
                <w:color w:val="000000"/>
                <w:sz w:val="16"/>
                <w:szCs w:val="16"/>
              </w:rPr>
              <w:t>f-ratio</w:t>
            </w:r>
          </w:p>
        </w:tc>
        <w:tc>
          <w:tcPr>
            <w:tcW w:w="810" w:type="dxa"/>
            <w:vAlign w:val="bottom"/>
          </w:tcPr>
          <w:p w14:paraId="5479085B" w14:textId="77777777" w:rsidR="0076112B" w:rsidRPr="00622CF5" w:rsidRDefault="0076112B" w:rsidP="0076112B">
            <w:pPr>
              <w:rPr>
                <w:color w:val="000000"/>
                <w:sz w:val="16"/>
                <w:szCs w:val="16"/>
              </w:rPr>
            </w:pPr>
            <w:r w:rsidRPr="00622CF5">
              <w:rPr>
                <w:color w:val="000000"/>
                <w:sz w:val="16"/>
                <w:szCs w:val="16"/>
              </w:rPr>
              <w:t xml:space="preserve">GPP (FRRF) </w:t>
            </w:r>
          </w:p>
        </w:tc>
        <w:tc>
          <w:tcPr>
            <w:tcW w:w="810" w:type="dxa"/>
            <w:vAlign w:val="bottom"/>
          </w:tcPr>
          <w:p w14:paraId="42427B60" w14:textId="77777777" w:rsidR="0076112B" w:rsidRPr="00622CF5" w:rsidRDefault="0076112B" w:rsidP="0076112B">
            <w:pPr>
              <w:rPr>
                <w:color w:val="000000"/>
                <w:sz w:val="16"/>
                <w:szCs w:val="16"/>
              </w:rPr>
            </w:pPr>
            <w:r w:rsidRPr="00622CF5">
              <w:rPr>
                <w:color w:val="000000"/>
                <w:sz w:val="16"/>
                <w:szCs w:val="16"/>
              </w:rPr>
              <w:t xml:space="preserve">GPP-EIMS </w:t>
            </w:r>
          </w:p>
        </w:tc>
        <w:tc>
          <w:tcPr>
            <w:tcW w:w="810" w:type="dxa"/>
            <w:vAlign w:val="bottom"/>
          </w:tcPr>
          <w:p w14:paraId="0B83F66F" w14:textId="77777777" w:rsidR="0076112B" w:rsidRPr="00622CF5" w:rsidRDefault="0076112B" w:rsidP="0076112B">
            <w:pPr>
              <w:rPr>
                <w:color w:val="000000"/>
                <w:sz w:val="16"/>
                <w:szCs w:val="16"/>
              </w:rPr>
            </w:pPr>
            <w:r w:rsidRPr="00622CF5">
              <w:rPr>
                <w:color w:val="000000"/>
                <w:sz w:val="16"/>
                <w:szCs w:val="16"/>
              </w:rPr>
              <w:t xml:space="preserve">Respiration (EIMS) </w:t>
            </w:r>
          </w:p>
        </w:tc>
      </w:tr>
      <w:tr w:rsidR="0076112B" w:rsidRPr="00622CF5" w14:paraId="535D9B2B" w14:textId="77777777" w:rsidTr="0076112B">
        <w:trPr>
          <w:trHeight w:val="320"/>
        </w:trPr>
        <w:tc>
          <w:tcPr>
            <w:tcW w:w="9337" w:type="dxa"/>
            <w:gridSpan w:val="11"/>
            <w:shd w:val="pct15" w:color="auto" w:fill="auto"/>
            <w:noWrap/>
            <w:vAlign w:val="bottom"/>
            <w:hideMark/>
          </w:tcPr>
          <w:p w14:paraId="4F4CE0EC" w14:textId="77777777" w:rsidR="0076112B" w:rsidRPr="00622CF5" w:rsidRDefault="0076112B" w:rsidP="0076112B">
            <w:pPr>
              <w:jc w:val="center"/>
              <w:rPr>
                <w:color w:val="000000"/>
                <w:sz w:val="16"/>
                <w:szCs w:val="16"/>
              </w:rPr>
            </w:pPr>
            <w:r w:rsidRPr="00622CF5">
              <w:rPr>
                <w:color w:val="000000"/>
                <w:sz w:val="16"/>
                <w:szCs w:val="16"/>
              </w:rPr>
              <w:t>P1604</w:t>
            </w:r>
          </w:p>
        </w:tc>
      </w:tr>
      <w:tr w:rsidR="0076112B" w:rsidRPr="00622CF5" w14:paraId="3510DDC8" w14:textId="77777777" w:rsidTr="00EF5D42">
        <w:trPr>
          <w:trHeight w:val="320"/>
        </w:trPr>
        <w:tc>
          <w:tcPr>
            <w:tcW w:w="928" w:type="dxa"/>
            <w:shd w:val="clear" w:color="auto" w:fill="auto"/>
            <w:noWrap/>
            <w:vAlign w:val="bottom"/>
            <w:hideMark/>
          </w:tcPr>
          <w:p w14:paraId="4916ADDE" w14:textId="77777777" w:rsidR="0076112B" w:rsidRPr="00622CF5" w:rsidRDefault="0076112B" w:rsidP="0076112B">
            <w:pPr>
              <w:rPr>
                <w:color w:val="000000"/>
                <w:sz w:val="16"/>
                <w:szCs w:val="16"/>
              </w:rPr>
            </w:pPr>
            <w:r w:rsidRPr="00622CF5">
              <w:rPr>
                <w:color w:val="000000"/>
                <w:sz w:val="16"/>
                <w:szCs w:val="16"/>
              </w:rPr>
              <w:t>Cycle 2</w:t>
            </w:r>
          </w:p>
        </w:tc>
        <w:tc>
          <w:tcPr>
            <w:tcW w:w="782" w:type="dxa"/>
            <w:shd w:val="clear" w:color="auto" w:fill="auto"/>
            <w:noWrap/>
            <w:vAlign w:val="bottom"/>
            <w:hideMark/>
          </w:tcPr>
          <w:p w14:paraId="0618F10C" w14:textId="77777777" w:rsidR="0076112B" w:rsidRPr="00622CF5" w:rsidRDefault="0076112B" w:rsidP="0076112B">
            <w:pPr>
              <w:jc w:val="right"/>
              <w:rPr>
                <w:color w:val="000000"/>
                <w:sz w:val="16"/>
                <w:szCs w:val="16"/>
              </w:rPr>
            </w:pPr>
            <w:r w:rsidRPr="00622CF5">
              <w:rPr>
                <w:color w:val="000000"/>
                <w:sz w:val="16"/>
                <w:szCs w:val="16"/>
              </w:rPr>
              <w:t xml:space="preserve">5.51 </w:t>
            </w:r>
            <w:r w:rsidRPr="00622CF5">
              <w:rPr>
                <w:color w:val="000000"/>
                <w:sz w:val="16"/>
                <w:szCs w:val="16"/>
              </w:rPr>
              <w:sym w:font="Symbol" w:char="F0B1"/>
            </w:r>
            <w:r w:rsidRPr="00622CF5">
              <w:rPr>
                <w:color w:val="000000"/>
                <w:sz w:val="16"/>
                <w:szCs w:val="16"/>
              </w:rPr>
              <w:t xml:space="preserve"> 0.25</w:t>
            </w:r>
          </w:p>
        </w:tc>
        <w:tc>
          <w:tcPr>
            <w:tcW w:w="967" w:type="dxa"/>
            <w:shd w:val="clear" w:color="auto" w:fill="auto"/>
            <w:noWrap/>
            <w:vAlign w:val="bottom"/>
            <w:hideMark/>
          </w:tcPr>
          <w:p w14:paraId="05E41335" w14:textId="77777777" w:rsidR="0076112B" w:rsidRPr="00622CF5" w:rsidRDefault="0076112B" w:rsidP="0076112B">
            <w:pPr>
              <w:jc w:val="right"/>
              <w:rPr>
                <w:color w:val="000000"/>
                <w:sz w:val="16"/>
                <w:szCs w:val="16"/>
              </w:rPr>
            </w:pPr>
            <w:r w:rsidRPr="00622CF5">
              <w:rPr>
                <w:color w:val="000000"/>
                <w:sz w:val="16"/>
                <w:szCs w:val="16"/>
              </w:rPr>
              <w:t xml:space="preserve">6.02 </w:t>
            </w:r>
            <w:r w:rsidRPr="00622CF5">
              <w:rPr>
                <w:color w:val="000000"/>
                <w:sz w:val="16"/>
                <w:szCs w:val="16"/>
              </w:rPr>
              <w:sym w:font="Symbol" w:char="F0B1"/>
            </w:r>
            <w:r w:rsidRPr="00622CF5">
              <w:rPr>
                <w:color w:val="000000"/>
                <w:sz w:val="16"/>
                <w:szCs w:val="16"/>
              </w:rPr>
              <w:t xml:space="preserve"> -0.13</w:t>
            </w:r>
          </w:p>
        </w:tc>
        <w:tc>
          <w:tcPr>
            <w:tcW w:w="810" w:type="dxa"/>
            <w:shd w:val="clear" w:color="auto" w:fill="auto"/>
            <w:noWrap/>
            <w:vAlign w:val="bottom"/>
            <w:hideMark/>
          </w:tcPr>
          <w:p w14:paraId="19C1946D" w14:textId="2AEE38EF" w:rsidR="0076112B" w:rsidRPr="00622CF5" w:rsidRDefault="0076112B" w:rsidP="0076112B">
            <w:pPr>
              <w:jc w:val="right"/>
              <w:rPr>
                <w:color w:val="000000"/>
                <w:sz w:val="16"/>
                <w:szCs w:val="16"/>
              </w:rPr>
            </w:pPr>
            <w:r w:rsidRPr="00622CF5">
              <w:rPr>
                <w:color w:val="000000"/>
                <w:sz w:val="16"/>
                <w:szCs w:val="16"/>
              </w:rPr>
              <w:t>17.</w:t>
            </w:r>
            <w:r w:rsidR="00EF5D42" w:rsidRPr="00622CF5">
              <w:rPr>
                <w:color w:val="000000"/>
                <w:sz w:val="16"/>
                <w:szCs w:val="16"/>
              </w:rPr>
              <w:t>7</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4.</w:t>
            </w:r>
            <w:r w:rsidR="00EF5D42" w:rsidRPr="00622CF5">
              <w:rPr>
                <w:color w:val="000000"/>
                <w:sz w:val="16"/>
                <w:szCs w:val="16"/>
              </w:rPr>
              <w:t>5</w:t>
            </w:r>
          </w:p>
        </w:tc>
        <w:tc>
          <w:tcPr>
            <w:tcW w:w="990" w:type="dxa"/>
            <w:shd w:val="clear" w:color="auto" w:fill="auto"/>
            <w:noWrap/>
            <w:vAlign w:val="bottom"/>
            <w:hideMark/>
          </w:tcPr>
          <w:p w14:paraId="3267C79B" w14:textId="77777777" w:rsidR="0076112B" w:rsidRPr="00622CF5" w:rsidRDefault="0076112B" w:rsidP="0076112B">
            <w:pPr>
              <w:jc w:val="right"/>
              <w:rPr>
                <w:color w:val="000000"/>
                <w:sz w:val="16"/>
                <w:szCs w:val="16"/>
              </w:rPr>
            </w:pPr>
            <w:r w:rsidRPr="00622CF5">
              <w:rPr>
                <w:color w:val="000000"/>
                <w:sz w:val="16"/>
                <w:szCs w:val="16"/>
              </w:rPr>
              <w:t xml:space="preserve">35.0 </w:t>
            </w:r>
            <w:r w:rsidRPr="00622CF5">
              <w:rPr>
                <w:color w:val="000000"/>
                <w:sz w:val="16"/>
                <w:szCs w:val="16"/>
              </w:rPr>
              <w:sym w:font="Symbol" w:char="F0B1"/>
            </w:r>
            <w:r w:rsidRPr="00622CF5">
              <w:rPr>
                <w:color w:val="000000"/>
                <w:sz w:val="16"/>
                <w:szCs w:val="16"/>
              </w:rPr>
              <w:t xml:space="preserve"> 5.8 </w:t>
            </w:r>
          </w:p>
        </w:tc>
        <w:tc>
          <w:tcPr>
            <w:tcW w:w="810" w:type="dxa"/>
            <w:shd w:val="clear" w:color="auto" w:fill="auto"/>
            <w:noWrap/>
            <w:vAlign w:val="bottom"/>
          </w:tcPr>
          <w:p w14:paraId="52614D04" w14:textId="11160992" w:rsidR="0076112B" w:rsidRPr="00622CF5" w:rsidRDefault="0076112B" w:rsidP="0076112B">
            <w:pPr>
              <w:jc w:val="right"/>
              <w:rPr>
                <w:color w:val="000000"/>
                <w:sz w:val="16"/>
                <w:szCs w:val="16"/>
              </w:rPr>
            </w:pPr>
            <w:r w:rsidRPr="00622CF5">
              <w:rPr>
                <w:color w:val="000000"/>
                <w:sz w:val="16"/>
                <w:szCs w:val="16"/>
              </w:rPr>
              <w:t xml:space="preserve">10.6 </w:t>
            </w:r>
            <w:r w:rsidRPr="00622CF5">
              <w:rPr>
                <w:color w:val="000000"/>
                <w:sz w:val="16"/>
                <w:szCs w:val="16"/>
              </w:rPr>
              <w:sym w:font="Symbol" w:char="F0B1"/>
            </w:r>
            <w:r w:rsidRPr="00622CF5">
              <w:rPr>
                <w:color w:val="000000"/>
                <w:sz w:val="16"/>
                <w:szCs w:val="16"/>
              </w:rPr>
              <w:t xml:space="preserve"> 2.</w:t>
            </w:r>
            <w:r w:rsidR="00EF5D42" w:rsidRPr="00622CF5">
              <w:rPr>
                <w:color w:val="000000"/>
                <w:sz w:val="16"/>
                <w:szCs w:val="16"/>
              </w:rPr>
              <w:t>7</w:t>
            </w:r>
          </w:p>
        </w:tc>
        <w:tc>
          <w:tcPr>
            <w:tcW w:w="810" w:type="dxa"/>
            <w:vAlign w:val="bottom"/>
          </w:tcPr>
          <w:p w14:paraId="79D465C5" w14:textId="77777777" w:rsidR="0076112B" w:rsidRPr="00622CF5" w:rsidRDefault="00C95FB9" w:rsidP="0076112B">
            <w:pPr>
              <w:rPr>
                <w:color w:val="000000"/>
                <w:sz w:val="16"/>
                <w:szCs w:val="16"/>
              </w:rPr>
            </w:pPr>
            <w:r w:rsidRPr="00622CF5">
              <w:rPr>
                <w:color w:val="000000"/>
                <w:sz w:val="16"/>
                <w:szCs w:val="16"/>
              </w:rPr>
              <w:t>3.4</w:t>
            </w:r>
          </w:p>
        </w:tc>
        <w:tc>
          <w:tcPr>
            <w:tcW w:w="810" w:type="dxa"/>
            <w:vAlign w:val="bottom"/>
          </w:tcPr>
          <w:p w14:paraId="6451362B" w14:textId="77777777" w:rsidR="0076112B" w:rsidRPr="00622CF5" w:rsidRDefault="0076112B" w:rsidP="0076112B">
            <w:pPr>
              <w:rPr>
                <w:sz w:val="16"/>
                <w:szCs w:val="16"/>
              </w:rPr>
            </w:pPr>
            <w:r w:rsidRPr="00622CF5">
              <w:rPr>
                <w:color w:val="000000"/>
                <w:sz w:val="16"/>
                <w:szCs w:val="16"/>
              </w:rPr>
              <w:t xml:space="preserve">0.55 </w:t>
            </w:r>
            <w:r w:rsidRPr="00622CF5">
              <w:rPr>
                <w:color w:val="000000"/>
                <w:sz w:val="16"/>
                <w:szCs w:val="16"/>
              </w:rPr>
              <w:sym w:font="Symbol" w:char="F0B1"/>
            </w:r>
            <w:r w:rsidRPr="00622CF5">
              <w:rPr>
                <w:color w:val="000000"/>
                <w:sz w:val="16"/>
                <w:szCs w:val="16"/>
              </w:rPr>
              <w:t xml:space="preserve"> 0.06</w:t>
            </w:r>
          </w:p>
        </w:tc>
        <w:tc>
          <w:tcPr>
            <w:tcW w:w="810" w:type="dxa"/>
            <w:vAlign w:val="bottom"/>
          </w:tcPr>
          <w:p w14:paraId="1A97F65A" w14:textId="4EFD2F2D"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52D28F4B" w14:textId="77777777" w:rsidR="0076112B" w:rsidRPr="00622CF5" w:rsidRDefault="0076112B" w:rsidP="0076112B">
            <w:pPr>
              <w:rPr>
                <w:color w:val="000000"/>
                <w:sz w:val="16"/>
                <w:szCs w:val="16"/>
              </w:rPr>
            </w:pPr>
            <w:r w:rsidRPr="00622CF5">
              <w:rPr>
                <w:color w:val="000000"/>
                <w:sz w:val="16"/>
                <w:szCs w:val="16"/>
              </w:rPr>
              <w:t xml:space="preserve">42.25 </w:t>
            </w:r>
            <w:r w:rsidRPr="00622CF5">
              <w:rPr>
                <w:color w:val="000000"/>
                <w:sz w:val="16"/>
                <w:szCs w:val="16"/>
              </w:rPr>
              <w:sym w:font="Symbol" w:char="F0B1"/>
            </w:r>
            <w:r w:rsidRPr="00622CF5">
              <w:rPr>
                <w:color w:val="000000"/>
                <w:sz w:val="16"/>
                <w:szCs w:val="16"/>
              </w:rPr>
              <w:t xml:space="preserve"> 9.3</w:t>
            </w:r>
          </w:p>
        </w:tc>
        <w:tc>
          <w:tcPr>
            <w:tcW w:w="810" w:type="dxa"/>
            <w:vAlign w:val="bottom"/>
          </w:tcPr>
          <w:p w14:paraId="72D01DB7" w14:textId="318CDF7C" w:rsidR="0076112B" w:rsidRPr="00622CF5" w:rsidRDefault="0076112B" w:rsidP="0076112B">
            <w:pPr>
              <w:rPr>
                <w:color w:val="000000"/>
                <w:sz w:val="16"/>
                <w:szCs w:val="16"/>
              </w:rPr>
            </w:pPr>
            <w:r w:rsidRPr="00622CF5">
              <w:rPr>
                <w:color w:val="000000"/>
                <w:sz w:val="16"/>
                <w:szCs w:val="16"/>
              </w:rPr>
              <w:t xml:space="preserve">57.25 </w:t>
            </w:r>
            <w:r w:rsidRPr="00622CF5">
              <w:rPr>
                <w:color w:val="000000"/>
                <w:sz w:val="16"/>
                <w:szCs w:val="16"/>
              </w:rPr>
              <w:sym w:font="Symbol" w:char="F0B1"/>
            </w:r>
            <w:r w:rsidRPr="00622CF5">
              <w:rPr>
                <w:color w:val="000000"/>
                <w:sz w:val="16"/>
                <w:szCs w:val="16"/>
              </w:rPr>
              <w:t xml:space="preserve"> </w:t>
            </w:r>
            <w:r w:rsidR="006D08AE" w:rsidRPr="00622CF5">
              <w:rPr>
                <w:color w:val="000000"/>
                <w:sz w:val="16"/>
                <w:szCs w:val="16"/>
              </w:rPr>
              <w:t>3</w:t>
            </w:r>
          </w:p>
        </w:tc>
      </w:tr>
      <w:tr w:rsidR="0076112B" w:rsidRPr="00622CF5" w14:paraId="4B93A07B" w14:textId="77777777" w:rsidTr="00EF5D42">
        <w:trPr>
          <w:trHeight w:val="320"/>
        </w:trPr>
        <w:tc>
          <w:tcPr>
            <w:tcW w:w="928" w:type="dxa"/>
            <w:shd w:val="clear" w:color="auto" w:fill="auto"/>
            <w:noWrap/>
            <w:vAlign w:val="bottom"/>
            <w:hideMark/>
          </w:tcPr>
          <w:p w14:paraId="63191580" w14:textId="77777777" w:rsidR="0076112B" w:rsidRPr="00622CF5" w:rsidRDefault="0076112B" w:rsidP="0076112B">
            <w:pPr>
              <w:rPr>
                <w:color w:val="000000"/>
                <w:sz w:val="16"/>
                <w:szCs w:val="16"/>
              </w:rPr>
            </w:pPr>
            <w:r w:rsidRPr="00622CF5">
              <w:rPr>
                <w:color w:val="000000"/>
                <w:sz w:val="16"/>
                <w:szCs w:val="16"/>
              </w:rPr>
              <w:t>Cycle_3</w:t>
            </w:r>
          </w:p>
        </w:tc>
        <w:tc>
          <w:tcPr>
            <w:tcW w:w="782" w:type="dxa"/>
            <w:shd w:val="clear" w:color="auto" w:fill="auto"/>
            <w:noWrap/>
            <w:vAlign w:val="bottom"/>
            <w:hideMark/>
          </w:tcPr>
          <w:p w14:paraId="545AB327" w14:textId="77777777" w:rsidR="0076112B" w:rsidRPr="00622CF5" w:rsidRDefault="0076112B" w:rsidP="0076112B">
            <w:pPr>
              <w:jc w:val="right"/>
              <w:rPr>
                <w:color w:val="000000"/>
                <w:sz w:val="16"/>
                <w:szCs w:val="16"/>
              </w:rPr>
            </w:pPr>
            <w:r w:rsidRPr="00622CF5">
              <w:rPr>
                <w:color w:val="000000"/>
                <w:sz w:val="16"/>
                <w:szCs w:val="16"/>
              </w:rPr>
              <w:t xml:space="preserve">-0.59 </w:t>
            </w:r>
            <w:r w:rsidRPr="00622CF5">
              <w:rPr>
                <w:color w:val="000000"/>
                <w:sz w:val="16"/>
                <w:szCs w:val="16"/>
              </w:rPr>
              <w:sym w:font="Symbol" w:char="F0B1"/>
            </w:r>
            <w:r w:rsidRPr="00622CF5">
              <w:rPr>
                <w:color w:val="000000"/>
                <w:sz w:val="16"/>
                <w:szCs w:val="16"/>
              </w:rPr>
              <w:t xml:space="preserve"> 5.61</w:t>
            </w:r>
          </w:p>
        </w:tc>
        <w:tc>
          <w:tcPr>
            <w:tcW w:w="967" w:type="dxa"/>
            <w:shd w:val="clear" w:color="auto" w:fill="auto"/>
            <w:noWrap/>
            <w:vAlign w:val="bottom"/>
            <w:hideMark/>
          </w:tcPr>
          <w:p w14:paraId="3697CF56" w14:textId="77777777" w:rsidR="0076112B" w:rsidRPr="00622CF5" w:rsidRDefault="0076112B" w:rsidP="0076112B">
            <w:pPr>
              <w:jc w:val="center"/>
              <w:rPr>
                <w:color w:val="000000"/>
                <w:sz w:val="16"/>
                <w:szCs w:val="16"/>
              </w:rPr>
            </w:pPr>
            <w:r w:rsidRPr="00622CF5">
              <w:rPr>
                <w:color w:val="000000"/>
                <w:sz w:val="16"/>
                <w:szCs w:val="16"/>
              </w:rPr>
              <w:t xml:space="preserve">-0.13 </w:t>
            </w:r>
            <w:r w:rsidRPr="00622CF5">
              <w:rPr>
                <w:color w:val="000000"/>
                <w:sz w:val="16"/>
                <w:szCs w:val="16"/>
              </w:rPr>
              <w:sym w:font="Symbol" w:char="F0B1"/>
            </w:r>
            <w:r w:rsidRPr="00622CF5">
              <w:rPr>
                <w:color w:val="000000"/>
                <w:sz w:val="16"/>
                <w:szCs w:val="16"/>
              </w:rPr>
              <w:t xml:space="preserve"> 1.18</w:t>
            </w:r>
          </w:p>
        </w:tc>
        <w:tc>
          <w:tcPr>
            <w:tcW w:w="810" w:type="dxa"/>
            <w:shd w:val="clear" w:color="auto" w:fill="auto"/>
            <w:noWrap/>
            <w:vAlign w:val="bottom"/>
            <w:hideMark/>
          </w:tcPr>
          <w:p w14:paraId="78F9ECDB" w14:textId="010D1270" w:rsidR="0076112B" w:rsidRPr="00622CF5" w:rsidRDefault="0076112B" w:rsidP="0076112B">
            <w:pPr>
              <w:jc w:val="right"/>
              <w:rPr>
                <w:color w:val="000000"/>
                <w:sz w:val="16"/>
                <w:szCs w:val="16"/>
              </w:rPr>
            </w:pPr>
            <w:r w:rsidRPr="00622CF5">
              <w:rPr>
                <w:color w:val="000000"/>
                <w:sz w:val="16"/>
                <w:szCs w:val="16"/>
              </w:rPr>
              <w:t>48.</w:t>
            </w:r>
            <w:r w:rsidR="00EF5D42" w:rsidRPr="00622CF5">
              <w:rPr>
                <w:color w:val="000000"/>
                <w:sz w:val="16"/>
                <w:szCs w:val="16"/>
              </w:rPr>
              <w:t>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8.</w:t>
            </w:r>
            <w:r w:rsidR="00EF5D42" w:rsidRPr="00622CF5">
              <w:rPr>
                <w:color w:val="000000"/>
                <w:sz w:val="16"/>
                <w:szCs w:val="16"/>
              </w:rPr>
              <w:t>4</w:t>
            </w:r>
          </w:p>
        </w:tc>
        <w:tc>
          <w:tcPr>
            <w:tcW w:w="990" w:type="dxa"/>
            <w:shd w:val="clear" w:color="auto" w:fill="auto"/>
            <w:noWrap/>
            <w:vAlign w:val="bottom"/>
            <w:hideMark/>
          </w:tcPr>
          <w:p w14:paraId="27008CDD" w14:textId="77777777" w:rsidR="0076112B" w:rsidRPr="00622CF5" w:rsidRDefault="0076112B" w:rsidP="0076112B">
            <w:pPr>
              <w:jc w:val="right"/>
              <w:rPr>
                <w:color w:val="000000"/>
                <w:sz w:val="16"/>
                <w:szCs w:val="16"/>
              </w:rPr>
            </w:pPr>
            <w:r w:rsidRPr="00622CF5">
              <w:rPr>
                <w:color w:val="000000"/>
                <w:sz w:val="16"/>
                <w:szCs w:val="16"/>
              </w:rPr>
              <w:t xml:space="preserve">61.9 </w:t>
            </w:r>
            <w:r w:rsidRPr="00622CF5">
              <w:rPr>
                <w:color w:val="000000"/>
                <w:sz w:val="16"/>
                <w:szCs w:val="16"/>
              </w:rPr>
              <w:sym w:font="Symbol" w:char="F0B1"/>
            </w:r>
            <w:r w:rsidRPr="00622CF5">
              <w:rPr>
                <w:color w:val="000000"/>
                <w:sz w:val="16"/>
                <w:szCs w:val="16"/>
              </w:rPr>
              <w:t xml:space="preserve"> 7.8</w:t>
            </w:r>
          </w:p>
        </w:tc>
        <w:tc>
          <w:tcPr>
            <w:tcW w:w="810" w:type="dxa"/>
            <w:shd w:val="clear" w:color="auto" w:fill="auto"/>
            <w:noWrap/>
            <w:vAlign w:val="bottom"/>
          </w:tcPr>
          <w:p w14:paraId="5B28C523" w14:textId="3A45E762" w:rsidR="0076112B" w:rsidRPr="00622CF5" w:rsidRDefault="0076112B" w:rsidP="0076112B">
            <w:pPr>
              <w:jc w:val="right"/>
              <w:rPr>
                <w:color w:val="000000"/>
                <w:sz w:val="16"/>
                <w:szCs w:val="16"/>
              </w:rPr>
            </w:pPr>
            <w:r w:rsidRPr="00622CF5">
              <w:rPr>
                <w:color w:val="000000"/>
                <w:sz w:val="16"/>
                <w:szCs w:val="16"/>
              </w:rPr>
              <w:t>23.</w:t>
            </w:r>
            <w:r w:rsidR="00EF5D42" w:rsidRPr="00622CF5">
              <w:rPr>
                <w:color w:val="000000"/>
                <w:sz w:val="16"/>
                <w:szCs w:val="16"/>
              </w:rPr>
              <w:t>9</w:t>
            </w:r>
            <w:r w:rsidRPr="00622CF5">
              <w:rPr>
                <w:color w:val="000000"/>
                <w:sz w:val="16"/>
                <w:szCs w:val="16"/>
              </w:rPr>
              <w:sym w:font="Symbol" w:char="F0B1"/>
            </w:r>
            <w:r w:rsidR="00EF5D42" w:rsidRPr="00622CF5">
              <w:rPr>
                <w:color w:val="000000"/>
                <w:sz w:val="16"/>
                <w:szCs w:val="16"/>
              </w:rPr>
              <w:t>8.0</w:t>
            </w:r>
          </w:p>
        </w:tc>
        <w:tc>
          <w:tcPr>
            <w:tcW w:w="810" w:type="dxa"/>
            <w:vAlign w:val="bottom"/>
          </w:tcPr>
          <w:p w14:paraId="461FBB29" w14:textId="12B0A1C0" w:rsidR="0076112B" w:rsidRPr="00622CF5" w:rsidRDefault="00C95FB9" w:rsidP="0076112B">
            <w:pPr>
              <w:rPr>
                <w:color w:val="000000"/>
                <w:sz w:val="16"/>
                <w:szCs w:val="16"/>
              </w:rPr>
            </w:pPr>
            <w:r w:rsidRPr="00622CF5">
              <w:rPr>
                <w:color w:val="000000"/>
                <w:sz w:val="16"/>
                <w:szCs w:val="16"/>
              </w:rPr>
              <w:t>10</w:t>
            </w:r>
            <w:r w:rsidR="006D08AE" w:rsidRPr="00622CF5">
              <w:rPr>
                <w:color w:val="000000"/>
                <w:sz w:val="16"/>
                <w:szCs w:val="16"/>
              </w:rPr>
              <w:t>.0</w:t>
            </w:r>
          </w:p>
        </w:tc>
        <w:tc>
          <w:tcPr>
            <w:tcW w:w="810" w:type="dxa"/>
            <w:vAlign w:val="bottom"/>
          </w:tcPr>
          <w:p w14:paraId="4A5BFFDE" w14:textId="77777777" w:rsidR="0076112B" w:rsidRPr="00622CF5" w:rsidRDefault="0076112B" w:rsidP="0076112B">
            <w:pPr>
              <w:rPr>
                <w:sz w:val="16"/>
                <w:szCs w:val="16"/>
              </w:rPr>
            </w:pPr>
            <w:r w:rsidRPr="00622CF5">
              <w:rPr>
                <w:color w:val="000000"/>
                <w:sz w:val="16"/>
                <w:szCs w:val="16"/>
              </w:rPr>
              <w:t xml:space="preserve">0.44  </w:t>
            </w:r>
            <w:r w:rsidRPr="00622CF5">
              <w:rPr>
                <w:color w:val="000000"/>
                <w:sz w:val="16"/>
                <w:szCs w:val="16"/>
              </w:rPr>
              <w:sym w:font="Symbol" w:char="F0B1"/>
            </w:r>
            <w:r w:rsidRPr="00622CF5">
              <w:rPr>
                <w:color w:val="000000"/>
                <w:sz w:val="16"/>
                <w:szCs w:val="16"/>
              </w:rPr>
              <w:t xml:space="preserve"> 0.07</w:t>
            </w:r>
          </w:p>
        </w:tc>
        <w:tc>
          <w:tcPr>
            <w:tcW w:w="810" w:type="dxa"/>
            <w:vAlign w:val="bottom"/>
          </w:tcPr>
          <w:p w14:paraId="4673B7AC" w14:textId="7C7A1C3B"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605A1B06" w14:textId="26CA7172" w:rsidR="0076112B" w:rsidRPr="00622CF5" w:rsidRDefault="0076112B" w:rsidP="0076112B">
            <w:pPr>
              <w:rPr>
                <w:color w:val="000000"/>
                <w:sz w:val="16"/>
                <w:szCs w:val="16"/>
              </w:rPr>
            </w:pPr>
            <w:r w:rsidRPr="00622CF5">
              <w:rPr>
                <w:color w:val="000000"/>
                <w:sz w:val="16"/>
                <w:szCs w:val="16"/>
              </w:rPr>
              <w:t>124</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7BCB9157" w14:textId="1D0FDAF9" w:rsidR="0076112B" w:rsidRPr="00622CF5" w:rsidRDefault="0076112B" w:rsidP="0076112B">
            <w:pPr>
              <w:rPr>
                <w:color w:val="000000"/>
                <w:sz w:val="16"/>
                <w:szCs w:val="16"/>
              </w:rPr>
            </w:pPr>
            <w:r w:rsidRPr="00622CF5">
              <w:rPr>
                <w:color w:val="000000"/>
                <w:sz w:val="16"/>
                <w:szCs w:val="16"/>
              </w:rPr>
              <w:t xml:space="preserve"> 131 </w:t>
            </w:r>
            <w:r w:rsidRPr="00622CF5">
              <w:rPr>
                <w:color w:val="000000"/>
                <w:sz w:val="16"/>
                <w:szCs w:val="16"/>
              </w:rPr>
              <w:sym w:font="Symbol" w:char="F0B1"/>
            </w:r>
            <w:r w:rsidRPr="00622CF5">
              <w:rPr>
                <w:color w:val="000000"/>
                <w:sz w:val="16"/>
                <w:szCs w:val="16"/>
              </w:rPr>
              <w:t xml:space="preserve"> X</w:t>
            </w:r>
          </w:p>
        </w:tc>
      </w:tr>
      <w:tr w:rsidR="0076112B" w:rsidRPr="00622CF5" w14:paraId="7B72AA88" w14:textId="77777777" w:rsidTr="00EF5D42">
        <w:trPr>
          <w:trHeight w:val="320"/>
        </w:trPr>
        <w:tc>
          <w:tcPr>
            <w:tcW w:w="928" w:type="dxa"/>
            <w:shd w:val="clear" w:color="auto" w:fill="auto"/>
            <w:noWrap/>
            <w:vAlign w:val="bottom"/>
            <w:hideMark/>
          </w:tcPr>
          <w:p w14:paraId="79805B7B"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4C4284DB" w14:textId="77777777" w:rsidR="0076112B" w:rsidRPr="00622CF5" w:rsidRDefault="0076112B" w:rsidP="0076112B">
            <w:pPr>
              <w:jc w:val="right"/>
              <w:rPr>
                <w:color w:val="000000"/>
                <w:sz w:val="16"/>
                <w:szCs w:val="16"/>
              </w:rPr>
            </w:pPr>
            <w:r w:rsidRPr="00622CF5">
              <w:rPr>
                <w:color w:val="000000"/>
                <w:sz w:val="16"/>
                <w:szCs w:val="16"/>
              </w:rPr>
              <w:t xml:space="preserve">39.47 </w:t>
            </w:r>
            <w:r w:rsidRPr="00622CF5">
              <w:rPr>
                <w:color w:val="000000"/>
                <w:sz w:val="16"/>
                <w:szCs w:val="16"/>
              </w:rPr>
              <w:sym w:font="Symbol" w:char="F0B1"/>
            </w:r>
            <w:r w:rsidRPr="00622CF5">
              <w:rPr>
                <w:color w:val="000000"/>
                <w:sz w:val="16"/>
                <w:szCs w:val="16"/>
              </w:rPr>
              <w:t xml:space="preserve"> 3.99</w:t>
            </w:r>
          </w:p>
        </w:tc>
        <w:tc>
          <w:tcPr>
            <w:tcW w:w="967" w:type="dxa"/>
            <w:shd w:val="clear" w:color="auto" w:fill="auto"/>
            <w:noWrap/>
            <w:vAlign w:val="bottom"/>
            <w:hideMark/>
          </w:tcPr>
          <w:p w14:paraId="2EEF931C" w14:textId="77777777" w:rsidR="0076112B" w:rsidRPr="00622CF5" w:rsidRDefault="0076112B" w:rsidP="0076112B">
            <w:pPr>
              <w:jc w:val="right"/>
              <w:rPr>
                <w:color w:val="000000"/>
                <w:sz w:val="16"/>
                <w:szCs w:val="16"/>
              </w:rPr>
            </w:pPr>
            <w:r w:rsidRPr="00622CF5">
              <w:rPr>
                <w:color w:val="000000"/>
                <w:sz w:val="16"/>
                <w:szCs w:val="16"/>
              </w:rPr>
              <w:t xml:space="preserve">16.37 </w:t>
            </w:r>
            <w:r w:rsidRPr="00622CF5">
              <w:rPr>
                <w:color w:val="000000"/>
                <w:sz w:val="16"/>
                <w:szCs w:val="16"/>
              </w:rPr>
              <w:sym w:font="Symbol" w:char="F0B1"/>
            </w:r>
            <w:r w:rsidRPr="00622CF5">
              <w:rPr>
                <w:color w:val="000000"/>
                <w:sz w:val="16"/>
                <w:szCs w:val="16"/>
              </w:rPr>
              <w:t xml:space="preserve"> 4.04</w:t>
            </w:r>
          </w:p>
        </w:tc>
        <w:tc>
          <w:tcPr>
            <w:tcW w:w="810" w:type="dxa"/>
            <w:shd w:val="clear" w:color="auto" w:fill="auto"/>
            <w:noWrap/>
            <w:vAlign w:val="bottom"/>
            <w:hideMark/>
          </w:tcPr>
          <w:p w14:paraId="37EB72F0" w14:textId="15F52F32" w:rsidR="0076112B" w:rsidRPr="00622CF5" w:rsidRDefault="0076112B" w:rsidP="0076112B">
            <w:pPr>
              <w:jc w:val="right"/>
              <w:rPr>
                <w:color w:val="000000"/>
                <w:sz w:val="16"/>
                <w:szCs w:val="16"/>
              </w:rPr>
            </w:pPr>
            <w:r w:rsidRPr="00622CF5">
              <w:rPr>
                <w:color w:val="000000"/>
                <w:sz w:val="16"/>
                <w:szCs w:val="16"/>
              </w:rPr>
              <w:t>126.4</w:t>
            </w:r>
            <w:r w:rsidRPr="00622CF5">
              <w:rPr>
                <w:color w:val="000000"/>
                <w:sz w:val="16"/>
                <w:szCs w:val="16"/>
              </w:rPr>
              <w:sym w:font="Symbol" w:char="F0B1"/>
            </w:r>
            <w:r w:rsidRPr="00622CF5">
              <w:rPr>
                <w:color w:val="000000"/>
                <w:sz w:val="16"/>
                <w:szCs w:val="16"/>
              </w:rPr>
              <w:t xml:space="preserve"> 23.</w:t>
            </w:r>
            <w:r w:rsidR="00EF5D42" w:rsidRPr="00622CF5">
              <w:rPr>
                <w:color w:val="000000"/>
                <w:sz w:val="16"/>
                <w:szCs w:val="16"/>
              </w:rPr>
              <w:t>4</w:t>
            </w:r>
          </w:p>
        </w:tc>
        <w:tc>
          <w:tcPr>
            <w:tcW w:w="990" w:type="dxa"/>
            <w:shd w:val="clear" w:color="auto" w:fill="auto"/>
            <w:noWrap/>
            <w:vAlign w:val="bottom"/>
            <w:hideMark/>
          </w:tcPr>
          <w:p w14:paraId="5EA52BE4" w14:textId="5A53375D" w:rsidR="0076112B" w:rsidRPr="00622CF5" w:rsidRDefault="007262FA" w:rsidP="0076112B">
            <w:pPr>
              <w:rPr>
                <w:color w:val="000000"/>
                <w:sz w:val="16"/>
                <w:szCs w:val="16"/>
              </w:rPr>
            </w:pPr>
            <w:r w:rsidRPr="00622CF5">
              <w:rPr>
                <w:color w:val="000000"/>
                <w:sz w:val="16"/>
                <w:szCs w:val="16"/>
              </w:rPr>
              <w:t>ND</w:t>
            </w:r>
          </w:p>
        </w:tc>
        <w:tc>
          <w:tcPr>
            <w:tcW w:w="810" w:type="dxa"/>
            <w:shd w:val="clear" w:color="auto" w:fill="auto"/>
            <w:noWrap/>
            <w:vAlign w:val="bottom"/>
            <w:hideMark/>
          </w:tcPr>
          <w:p w14:paraId="0191A758" w14:textId="43AB311A" w:rsidR="0076112B" w:rsidRPr="00622CF5" w:rsidRDefault="0076112B" w:rsidP="0076112B">
            <w:pPr>
              <w:jc w:val="right"/>
              <w:rPr>
                <w:color w:val="000000"/>
                <w:sz w:val="16"/>
                <w:szCs w:val="16"/>
              </w:rPr>
            </w:pPr>
            <w:r w:rsidRPr="00622CF5">
              <w:rPr>
                <w:color w:val="000000"/>
                <w:sz w:val="16"/>
                <w:szCs w:val="16"/>
              </w:rPr>
              <w:t>22.</w:t>
            </w:r>
            <w:r w:rsidR="00EF5D42" w:rsidRPr="00622CF5">
              <w:rPr>
                <w:color w:val="000000"/>
                <w:sz w:val="16"/>
                <w:szCs w:val="16"/>
              </w:rPr>
              <w:t>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5.</w:t>
            </w:r>
            <w:r w:rsidR="00EF5D42" w:rsidRPr="00622CF5">
              <w:rPr>
                <w:color w:val="000000"/>
                <w:sz w:val="16"/>
                <w:szCs w:val="16"/>
              </w:rPr>
              <w:t>9</w:t>
            </w:r>
            <w:r w:rsidRPr="00622CF5">
              <w:rPr>
                <w:color w:val="000000"/>
                <w:sz w:val="16"/>
                <w:szCs w:val="16"/>
              </w:rPr>
              <w:t xml:space="preserve"> </w:t>
            </w:r>
          </w:p>
        </w:tc>
        <w:tc>
          <w:tcPr>
            <w:tcW w:w="810" w:type="dxa"/>
            <w:vAlign w:val="bottom"/>
          </w:tcPr>
          <w:p w14:paraId="4BCD8275" w14:textId="77777777" w:rsidR="0076112B" w:rsidRPr="00622CF5" w:rsidRDefault="00C95FB9" w:rsidP="0076112B">
            <w:pPr>
              <w:rPr>
                <w:color w:val="000000"/>
                <w:sz w:val="16"/>
                <w:szCs w:val="16"/>
              </w:rPr>
            </w:pPr>
            <w:r w:rsidRPr="00622CF5">
              <w:rPr>
                <w:color w:val="000000"/>
                <w:sz w:val="16"/>
                <w:szCs w:val="16"/>
              </w:rPr>
              <w:t>20.9</w:t>
            </w:r>
            <w:r w:rsidR="0076112B" w:rsidRPr="00622CF5">
              <w:rPr>
                <w:color w:val="000000"/>
                <w:sz w:val="16"/>
                <w:szCs w:val="16"/>
              </w:rPr>
              <w:t xml:space="preserve"> </w:t>
            </w:r>
          </w:p>
        </w:tc>
        <w:tc>
          <w:tcPr>
            <w:tcW w:w="810" w:type="dxa"/>
            <w:vAlign w:val="bottom"/>
          </w:tcPr>
          <w:p w14:paraId="261291C8" w14:textId="77777777" w:rsidR="0076112B" w:rsidRPr="00622CF5" w:rsidRDefault="0076112B" w:rsidP="0076112B">
            <w:pPr>
              <w:rPr>
                <w:sz w:val="16"/>
                <w:szCs w:val="16"/>
              </w:rPr>
            </w:pPr>
            <w:r w:rsidRPr="00622CF5">
              <w:rPr>
                <w:color w:val="000000"/>
                <w:sz w:val="16"/>
                <w:szCs w:val="16"/>
              </w:rPr>
              <w:t xml:space="preserve">0.16 </w:t>
            </w:r>
            <w:r w:rsidRPr="00622CF5">
              <w:rPr>
                <w:color w:val="000000"/>
                <w:sz w:val="16"/>
                <w:szCs w:val="16"/>
              </w:rPr>
              <w:sym w:font="Symbol" w:char="F0B1"/>
            </w:r>
            <w:r w:rsidRPr="00622CF5">
              <w:rPr>
                <w:color w:val="000000"/>
                <w:sz w:val="16"/>
                <w:szCs w:val="16"/>
              </w:rPr>
              <w:t xml:space="preserve"> 0.01 </w:t>
            </w:r>
          </w:p>
        </w:tc>
        <w:tc>
          <w:tcPr>
            <w:tcW w:w="810" w:type="dxa"/>
            <w:vAlign w:val="bottom"/>
          </w:tcPr>
          <w:p w14:paraId="316F6B57" w14:textId="2114E428"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1A75BF9A" w14:textId="77777777" w:rsidR="0076112B" w:rsidRPr="00622CF5" w:rsidRDefault="0076112B" w:rsidP="0076112B">
            <w:pPr>
              <w:rPr>
                <w:color w:val="000000"/>
                <w:sz w:val="16"/>
                <w:szCs w:val="16"/>
              </w:rPr>
            </w:pPr>
            <w:r w:rsidRPr="00622CF5">
              <w:rPr>
                <w:color w:val="000000"/>
                <w:sz w:val="16"/>
                <w:szCs w:val="16"/>
              </w:rPr>
              <w:t>348</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32442600" w14:textId="77777777" w:rsidR="0076112B" w:rsidRPr="00622CF5" w:rsidRDefault="0076112B" w:rsidP="0076112B">
            <w:pPr>
              <w:rPr>
                <w:color w:val="000000"/>
                <w:sz w:val="16"/>
                <w:szCs w:val="16"/>
              </w:rPr>
            </w:pPr>
            <w:r w:rsidRPr="00622CF5">
              <w:rPr>
                <w:color w:val="000000"/>
                <w:sz w:val="16"/>
                <w:szCs w:val="16"/>
              </w:rPr>
              <w:t xml:space="preserve">418.35 </w:t>
            </w:r>
            <w:r w:rsidRPr="00622CF5">
              <w:rPr>
                <w:color w:val="000000"/>
                <w:sz w:val="16"/>
                <w:szCs w:val="16"/>
              </w:rPr>
              <w:sym w:font="Symbol" w:char="F0B1"/>
            </w:r>
            <w:r w:rsidRPr="00622CF5">
              <w:rPr>
                <w:color w:val="000000"/>
                <w:sz w:val="16"/>
                <w:szCs w:val="16"/>
              </w:rPr>
              <w:t xml:space="preserve"> 190.16</w:t>
            </w:r>
          </w:p>
        </w:tc>
      </w:tr>
      <w:tr w:rsidR="0076112B" w:rsidRPr="00622CF5" w14:paraId="5713F3E5" w14:textId="77777777" w:rsidTr="0076112B">
        <w:trPr>
          <w:trHeight w:val="320"/>
        </w:trPr>
        <w:tc>
          <w:tcPr>
            <w:tcW w:w="9337" w:type="dxa"/>
            <w:gridSpan w:val="11"/>
            <w:shd w:val="pct15" w:color="auto" w:fill="auto"/>
            <w:noWrap/>
            <w:vAlign w:val="bottom"/>
            <w:hideMark/>
          </w:tcPr>
          <w:p w14:paraId="7905301E" w14:textId="77777777" w:rsidR="0076112B" w:rsidRPr="00622CF5" w:rsidRDefault="0076112B" w:rsidP="0076112B">
            <w:pPr>
              <w:jc w:val="center"/>
              <w:rPr>
                <w:color w:val="000000"/>
                <w:sz w:val="16"/>
                <w:szCs w:val="16"/>
              </w:rPr>
            </w:pPr>
            <w:r w:rsidRPr="00622CF5">
              <w:rPr>
                <w:color w:val="000000"/>
                <w:sz w:val="16"/>
                <w:szCs w:val="16"/>
              </w:rPr>
              <w:t>P1706</w:t>
            </w:r>
          </w:p>
        </w:tc>
      </w:tr>
      <w:tr w:rsidR="0076112B" w:rsidRPr="00622CF5" w14:paraId="53737D95" w14:textId="77777777" w:rsidTr="00EF5D42">
        <w:trPr>
          <w:trHeight w:val="215"/>
        </w:trPr>
        <w:tc>
          <w:tcPr>
            <w:tcW w:w="928" w:type="dxa"/>
            <w:shd w:val="clear" w:color="auto" w:fill="auto"/>
            <w:noWrap/>
            <w:vAlign w:val="bottom"/>
            <w:hideMark/>
          </w:tcPr>
          <w:p w14:paraId="338081EB" w14:textId="77777777" w:rsidR="0076112B" w:rsidRPr="00622CF5" w:rsidRDefault="0076112B" w:rsidP="0076112B">
            <w:pPr>
              <w:rPr>
                <w:color w:val="000000"/>
                <w:sz w:val="16"/>
                <w:szCs w:val="16"/>
              </w:rPr>
            </w:pPr>
            <w:r w:rsidRPr="00622CF5">
              <w:rPr>
                <w:color w:val="000000"/>
                <w:sz w:val="16"/>
                <w:szCs w:val="16"/>
              </w:rPr>
              <w:t>Cycle 1</w:t>
            </w:r>
          </w:p>
        </w:tc>
        <w:tc>
          <w:tcPr>
            <w:tcW w:w="782" w:type="dxa"/>
            <w:shd w:val="clear" w:color="auto" w:fill="auto"/>
            <w:noWrap/>
            <w:vAlign w:val="bottom"/>
            <w:hideMark/>
          </w:tcPr>
          <w:p w14:paraId="6404D329" w14:textId="77777777" w:rsidR="0076112B" w:rsidRPr="00622CF5" w:rsidRDefault="0076112B" w:rsidP="0076112B">
            <w:pPr>
              <w:jc w:val="right"/>
              <w:rPr>
                <w:sz w:val="16"/>
                <w:szCs w:val="16"/>
              </w:rPr>
            </w:pPr>
            <w:r w:rsidRPr="00622CF5">
              <w:rPr>
                <w:sz w:val="16"/>
                <w:szCs w:val="16"/>
              </w:rPr>
              <w:t xml:space="preserve">58.89 </w:t>
            </w:r>
            <w:r w:rsidRPr="00622CF5">
              <w:rPr>
                <w:color w:val="000000"/>
                <w:sz w:val="16"/>
                <w:szCs w:val="16"/>
              </w:rPr>
              <w:sym w:font="Symbol" w:char="F0B1"/>
            </w:r>
            <w:r w:rsidRPr="00622CF5">
              <w:rPr>
                <w:sz w:val="16"/>
                <w:szCs w:val="16"/>
              </w:rPr>
              <w:t xml:space="preserve"> 1.24</w:t>
            </w:r>
          </w:p>
        </w:tc>
        <w:tc>
          <w:tcPr>
            <w:tcW w:w="967" w:type="dxa"/>
            <w:shd w:val="clear" w:color="auto" w:fill="auto"/>
            <w:noWrap/>
            <w:vAlign w:val="bottom"/>
            <w:hideMark/>
          </w:tcPr>
          <w:p w14:paraId="2825ADFA" w14:textId="77777777" w:rsidR="0076112B" w:rsidRPr="00622CF5" w:rsidRDefault="0076112B" w:rsidP="0076112B">
            <w:pPr>
              <w:jc w:val="right"/>
              <w:rPr>
                <w:sz w:val="16"/>
                <w:szCs w:val="16"/>
              </w:rPr>
            </w:pPr>
            <w:r w:rsidRPr="00622CF5">
              <w:rPr>
                <w:sz w:val="16"/>
                <w:szCs w:val="16"/>
              </w:rPr>
              <w:t xml:space="preserve">77.84 </w:t>
            </w:r>
            <w:r w:rsidRPr="00622CF5">
              <w:rPr>
                <w:sz w:val="16"/>
                <w:szCs w:val="16"/>
              </w:rPr>
              <w:sym w:font="Symbol" w:char="F0B1"/>
            </w:r>
            <w:r w:rsidRPr="00622CF5">
              <w:rPr>
                <w:sz w:val="16"/>
                <w:szCs w:val="16"/>
              </w:rPr>
              <w:t xml:space="preserve"> 0.5</w:t>
            </w:r>
          </w:p>
        </w:tc>
        <w:tc>
          <w:tcPr>
            <w:tcW w:w="810" w:type="dxa"/>
            <w:shd w:val="clear" w:color="auto" w:fill="auto"/>
            <w:noWrap/>
            <w:vAlign w:val="bottom"/>
            <w:hideMark/>
          </w:tcPr>
          <w:p w14:paraId="489020BE" w14:textId="26A5BEBA" w:rsidR="0076112B" w:rsidRPr="00622CF5" w:rsidRDefault="0076112B" w:rsidP="0076112B">
            <w:pPr>
              <w:jc w:val="right"/>
              <w:rPr>
                <w:color w:val="000000"/>
                <w:sz w:val="16"/>
                <w:szCs w:val="16"/>
              </w:rPr>
            </w:pPr>
            <w:r w:rsidRPr="00622CF5">
              <w:rPr>
                <w:color w:val="000000"/>
                <w:sz w:val="16"/>
                <w:szCs w:val="16"/>
              </w:rPr>
              <w:t>511.5</w:t>
            </w:r>
            <w:r w:rsidRPr="00622CF5">
              <w:rPr>
                <w:color w:val="000000"/>
                <w:sz w:val="16"/>
                <w:szCs w:val="16"/>
              </w:rPr>
              <w:sym w:font="Symbol" w:char="F0B1"/>
            </w:r>
            <w:r w:rsidRPr="00622CF5">
              <w:rPr>
                <w:color w:val="000000"/>
                <w:sz w:val="16"/>
                <w:szCs w:val="16"/>
              </w:rPr>
              <w:t xml:space="preserve"> 150.</w:t>
            </w:r>
            <w:r w:rsidR="00EF5D42" w:rsidRPr="00622CF5">
              <w:rPr>
                <w:color w:val="000000"/>
                <w:sz w:val="16"/>
                <w:szCs w:val="16"/>
              </w:rPr>
              <w:t>1</w:t>
            </w:r>
          </w:p>
        </w:tc>
        <w:tc>
          <w:tcPr>
            <w:tcW w:w="990" w:type="dxa"/>
            <w:shd w:val="clear" w:color="auto" w:fill="auto"/>
            <w:noWrap/>
            <w:vAlign w:val="bottom"/>
            <w:hideMark/>
          </w:tcPr>
          <w:p w14:paraId="5C44F974" w14:textId="77777777" w:rsidR="0076112B" w:rsidRPr="00622CF5" w:rsidRDefault="0076112B" w:rsidP="0076112B">
            <w:pPr>
              <w:jc w:val="right"/>
              <w:rPr>
                <w:color w:val="000000"/>
                <w:sz w:val="16"/>
                <w:szCs w:val="16"/>
              </w:rPr>
            </w:pPr>
            <w:r w:rsidRPr="00622CF5">
              <w:rPr>
                <w:color w:val="000000"/>
                <w:sz w:val="16"/>
                <w:szCs w:val="16"/>
              </w:rPr>
              <w:t xml:space="preserve">524.1 </w:t>
            </w:r>
            <w:r w:rsidRPr="00622CF5">
              <w:rPr>
                <w:color w:val="000000"/>
                <w:sz w:val="16"/>
                <w:szCs w:val="16"/>
              </w:rPr>
              <w:sym w:font="Symbol" w:char="F0B1"/>
            </w:r>
            <w:r w:rsidRPr="00622CF5">
              <w:rPr>
                <w:color w:val="000000"/>
                <w:sz w:val="16"/>
                <w:szCs w:val="16"/>
              </w:rPr>
              <w:t xml:space="preserve"> 142.1</w:t>
            </w:r>
          </w:p>
        </w:tc>
        <w:tc>
          <w:tcPr>
            <w:tcW w:w="810" w:type="dxa"/>
            <w:shd w:val="clear" w:color="auto" w:fill="auto"/>
            <w:noWrap/>
            <w:vAlign w:val="bottom"/>
            <w:hideMark/>
          </w:tcPr>
          <w:p w14:paraId="5D22CE93" w14:textId="7AAF28DC" w:rsidR="0076112B" w:rsidRPr="00622CF5" w:rsidRDefault="0076112B" w:rsidP="0076112B">
            <w:pPr>
              <w:jc w:val="right"/>
              <w:rPr>
                <w:color w:val="000000"/>
                <w:sz w:val="16"/>
                <w:szCs w:val="16"/>
              </w:rPr>
            </w:pPr>
            <w:r w:rsidRPr="00622CF5">
              <w:rPr>
                <w:color w:val="000000"/>
                <w:sz w:val="16"/>
                <w:szCs w:val="16"/>
              </w:rPr>
              <w:t xml:space="preserve">156.8 </w:t>
            </w:r>
            <w:r w:rsidRPr="00622CF5">
              <w:rPr>
                <w:color w:val="000000"/>
                <w:sz w:val="16"/>
                <w:szCs w:val="16"/>
              </w:rPr>
              <w:sym w:font="Symbol" w:char="F0B1"/>
            </w:r>
            <w:r w:rsidRPr="00622CF5">
              <w:rPr>
                <w:color w:val="000000"/>
                <w:sz w:val="16"/>
                <w:szCs w:val="16"/>
              </w:rPr>
              <w:t xml:space="preserve"> 19.2</w:t>
            </w:r>
          </w:p>
        </w:tc>
        <w:tc>
          <w:tcPr>
            <w:tcW w:w="810" w:type="dxa"/>
            <w:vAlign w:val="bottom"/>
          </w:tcPr>
          <w:p w14:paraId="1B5BCBC6" w14:textId="77777777" w:rsidR="0076112B" w:rsidRPr="00622CF5" w:rsidRDefault="00C95FB9" w:rsidP="0076112B">
            <w:pPr>
              <w:rPr>
                <w:color w:val="000000"/>
                <w:sz w:val="16"/>
                <w:szCs w:val="16"/>
              </w:rPr>
            </w:pPr>
            <w:r w:rsidRPr="00622CF5">
              <w:rPr>
                <w:color w:val="000000"/>
                <w:sz w:val="16"/>
                <w:szCs w:val="16"/>
              </w:rPr>
              <w:t>29.3</w:t>
            </w:r>
          </w:p>
        </w:tc>
        <w:tc>
          <w:tcPr>
            <w:tcW w:w="810" w:type="dxa"/>
            <w:vAlign w:val="bottom"/>
          </w:tcPr>
          <w:p w14:paraId="2BA533C3" w14:textId="77777777" w:rsidR="0076112B" w:rsidRPr="00622CF5" w:rsidRDefault="0076112B" w:rsidP="0076112B">
            <w:pPr>
              <w:rPr>
                <w:sz w:val="16"/>
                <w:szCs w:val="16"/>
              </w:rPr>
            </w:pPr>
            <w:r w:rsidRPr="00622CF5">
              <w:rPr>
                <w:color w:val="000000"/>
                <w:sz w:val="16"/>
                <w:szCs w:val="16"/>
              </w:rPr>
              <w:t xml:space="preserve">0.34 </w:t>
            </w:r>
            <w:r w:rsidRPr="00622CF5">
              <w:rPr>
                <w:color w:val="000000"/>
                <w:sz w:val="16"/>
                <w:szCs w:val="16"/>
              </w:rPr>
              <w:sym w:font="Symbol" w:char="F0B1"/>
            </w:r>
            <w:r w:rsidRPr="00622CF5">
              <w:rPr>
                <w:color w:val="000000"/>
                <w:sz w:val="16"/>
                <w:szCs w:val="16"/>
              </w:rPr>
              <w:t xml:space="preserve"> 0.09</w:t>
            </w:r>
          </w:p>
        </w:tc>
        <w:tc>
          <w:tcPr>
            <w:tcW w:w="810" w:type="dxa"/>
            <w:vAlign w:val="bottom"/>
          </w:tcPr>
          <w:p w14:paraId="7BBF8898" w14:textId="18AAB004" w:rsidR="0076112B" w:rsidRPr="00622CF5" w:rsidRDefault="004E29E4" w:rsidP="0076112B">
            <w:pPr>
              <w:rPr>
                <w:color w:val="000000"/>
                <w:sz w:val="16"/>
                <w:szCs w:val="16"/>
              </w:rPr>
            </w:pPr>
            <w:r>
              <w:rPr>
                <w:color w:val="000000"/>
                <w:sz w:val="16"/>
                <w:szCs w:val="16"/>
              </w:rPr>
              <w:t>767.2</w:t>
            </w:r>
            <w:r w:rsidR="0076112B" w:rsidRPr="00622CF5">
              <w:rPr>
                <w:color w:val="000000"/>
                <w:sz w:val="16"/>
                <w:szCs w:val="16"/>
              </w:rPr>
              <w:t xml:space="preserve"> </w:t>
            </w:r>
            <w:r w:rsidR="0076112B" w:rsidRPr="00622CF5">
              <w:rPr>
                <w:color w:val="000000"/>
                <w:sz w:val="16"/>
                <w:szCs w:val="16"/>
              </w:rPr>
              <w:sym w:font="Symbol" w:char="F0B1"/>
            </w:r>
            <w:r w:rsidR="0076112B" w:rsidRPr="00622CF5">
              <w:rPr>
                <w:color w:val="000000"/>
                <w:sz w:val="16"/>
                <w:szCs w:val="16"/>
              </w:rPr>
              <w:t xml:space="preserve"> </w:t>
            </w:r>
            <w:r>
              <w:rPr>
                <w:color w:val="000000"/>
                <w:sz w:val="16"/>
                <w:szCs w:val="16"/>
              </w:rPr>
              <w:t>148</w:t>
            </w:r>
          </w:p>
        </w:tc>
        <w:tc>
          <w:tcPr>
            <w:tcW w:w="810" w:type="dxa"/>
            <w:vAlign w:val="bottom"/>
          </w:tcPr>
          <w:p w14:paraId="7DE8175E" w14:textId="77777777" w:rsidR="0076112B" w:rsidRPr="00622CF5" w:rsidRDefault="0076112B" w:rsidP="0076112B">
            <w:pPr>
              <w:rPr>
                <w:color w:val="000000"/>
                <w:sz w:val="16"/>
                <w:szCs w:val="16"/>
              </w:rPr>
            </w:pPr>
            <w:r w:rsidRPr="00622CF5">
              <w:rPr>
                <w:color w:val="000000"/>
                <w:sz w:val="16"/>
                <w:szCs w:val="16"/>
              </w:rPr>
              <w:t xml:space="preserve">1082 </w:t>
            </w:r>
            <w:r w:rsidRPr="00622CF5">
              <w:rPr>
                <w:color w:val="000000"/>
                <w:sz w:val="16"/>
                <w:szCs w:val="16"/>
              </w:rPr>
              <w:sym w:font="Symbol" w:char="F0B1"/>
            </w:r>
            <w:r w:rsidRPr="00622CF5">
              <w:rPr>
                <w:color w:val="000000"/>
                <w:sz w:val="16"/>
                <w:szCs w:val="16"/>
              </w:rPr>
              <w:t>134</w:t>
            </w:r>
          </w:p>
        </w:tc>
        <w:tc>
          <w:tcPr>
            <w:tcW w:w="810" w:type="dxa"/>
            <w:vAlign w:val="bottom"/>
          </w:tcPr>
          <w:p w14:paraId="4BD55D92" w14:textId="77777777" w:rsidR="0076112B" w:rsidRPr="00622CF5" w:rsidRDefault="0076112B" w:rsidP="0076112B">
            <w:pPr>
              <w:rPr>
                <w:color w:val="000000"/>
                <w:sz w:val="16"/>
                <w:szCs w:val="16"/>
              </w:rPr>
            </w:pPr>
            <w:r w:rsidRPr="00622CF5">
              <w:rPr>
                <w:color w:val="000000"/>
                <w:sz w:val="16"/>
                <w:szCs w:val="16"/>
              </w:rPr>
              <w:t xml:space="preserve">1278.67 </w:t>
            </w:r>
            <w:r w:rsidRPr="00622CF5">
              <w:rPr>
                <w:color w:val="000000"/>
                <w:sz w:val="16"/>
                <w:szCs w:val="16"/>
              </w:rPr>
              <w:sym w:font="Symbol" w:char="F0B1"/>
            </w:r>
            <w:r w:rsidRPr="00622CF5">
              <w:rPr>
                <w:color w:val="000000"/>
                <w:sz w:val="16"/>
                <w:szCs w:val="16"/>
              </w:rPr>
              <w:t xml:space="preserve"> 76.93</w:t>
            </w:r>
          </w:p>
        </w:tc>
      </w:tr>
      <w:tr w:rsidR="0076112B" w:rsidRPr="00622CF5" w14:paraId="25D80EF9" w14:textId="77777777" w:rsidTr="00EF5D42">
        <w:trPr>
          <w:trHeight w:val="320"/>
        </w:trPr>
        <w:tc>
          <w:tcPr>
            <w:tcW w:w="928" w:type="dxa"/>
            <w:shd w:val="clear" w:color="auto" w:fill="auto"/>
            <w:noWrap/>
            <w:vAlign w:val="bottom"/>
            <w:hideMark/>
          </w:tcPr>
          <w:p w14:paraId="10A5AB47" w14:textId="77777777" w:rsidR="0076112B" w:rsidRPr="00622CF5" w:rsidRDefault="0076112B" w:rsidP="0076112B">
            <w:pPr>
              <w:rPr>
                <w:color w:val="000000"/>
                <w:sz w:val="16"/>
                <w:szCs w:val="16"/>
              </w:rPr>
            </w:pPr>
            <w:r w:rsidRPr="00622CF5">
              <w:rPr>
                <w:color w:val="000000"/>
                <w:sz w:val="16"/>
                <w:szCs w:val="16"/>
              </w:rPr>
              <w:t>Cycle_2</w:t>
            </w:r>
          </w:p>
        </w:tc>
        <w:tc>
          <w:tcPr>
            <w:tcW w:w="782" w:type="dxa"/>
            <w:shd w:val="clear" w:color="auto" w:fill="auto"/>
            <w:noWrap/>
            <w:vAlign w:val="bottom"/>
            <w:hideMark/>
          </w:tcPr>
          <w:p w14:paraId="3EA876B8" w14:textId="77777777" w:rsidR="0076112B" w:rsidRPr="00622CF5" w:rsidRDefault="0076112B" w:rsidP="0076112B">
            <w:pPr>
              <w:jc w:val="right"/>
              <w:rPr>
                <w:color w:val="000000"/>
                <w:sz w:val="16"/>
                <w:szCs w:val="16"/>
              </w:rPr>
            </w:pPr>
            <w:r w:rsidRPr="00622CF5">
              <w:rPr>
                <w:color w:val="000000"/>
                <w:sz w:val="16"/>
                <w:szCs w:val="16"/>
              </w:rPr>
              <w:t xml:space="preserve">-12.23 </w:t>
            </w:r>
            <w:r w:rsidRPr="00622CF5">
              <w:rPr>
                <w:color w:val="000000"/>
                <w:sz w:val="16"/>
                <w:szCs w:val="16"/>
              </w:rPr>
              <w:sym w:font="Symbol" w:char="F0B1"/>
            </w:r>
            <w:r w:rsidRPr="00622CF5">
              <w:rPr>
                <w:color w:val="000000"/>
                <w:sz w:val="16"/>
                <w:szCs w:val="16"/>
              </w:rPr>
              <w:t xml:space="preserve"> 8.57</w:t>
            </w:r>
          </w:p>
        </w:tc>
        <w:tc>
          <w:tcPr>
            <w:tcW w:w="967" w:type="dxa"/>
            <w:shd w:val="clear" w:color="auto" w:fill="auto"/>
            <w:noWrap/>
            <w:vAlign w:val="bottom"/>
            <w:hideMark/>
          </w:tcPr>
          <w:p w14:paraId="5FDF45F6" w14:textId="77777777" w:rsidR="0076112B" w:rsidRPr="00622CF5" w:rsidRDefault="0076112B" w:rsidP="0076112B">
            <w:pPr>
              <w:jc w:val="right"/>
              <w:rPr>
                <w:color w:val="000000"/>
                <w:sz w:val="16"/>
                <w:szCs w:val="16"/>
              </w:rPr>
            </w:pPr>
            <w:r w:rsidRPr="00622CF5">
              <w:rPr>
                <w:color w:val="000000"/>
                <w:sz w:val="16"/>
                <w:szCs w:val="16"/>
              </w:rPr>
              <w:t xml:space="preserve">-14.26 </w:t>
            </w:r>
            <w:r w:rsidRPr="00622CF5">
              <w:rPr>
                <w:color w:val="000000"/>
                <w:sz w:val="16"/>
                <w:szCs w:val="16"/>
              </w:rPr>
              <w:sym w:font="Symbol" w:char="F0B1"/>
            </w:r>
            <w:r w:rsidRPr="00622CF5">
              <w:rPr>
                <w:color w:val="000000"/>
                <w:sz w:val="16"/>
                <w:szCs w:val="16"/>
              </w:rPr>
              <w:t xml:space="preserve"> 11.32</w:t>
            </w:r>
          </w:p>
        </w:tc>
        <w:tc>
          <w:tcPr>
            <w:tcW w:w="810" w:type="dxa"/>
            <w:shd w:val="clear" w:color="auto" w:fill="auto"/>
            <w:noWrap/>
            <w:vAlign w:val="bottom"/>
            <w:hideMark/>
          </w:tcPr>
          <w:p w14:paraId="138BD566" w14:textId="486F8B22" w:rsidR="0076112B" w:rsidRPr="00622CF5" w:rsidRDefault="0076112B" w:rsidP="0076112B">
            <w:pPr>
              <w:jc w:val="right"/>
              <w:rPr>
                <w:color w:val="000000"/>
                <w:sz w:val="16"/>
                <w:szCs w:val="16"/>
              </w:rPr>
            </w:pPr>
            <w:r w:rsidRPr="00622CF5">
              <w:rPr>
                <w:color w:val="000000"/>
                <w:sz w:val="16"/>
                <w:szCs w:val="16"/>
              </w:rPr>
              <w:t>256.</w:t>
            </w:r>
            <w:r w:rsidR="00EF5D42" w:rsidRPr="00622CF5">
              <w:rPr>
                <w:color w:val="000000"/>
                <w:sz w:val="16"/>
                <w:szCs w:val="16"/>
              </w:rPr>
              <w:t>3</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27.</w:t>
            </w:r>
            <w:r w:rsidR="00EF5D42" w:rsidRPr="00622CF5">
              <w:rPr>
                <w:color w:val="000000"/>
                <w:sz w:val="16"/>
                <w:szCs w:val="16"/>
              </w:rPr>
              <w:t>9</w:t>
            </w:r>
          </w:p>
        </w:tc>
        <w:tc>
          <w:tcPr>
            <w:tcW w:w="990" w:type="dxa"/>
            <w:shd w:val="clear" w:color="auto" w:fill="auto"/>
            <w:noWrap/>
            <w:vAlign w:val="bottom"/>
            <w:hideMark/>
          </w:tcPr>
          <w:p w14:paraId="76865429" w14:textId="77777777" w:rsidR="0076112B" w:rsidRPr="00622CF5" w:rsidRDefault="0076112B" w:rsidP="0076112B">
            <w:pPr>
              <w:jc w:val="right"/>
              <w:rPr>
                <w:color w:val="000000"/>
                <w:sz w:val="16"/>
                <w:szCs w:val="16"/>
              </w:rPr>
            </w:pPr>
            <w:r w:rsidRPr="00622CF5">
              <w:rPr>
                <w:color w:val="000000"/>
                <w:sz w:val="16"/>
                <w:szCs w:val="16"/>
              </w:rPr>
              <w:t xml:space="preserve">269.2 </w:t>
            </w:r>
            <w:r w:rsidRPr="00622CF5">
              <w:rPr>
                <w:color w:val="000000"/>
                <w:sz w:val="16"/>
                <w:szCs w:val="16"/>
              </w:rPr>
              <w:sym w:font="Symbol" w:char="F0B1"/>
            </w:r>
            <w:r w:rsidRPr="00622CF5">
              <w:rPr>
                <w:color w:val="000000"/>
                <w:sz w:val="16"/>
                <w:szCs w:val="16"/>
              </w:rPr>
              <w:t xml:space="preserve"> 44.1</w:t>
            </w:r>
          </w:p>
        </w:tc>
        <w:tc>
          <w:tcPr>
            <w:tcW w:w="810" w:type="dxa"/>
            <w:shd w:val="clear" w:color="auto" w:fill="auto"/>
            <w:noWrap/>
            <w:vAlign w:val="bottom"/>
            <w:hideMark/>
          </w:tcPr>
          <w:p w14:paraId="1A57AC3F" w14:textId="03FEC46B" w:rsidR="0076112B" w:rsidRPr="00622CF5" w:rsidRDefault="0076112B" w:rsidP="0076112B">
            <w:pPr>
              <w:jc w:val="right"/>
              <w:rPr>
                <w:color w:val="000000"/>
                <w:sz w:val="16"/>
                <w:szCs w:val="16"/>
              </w:rPr>
            </w:pPr>
            <w:r w:rsidRPr="00622CF5">
              <w:rPr>
                <w:color w:val="000000"/>
                <w:sz w:val="16"/>
                <w:szCs w:val="16"/>
              </w:rPr>
              <w:t xml:space="preserve">101.6 </w:t>
            </w:r>
            <w:r w:rsidRPr="00622CF5">
              <w:rPr>
                <w:color w:val="000000"/>
                <w:sz w:val="16"/>
                <w:szCs w:val="16"/>
              </w:rPr>
              <w:sym w:font="Symbol" w:char="F0B1"/>
            </w:r>
            <w:r w:rsidRPr="00622CF5">
              <w:rPr>
                <w:color w:val="000000"/>
                <w:sz w:val="16"/>
                <w:szCs w:val="16"/>
              </w:rPr>
              <w:t xml:space="preserve"> 44.</w:t>
            </w:r>
            <w:r w:rsidR="00EF5D42" w:rsidRPr="00622CF5">
              <w:rPr>
                <w:color w:val="000000"/>
                <w:sz w:val="16"/>
                <w:szCs w:val="16"/>
              </w:rPr>
              <w:t>0</w:t>
            </w:r>
          </w:p>
        </w:tc>
        <w:tc>
          <w:tcPr>
            <w:tcW w:w="810" w:type="dxa"/>
            <w:vAlign w:val="bottom"/>
          </w:tcPr>
          <w:p w14:paraId="3077B066" w14:textId="77777777" w:rsidR="0076112B" w:rsidRPr="00622CF5" w:rsidRDefault="00C95FB9" w:rsidP="0076112B">
            <w:pPr>
              <w:rPr>
                <w:color w:val="000000"/>
                <w:sz w:val="16"/>
                <w:szCs w:val="16"/>
              </w:rPr>
            </w:pPr>
            <w:r w:rsidRPr="00622CF5">
              <w:rPr>
                <w:color w:val="000000"/>
                <w:sz w:val="16"/>
                <w:szCs w:val="16"/>
              </w:rPr>
              <w:t>44.5</w:t>
            </w:r>
          </w:p>
        </w:tc>
        <w:tc>
          <w:tcPr>
            <w:tcW w:w="810" w:type="dxa"/>
            <w:vAlign w:val="bottom"/>
          </w:tcPr>
          <w:p w14:paraId="7AB705C7" w14:textId="57658130" w:rsidR="0076112B" w:rsidRPr="00622CF5" w:rsidRDefault="0076112B" w:rsidP="0076112B">
            <w:pPr>
              <w:rPr>
                <w:sz w:val="16"/>
                <w:szCs w:val="16"/>
              </w:rPr>
            </w:pPr>
            <w:r w:rsidRPr="00622CF5">
              <w:rPr>
                <w:color w:val="000000"/>
                <w:sz w:val="16"/>
                <w:szCs w:val="16"/>
              </w:rPr>
              <w:t>0.4</w:t>
            </w:r>
            <w:r w:rsidR="006D08AE" w:rsidRPr="00622CF5">
              <w:rPr>
                <w:color w:val="000000"/>
                <w:sz w:val="16"/>
                <w:szCs w:val="16"/>
              </w:rPr>
              <w:t>0</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0.14</w:t>
            </w:r>
          </w:p>
        </w:tc>
        <w:tc>
          <w:tcPr>
            <w:tcW w:w="810" w:type="dxa"/>
            <w:vAlign w:val="bottom"/>
          </w:tcPr>
          <w:p w14:paraId="5A65A37E" w14:textId="1933144B" w:rsidR="0076112B" w:rsidRPr="00622CF5" w:rsidRDefault="0076112B" w:rsidP="0076112B">
            <w:pPr>
              <w:rPr>
                <w:color w:val="000000"/>
                <w:sz w:val="16"/>
                <w:szCs w:val="16"/>
              </w:rPr>
            </w:pPr>
            <w:r w:rsidRPr="00622CF5">
              <w:rPr>
                <w:color w:val="000000"/>
                <w:sz w:val="16"/>
                <w:szCs w:val="16"/>
              </w:rPr>
              <w:t>5</w:t>
            </w:r>
            <w:r w:rsidR="004E29E4">
              <w:rPr>
                <w:color w:val="000000"/>
                <w:sz w:val="16"/>
                <w:szCs w:val="16"/>
              </w:rPr>
              <w:t>02.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r w:rsidR="004E29E4">
              <w:rPr>
                <w:color w:val="000000"/>
                <w:sz w:val="16"/>
                <w:szCs w:val="16"/>
              </w:rPr>
              <w:t>92</w:t>
            </w:r>
          </w:p>
        </w:tc>
        <w:tc>
          <w:tcPr>
            <w:tcW w:w="810" w:type="dxa"/>
            <w:vAlign w:val="bottom"/>
          </w:tcPr>
          <w:p w14:paraId="083E10E3" w14:textId="77777777" w:rsidR="0076112B" w:rsidRPr="00622CF5" w:rsidRDefault="0076112B" w:rsidP="0076112B">
            <w:pPr>
              <w:rPr>
                <w:color w:val="000000"/>
                <w:sz w:val="16"/>
                <w:szCs w:val="16"/>
              </w:rPr>
            </w:pPr>
            <w:r w:rsidRPr="00622CF5">
              <w:rPr>
                <w:color w:val="000000"/>
                <w:sz w:val="16"/>
                <w:szCs w:val="16"/>
              </w:rPr>
              <w:t xml:space="preserve">401.1 </w:t>
            </w:r>
            <w:r w:rsidRPr="00622CF5">
              <w:rPr>
                <w:color w:val="000000"/>
                <w:sz w:val="16"/>
                <w:szCs w:val="16"/>
              </w:rPr>
              <w:sym w:font="Symbol" w:char="F0B1"/>
            </w:r>
            <w:r w:rsidRPr="00622CF5">
              <w:rPr>
                <w:color w:val="000000"/>
                <w:sz w:val="16"/>
                <w:szCs w:val="16"/>
              </w:rPr>
              <w:t>52.3</w:t>
            </w:r>
          </w:p>
        </w:tc>
        <w:tc>
          <w:tcPr>
            <w:tcW w:w="810" w:type="dxa"/>
            <w:vAlign w:val="bottom"/>
          </w:tcPr>
          <w:p w14:paraId="501A8E75" w14:textId="77777777" w:rsidR="0076112B" w:rsidRPr="00622CF5" w:rsidRDefault="0076112B" w:rsidP="0076112B">
            <w:pPr>
              <w:rPr>
                <w:color w:val="000000"/>
                <w:sz w:val="16"/>
                <w:szCs w:val="16"/>
              </w:rPr>
            </w:pPr>
            <w:r w:rsidRPr="00622CF5">
              <w:rPr>
                <w:color w:val="000000"/>
                <w:sz w:val="16"/>
                <w:szCs w:val="16"/>
              </w:rPr>
              <w:t>554.25</w:t>
            </w:r>
            <w:r w:rsidRPr="00622CF5">
              <w:rPr>
                <w:color w:val="000000"/>
                <w:sz w:val="16"/>
                <w:szCs w:val="16"/>
              </w:rPr>
              <w:sym w:font="Symbol" w:char="F0B1"/>
            </w:r>
            <w:r w:rsidRPr="00622CF5">
              <w:rPr>
                <w:color w:val="000000"/>
                <w:sz w:val="16"/>
                <w:szCs w:val="16"/>
              </w:rPr>
              <w:t xml:space="preserve"> 101.32</w:t>
            </w:r>
          </w:p>
        </w:tc>
      </w:tr>
      <w:tr w:rsidR="0076112B" w:rsidRPr="00622CF5" w14:paraId="28A6407B" w14:textId="77777777" w:rsidTr="00EF5D42">
        <w:trPr>
          <w:trHeight w:val="320"/>
        </w:trPr>
        <w:tc>
          <w:tcPr>
            <w:tcW w:w="928" w:type="dxa"/>
            <w:shd w:val="clear" w:color="auto" w:fill="auto"/>
            <w:noWrap/>
            <w:vAlign w:val="bottom"/>
            <w:hideMark/>
          </w:tcPr>
          <w:p w14:paraId="6CC33295" w14:textId="77777777" w:rsidR="0076112B" w:rsidRPr="00622CF5" w:rsidRDefault="0076112B" w:rsidP="0076112B">
            <w:pPr>
              <w:rPr>
                <w:color w:val="000000"/>
                <w:sz w:val="16"/>
                <w:szCs w:val="16"/>
              </w:rPr>
            </w:pPr>
            <w:r w:rsidRPr="00622CF5">
              <w:rPr>
                <w:color w:val="000000"/>
                <w:sz w:val="16"/>
                <w:szCs w:val="16"/>
              </w:rPr>
              <w:t>Cycle 3</w:t>
            </w:r>
          </w:p>
        </w:tc>
        <w:tc>
          <w:tcPr>
            <w:tcW w:w="782" w:type="dxa"/>
            <w:shd w:val="clear" w:color="auto" w:fill="auto"/>
            <w:noWrap/>
            <w:vAlign w:val="bottom"/>
            <w:hideMark/>
          </w:tcPr>
          <w:p w14:paraId="17786CF3"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1.8 </w:t>
            </w:r>
            <w:r w:rsidRPr="00622CF5">
              <w:rPr>
                <w:color w:val="000000" w:themeColor="text1"/>
                <w:sz w:val="16"/>
                <w:szCs w:val="16"/>
              </w:rPr>
              <w:sym w:font="Symbol" w:char="F0B1"/>
            </w:r>
            <w:r w:rsidRPr="00622CF5">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0.47 </w:t>
            </w:r>
            <w:r w:rsidRPr="00622CF5">
              <w:rPr>
                <w:color w:val="000000" w:themeColor="text1"/>
                <w:sz w:val="16"/>
                <w:szCs w:val="16"/>
              </w:rPr>
              <w:sym w:font="Symbol" w:char="F0B1"/>
            </w:r>
            <w:r w:rsidRPr="00622CF5">
              <w:rPr>
                <w:color w:val="000000" w:themeColor="text1"/>
                <w:sz w:val="16"/>
                <w:szCs w:val="16"/>
              </w:rPr>
              <w:t xml:space="preserve"> 4.29</w:t>
            </w:r>
          </w:p>
        </w:tc>
        <w:tc>
          <w:tcPr>
            <w:tcW w:w="810" w:type="dxa"/>
            <w:shd w:val="clear" w:color="auto" w:fill="auto"/>
            <w:noWrap/>
            <w:vAlign w:val="bottom"/>
            <w:hideMark/>
          </w:tcPr>
          <w:p w14:paraId="335267DA" w14:textId="71EE9975" w:rsidR="0076112B" w:rsidRPr="00622CF5" w:rsidRDefault="0076112B" w:rsidP="0076112B">
            <w:pPr>
              <w:jc w:val="right"/>
              <w:rPr>
                <w:color w:val="000000"/>
                <w:sz w:val="16"/>
                <w:szCs w:val="16"/>
              </w:rPr>
            </w:pPr>
            <w:r w:rsidRPr="00622CF5">
              <w:rPr>
                <w:color w:val="000000"/>
                <w:sz w:val="16"/>
                <w:szCs w:val="16"/>
              </w:rPr>
              <w:t>70.</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21.9</w:t>
            </w:r>
          </w:p>
        </w:tc>
        <w:tc>
          <w:tcPr>
            <w:tcW w:w="990" w:type="dxa"/>
            <w:shd w:val="clear" w:color="auto" w:fill="auto"/>
            <w:noWrap/>
            <w:vAlign w:val="bottom"/>
            <w:hideMark/>
          </w:tcPr>
          <w:p w14:paraId="7B66D61C" w14:textId="77777777" w:rsidR="0076112B" w:rsidRPr="00622CF5" w:rsidRDefault="0076112B" w:rsidP="0076112B">
            <w:pPr>
              <w:jc w:val="right"/>
              <w:rPr>
                <w:color w:val="000000"/>
                <w:sz w:val="16"/>
                <w:szCs w:val="16"/>
              </w:rPr>
            </w:pPr>
            <w:r w:rsidRPr="00622CF5">
              <w:rPr>
                <w:color w:val="000000"/>
                <w:sz w:val="16"/>
                <w:szCs w:val="16"/>
              </w:rPr>
              <w:t xml:space="preserve">76.7 </w:t>
            </w:r>
            <w:r w:rsidRPr="00622CF5">
              <w:rPr>
                <w:color w:val="000000"/>
                <w:sz w:val="16"/>
                <w:szCs w:val="16"/>
              </w:rPr>
              <w:sym w:font="Symbol" w:char="F0B1"/>
            </w:r>
            <w:r w:rsidRPr="00622CF5">
              <w:rPr>
                <w:color w:val="000000"/>
                <w:sz w:val="16"/>
                <w:szCs w:val="16"/>
              </w:rPr>
              <w:t xml:space="preserve">  39.1</w:t>
            </w:r>
          </w:p>
        </w:tc>
        <w:tc>
          <w:tcPr>
            <w:tcW w:w="810" w:type="dxa"/>
            <w:shd w:val="clear" w:color="auto" w:fill="auto"/>
            <w:noWrap/>
            <w:vAlign w:val="bottom"/>
            <w:hideMark/>
          </w:tcPr>
          <w:p w14:paraId="3330DEB1" w14:textId="409AB06A" w:rsidR="0076112B" w:rsidRPr="00622CF5" w:rsidRDefault="0076112B" w:rsidP="0076112B">
            <w:pPr>
              <w:jc w:val="right"/>
              <w:rPr>
                <w:color w:val="000000"/>
                <w:sz w:val="16"/>
                <w:szCs w:val="16"/>
              </w:rPr>
            </w:pPr>
            <w:r w:rsidRPr="00622CF5">
              <w:rPr>
                <w:color w:val="000000"/>
                <w:sz w:val="16"/>
                <w:szCs w:val="16"/>
              </w:rPr>
              <w:t>29.3</w:t>
            </w:r>
            <w:r w:rsidRPr="00622CF5">
              <w:rPr>
                <w:color w:val="000000"/>
                <w:sz w:val="16"/>
                <w:szCs w:val="16"/>
              </w:rPr>
              <w:sym w:font="Symbol" w:char="F0B1"/>
            </w:r>
            <w:r w:rsidRPr="00622CF5">
              <w:rPr>
                <w:color w:val="000000"/>
                <w:sz w:val="16"/>
                <w:szCs w:val="16"/>
              </w:rPr>
              <w:t xml:space="preserve"> 18.</w:t>
            </w:r>
            <w:r w:rsidR="00EF5D42" w:rsidRPr="00622CF5">
              <w:rPr>
                <w:color w:val="000000"/>
                <w:sz w:val="16"/>
                <w:szCs w:val="16"/>
              </w:rPr>
              <w:t>5</w:t>
            </w:r>
          </w:p>
        </w:tc>
        <w:tc>
          <w:tcPr>
            <w:tcW w:w="810" w:type="dxa"/>
            <w:vAlign w:val="bottom"/>
          </w:tcPr>
          <w:p w14:paraId="74DC0324" w14:textId="77777777" w:rsidR="0076112B" w:rsidRPr="00622CF5" w:rsidRDefault="00C95FB9" w:rsidP="0076112B">
            <w:pPr>
              <w:rPr>
                <w:color w:val="000000"/>
                <w:sz w:val="16"/>
                <w:szCs w:val="16"/>
              </w:rPr>
            </w:pPr>
            <w:r w:rsidRPr="00622CF5">
              <w:rPr>
                <w:color w:val="000000"/>
                <w:sz w:val="16"/>
                <w:szCs w:val="16"/>
              </w:rPr>
              <w:t>46.7</w:t>
            </w:r>
          </w:p>
        </w:tc>
        <w:tc>
          <w:tcPr>
            <w:tcW w:w="810" w:type="dxa"/>
            <w:vAlign w:val="bottom"/>
          </w:tcPr>
          <w:p w14:paraId="377169ED" w14:textId="77777777" w:rsidR="0076112B" w:rsidRPr="00622CF5" w:rsidRDefault="0076112B" w:rsidP="0076112B">
            <w:pPr>
              <w:rPr>
                <w:sz w:val="16"/>
                <w:szCs w:val="16"/>
              </w:rPr>
            </w:pPr>
            <w:r w:rsidRPr="00622CF5">
              <w:rPr>
                <w:color w:val="000000"/>
                <w:sz w:val="16"/>
                <w:szCs w:val="16"/>
              </w:rPr>
              <w:t xml:space="preserve">0.49 </w:t>
            </w:r>
            <w:r w:rsidRPr="00622CF5">
              <w:rPr>
                <w:color w:val="000000"/>
                <w:sz w:val="16"/>
                <w:szCs w:val="16"/>
              </w:rPr>
              <w:sym w:font="Symbol" w:char="F0B1"/>
            </w:r>
            <w:r w:rsidRPr="00622CF5">
              <w:rPr>
                <w:color w:val="000000"/>
                <w:sz w:val="16"/>
                <w:szCs w:val="16"/>
              </w:rPr>
              <w:t xml:space="preserve"> 0.26</w:t>
            </w:r>
          </w:p>
        </w:tc>
        <w:tc>
          <w:tcPr>
            <w:tcW w:w="810" w:type="dxa"/>
            <w:vAlign w:val="bottom"/>
          </w:tcPr>
          <w:p w14:paraId="14F967AA" w14:textId="6BD7E930" w:rsidR="0076112B" w:rsidRPr="00622CF5" w:rsidRDefault="0076112B" w:rsidP="0076112B">
            <w:pPr>
              <w:rPr>
                <w:color w:val="000000"/>
                <w:sz w:val="16"/>
                <w:szCs w:val="16"/>
              </w:rPr>
            </w:pPr>
            <w:r w:rsidRPr="00622CF5">
              <w:rPr>
                <w:color w:val="000000"/>
                <w:sz w:val="16"/>
                <w:szCs w:val="16"/>
              </w:rPr>
              <w:t>9</w:t>
            </w:r>
            <w:r w:rsidR="004E29E4">
              <w:rPr>
                <w:color w:val="000000"/>
                <w:sz w:val="16"/>
                <w:szCs w:val="16"/>
              </w:rPr>
              <w:t>2.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r w:rsidR="004E29E4">
              <w:rPr>
                <w:color w:val="000000"/>
                <w:sz w:val="16"/>
                <w:szCs w:val="16"/>
              </w:rPr>
              <w:t>12.8</w:t>
            </w:r>
          </w:p>
        </w:tc>
        <w:tc>
          <w:tcPr>
            <w:tcW w:w="810" w:type="dxa"/>
            <w:vAlign w:val="bottom"/>
          </w:tcPr>
          <w:p w14:paraId="3F0AB1EF"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1858FB1D" w14:textId="77777777" w:rsidR="0076112B" w:rsidRPr="00622CF5" w:rsidRDefault="0076112B" w:rsidP="0076112B">
            <w:pPr>
              <w:rPr>
                <w:color w:val="000000" w:themeColor="text1"/>
                <w:sz w:val="16"/>
                <w:szCs w:val="16"/>
              </w:rPr>
            </w:pPr>
            <w:r w:rsidRPr="00622CF5">
              <w:rPr>
                <w:color w:val="000000" w:themeColor="text1"/>
                <w:sz w:val="16"/>
                <w:szCs w:val="16"/>
              </w:rPr>
              <w:t>X</w:t>
            </w:r>
          </w:p>
        </w:tc>
      </w:tr>
      <w:tr w:rsidR="0076112B" w:rsidRPr="00622CF5" w14:paraId="787A1FB9" w14:textId="77777777" w:rsidTr="00EF5D42">
        <w:trPr>
          <w:trHeight w:val="320"/>
        </w:trPr>
        <w:tc>
          <w:tcPr>
            <w:tcW w:w="928" w:type="dxa"/>
            <w:shd w:val="clear" w:color="auto" w:fill="auto"/>
            <w:noWrap/>
            <w:vAlign w:val="bottom"/>
            <w:hideMark/>
          </w:tcPr>
          <w:p w14:paraId="0D048A53"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023B4B40"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19 </w:t>
            </w:r>
            <w:r w:rsidRPr="00622CF5">
              <w:rPr>
                <w:color w:val="000000" w:themeColor="text1"/>
                <w:sz w:val="16"/>
                <w:szCs w:val="16"/>
              </w:rPr>
              <w:sym w:font="Symbol" w:char="F0B1"/>
            </w:r>
            <w:r w:rsidRPr="00622CF5">
              <w:rPr>
                <w:color w:val="000000" w:themeColor="text1"/>
                <w:sz w:val="16"/>
                <w:szCs w:val="16"/>
              </w:rPr>
              <w:t xml:space="preserve"> 1.16</w:t>
            </w:r>
          </w:p>
        </w:tc>
        <w:tc>
          <w:tcPr>
            <w:tcW w:w="967" w:type="dxa"/>
            <w:shd w:val="clear" w:color="auto" w:fill="auto"/>
            <w:noWrap/>
            <w:vAlign w:val="bottom"/>
            <w:hideMark/>
          </w:tcPr>
          <w:p w14:paraId="37C29976"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07 </w:t>
            </w:r>
            <w:r w:rsidRPr="00622CF5">
              <w:rPr>
                <w:color w:val="000000" w:themeColor="text1"/>
                <w:sz w:val="16"/>
                <w:szCs w:val="16"/>
              </w:rPr>
              <w:sym w:font="Symbol" w:char="F0B1"/>
            </w:r>
            <w:r w:rsidRPr="00622CF5">
              <w:rPr>
                <w:color w:val="000000" w:themeColor="text1"/>
                <w:sz w:val="16"/>
                <w:szCs w:val="16"/>
              </w:rPr>
              <w:t xml:space="preserve"> 0.28</w:t>
            </w:r>
          </w:p>
        </w:tc>
        <w:tc>
          <w:tcPr>
            <w:tcW w:w="810" w:type="dxa"/>
            <w:shd w:val="clear" w:color="auto" w:fill="auto"/>
            <w:noWrap/>
            <w:vAlign w:val="bottom"/>
            <w:hideMark/>
          </w:tcPr>
          <w:p w14:paraId="3F861B16" w14:textId="77777777" w:rsidR="0076112B" w:rsidRPr="00622CF5" w:rsidRDefault="0076112B" w:rsidP="0076112B">
            <w:pPr>
              <w:jc w:val="right"/>
              <w:rPr>
                <w:color w:val="000000"/>
                <w:sz w:val="16"/>
                <w:szCs w:val="16"/>
              </w:rPr>
            </w:pPr>
            <w:r w:rsidRPr="00622CF5">
              <w:rPr>
                <w:color w:val="000000"/>
                <w:sz w:val="16"/>
                <w:szCs w:val="16"/>
              </w:rPr>
              <w:t>18.5</w:t>
            </w:r>
            <w:r w:rsidRPr="00622CF5">
              <w:rPr>
                <w:color w:val="000000"/>
                <w:sz w:val="16"/>
                <w:szCs w:val="16"/>
              </w:rPr>
              <w:sym w:font="Symbol" w:char="F0B1"/>
            </w:r>
            <w:r w:rsidRPr="00622CF5">
              <w:rPr>
                <w:color w:val="000000"/>
                <w:sz w:val="16"/>
                <w:szCs w:val="16"/>
              </w:rPr>
              <w:t>X</w:t>
            </w:r>
          </w:p>
        </w:tc>
        <w:tc>
          <w:tcPr>
            <w:tcW w:w="990" w:type="dxa"/>
            <w:shd w:val="clear" w:color="auto" w:fill="auto"/>
            <w:noWrap/>
            <w:vAlign w:val="bottom"/>
            <w:hideMark/>
          </w:tcPr>
          <w:p w14:paraId="16C9F5F5" w14:textId="77777777" w:rsidR="0076112B" w:rsidRPr="00622CF5" w:rsidRDefault="0076112B" w:rsidP="0076112B">
            <w:pPr>
              <w:jc w:val="right"/>
              <w:rPr>
                <w:color w:val="000000"/>
                <w:sz w:val="16"/>
                <w:szCs w:val="16"/>
              </w:rPr>
            </w:pPr>
            <w:r w:rsidRPr="00622CF5">
              <w:rPr>
                <w:color w:val="000000"/>
                <w:sz w:val="16"/>
                <w:szCs w:val="16"/>
              </w:rPr>
              <w:t xml:space="preserve">22.00 </w:t>
            </w:r>
            <w:r w:rsidRPr="00622CF5">
              <w:rPr>
                <w:color w:val="000000"/>
                <w:sz w:val="16"/>
                <w:szCs w:val="16"/>
              </w:rPr>
              <w:sym w:font="Symbol" w:char="F0B1"/>
            </w:r>
            <w:r w:rsidRPr="00622CF5">
              <w:rPr>
                <w:color w:val="000000"/>
                <w:sz w:val="16"/>
                <w:szCs w:val="16"/>
              </w:rPr>
              <w:t xml:space="preserve"> 6.4</w:t>
            </w:r>
          </w:p>
        </w:tc>
        <w:tc>
          <w:tcPr>
            <w:tcW w:w="810" w:type="dxa"/>
            <w:shd w:val="clear" w:color="auto" w:fill="auto"/>
            <w:noWrap/>
            <w:vAlign w:val="bottom"/>
            <w:hideMark/>
          </w:tcPr>
          <w:p w14:paraId="5CED7F1C" w14:textId="2EF05174" w:rsidR="0076112B" w:rsidRPr="00622CF5" w:rsidRDefault="0076112B" w:rsidP="0076112B">
            <w:pPr>
              <w:jc w:val="right"/>
              <w:rPr>
                <w:color w:val="000000"/>
                <w:sz w:val="16"/>
                <w:szCs w:val="16"/>
              </w:rPr>
            </w:pPr>
            <w:r w:rsidRPr="00622CF5">
              <w:rPr>
                <w:color w:val="000000"/>
                <w:sz w:val="16"/>
                <w:szCs w:val="16"/>
              </w:rPr>
              <w:t>5.</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0.1</w:t>
            </w:r>
          </w:p>
        </w:tc>
        <w:tc>
          <w:tcPr>
            <w:tcW w:w="810" w:type="dxa"/>
            <w:vAlign w:val="bottom"/>
          </w:tcPr>
          <w:p w14:paraId="1E323D79" w14:textId="77777777" w:rsidR="0076112B" w:rsidRPr="00622CF5" w:rsidRDefault="00C95FB9" w:rsidP="0076112B">
            <w:pPr>
              <w:rPr>
                <w:color w:val="000000"/>
                <w:sz w:val="16"/>
                <w:szCs w:val="16"/>
              </w:rPr>
            </w:pPr>
            <w:r w:rsidRPr="00622CF5">
              <w:rPr>
                <w:color w:val="000000"/>
                <w:sz w:val="16"/>
                <w:szCs w:val="16"/>
              </w:rPr>
              <w:t>35.7</w:t>
            </w:r>
          </w:p>
        </w:tc>
        <w:tc>
          <w:tcPr>
            <w:tcW w:w="810" w:type="dxa"/>
            <w:vAlign w:val="bottom"/>
          </w:tcPr>
          <w:p w14:paraId="086D1ECE" w14:textId="77777777" w:rsidR="0076112B" w:rsidRPr="00622CF5" w:rsidRDefault="0076112B" w:rsidP="0076112B">
            <w:pPr>
              <w:rPr>
                <w:sz w:val="16"/>
                <w:szCs w:val="16"/>
              </w:rPr>
            </w:pPr>
            <w:r w:rsidRPr="00622CF5">
              <w:rPr>
                <w:color w:val="000000"/>
                <w:sz w:val="16"/>
                <w:szCs w:val="16"/>
              </w:rPr>
              <w:t xml:space="preserve">0.27 </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5D438220" w14:textId="5519BA51" w:rsidR="0076112B" w:rsidRPr="00622CF5" w:rsidRDefault="0076112B" w:rsidP="0076112B">
            <w:pPr>
              <w:rPr>
                <w:color w:val="000000"/>
                <w:sz w:val="16"/>
                <w:szCs w:val="16"/>
              </w:rPr>
            </w:pPr>
            <w:r w:rsidRPr="00622CF5">
              <w:rPr>
                <w:color w:val="000000"/>
                <w:sz w:val="16"/>
                <w:szCs w:val="16"/>
              </w:rPr>
              <w:t>3</w:t>
            </w:r>
            <w:r w:rsidR="004E29E4">
              <w:rPr>
                <w:color w:val="000000"/>
                <w:sz w:val="16"/>
                <w:szCs w:val="16"/>
              </w:rPr>
              <w:t>1.2</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1</w:t>
            </w:r>
            <w:r w:rsidR="004E29E4">
              <w:rPr>
                <w:color w:val="000000"/>
                <w:sz w:val="16"/>
                <w:szCs w:val="16"/>
              </w:rPr>
              <w:t>.4</w:t>
            </w:r>
          </w:p>
        </w:tc>
        <w:tc>
          <w:tcPr>
            <w:tcW w:w="810" w:type="dxa"/>
            <w:vAlign w:val="bottom"/>
          </w:tcPr>
          <w:p w14:paraId="01E3F5CC"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2159435E" w14:textId="77777777" w:rsidR="0076112B" w:rsidRPr="00622CF5" w:rsidRDefault="0076112B" w:rsidP="0076112B">
            <w:pPr>
              <w:rPr>
                <w:color w:val="000000" w:themeColor="text1"/>
                <w:sz w:val="16"/>
                <w:szCs w:val="16"/>
              </w:rPr>
            </w:pPr>
            <w:r w:rsidRPr="00622CF5">
              <w:rPr>
                <w:color w:val="000000" w:themeColor="text1"/>
                <w:sz w:val="16"/>
                <w:szCs w:val="16"/>
              </w:rPr>
              <w:t>X</w:t>
            </w:r>
          </w:p>
        </w:tc>
      </w:tr>
    </w:tbl>
    <w:p w14:paraId="586DF5F3" w14:textId="77777777" w:rsidR="00C60FB4" w:rsidRPr="00622CF5" w:rsidRDefault="00C60FB4">
      <w:r w:rsidRPr="00622CF5">
        <w:br w:type="page"/>
      </w:r>
    </w:p>
    <w:p w14:paraId="0D8145CB" w14:textId="77777777" w:rsidR="00C60FB4" w:rsidRPr="00622CF5" w:rsidRDefault="00C60FB4" w:rsidP="00AA1436">
      <w:pPr>
        <w:spacing w:line="360" w:lineRule="auto"/>
        <w:outlineLvl w:val="0"/>
      </w:pPr>
    </w:p>
    <w:p w14:paraId="335F4068" w14:textId="30A16297" w:rsidR="009C205F" w:rsidRPr="00622CF5" w:rsidRDefault="000C76B5" w:rsidP="009C205F">
      <w:pPr>
        <w:spacing w:line="360" w:lineRule="auto"/>
        <w:jc w:val="center"/>
        <w:rPr>
          <w:b/>
        </w:rPr>
      </w:pPr>
      <w:r w:rsidRPr="00622CF5">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622CF5" w:rsidRDefault="009C205F" w:rsidP="00283E1E">
      <w:pPr>
        <w:spacing w:line="360" w:lineRule="auto"/>
      </w:pPr>
      <w:r w:rsidRPr="00622CF5">
        <w:rPr>
          <w:b/>
        </w:rPr>
        <w:t>Figure 1.</w:t>
      </w:r>
      <w:r w:rsidRPr="00622CF5">
        <w:t xml:space="preserve"> Map of Lagrangian study sites for </w:t>
      </w:r>
      <w:r w:rsidR="00EF5D42" w:rsidRPr="00622CF5">
        <w:t xml:space="preserve">cruises </w:t>
      </w:r>
      <w:r w:rsidRPr="00622CF5">
        <w:t>P1604 (purple) and P1706 (red). P</w:t>
      </w:r>
      <w:r w:rsidR="00552F80" w:rsidRPr="00622CF5">
        <w:t>1604 started in the west</w:t>
      </w:r>
      <w:r w:rsidR="00EF5D42" w:rsidRPr="00622CF5">
        <w:t xml:space="preserve"> </w:t>
      </w:r>
      <w:r w:rsidR="00552F80" w:rsidRPr="00622CF5">
        <w:t>offshore and continues inshore, P1706 started in the east and continues further offshore.</w:t>
      </w:r>
      <w:r w:rsidR="00762669" w:rsidRPr="00622CF5">
        <w:t xml:space="preserve">  Colors indicate bathymetry. </w:t>
      </w:r>
      <w:r w:rsidR="00552F80" w:rsidRPr="00622CF5">
        <w:br w:type="page"/>
      </w:r>
    </w:p>
    <w:p w14:paraId="492B09BD" w14:textId="77777777" w:rsidR="009C205F" w:rsidRPr="00622CF5" w:rsidRDefault="009C205F" w:rsidP="009C205F">
      <w:pPr>
        <w:spacing w:line="360" w:lineRule="auto"/>
        <w:ind w:firstLine="720"/>
        <w:rPr>
          <w:rFonts w:eastAsiaTheme="minorEastAsia"/>
        </w:rPr>
      </w:pPr>
    </w:p>
    <w:p w14:paraId="132185E2" w14:textId="41A8CFDD" w:rsidR="009C205F" w:rsidRPr="00622CF5" w:rsidRDefault="00975122" w:rsidP="006C4321">
      <w:pPr>
        <w:spacing w:line="360" w:lineRule="auto"/>
        <w:rPr>
          <w:rFonts w:eastAsiaTheme="minorEastAsia"/>
        </w:rPr>
      </w:pPr>
      <w:r w:rsidRPr="00622CF5">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622CF5" w:rsidRDefault="00EF5D42" w:rsidP="00283E1E">
      <w:pPr>
        <w:spacing w:line="360" w:lineRule="auto"/>
        <w:rPr>
          <w:noProof/>
        </w:rPr>
      </w:pPr>
      <w:r w:rsidRPr="00622CF5">
        <w:rPr>
          <w:rFonts w:eastAsiaTheme="minorEastAsia"/>
          <w:b/>
          <w:sz w:val="22"/>
        </w:rPr>
        <w:t>Figure 2</w:t>
      </w:r>
      <w:r w:rsidRPr="00622CF5">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622CF5">
        <w:rPr>
          <w:rFonts w:eastAsiaTheme="minorEastAsia"/>
          <w:sz w:val="22"/>
        </w:rPr>
        <w:t>shading</w:t>
      </w:r>
      <w:r w:rsidRPr="00622CF5">
        <w:rPr>
          <w:rFonts w:eastAsiaTheme="minorEastAsia"/>
          <w:sz w:val="22"/>
        </w:rPr>
        <w:t xml:space="preserve"> indicate water-column light intensity (µmol photons m</w:t>
      </w:r>
      <w:r w:rsidRPr="00622CF5">
        <w:rPr>
          <w:rFonts w:eastAsiaTheme="minorEastAsia"/>
          <w:sz w:val="22"/>
          <w:vertAlign w:val="superscript"/>
        </w:rPr>
        <w:t>-2</w:t>
      </w:r>
      <w:r w:rsidRPr="00622CF5">
        <w:rPr>
          <w:rFonts w:eastAsiaTheme="minorEastAsia"/>
          <w:sz w:val="22"/>
        </w:rPr>
        <w:t>s</w:t>
      </w:r>
      <w:r w:rsidRPr="00622CF5">
        <w:rPr>
          <w:rFonts w:eastAsiaTheme="minorEastAsia"/>
          <w:sz w:val="22"/>
          <w:vertAlign w:val="superscript"/>
        </w:rPr>
        <w:t>-1</w:t>
      </w:r>
      <w:r w:rsidRPr="00622CF5">
        <w:rPr>
          <w:rFonts w:eastAsiaTheme="minorEastAsia"/>
          <w:sz w:val="22"/>
        </w:rPr>
        <w:t>), white solid line indicates depth of the 1% light level, and dotted line indicates the mixed layer depth.</w:t>
      </w:r>
      <w:r w:rsidR="00DC46D4" w:rsidRPr="00622CF5">
        <w:rPr>
          <w:noProof/>
        </w:rPr>
        <w:br w:type="page"/>
      </w:r>
    </w:p>
    <w:p w14:paraId="6415AA40" w14:textId="38029FAD" w:rsidR="0037297A" w:rsidRPr="00622CF5" w:rsidRDefault="007D4158" w:rsidP="00964C0A">
      <w:pPr>
        <w:spacing w:line="276" w:lineRule="auto"/>
        <w:jc w:val="center"/>
        <w:rPr>
          <w:sz w:val="16"/>
        </w:rPr>
      </w:pPr>
      <w:r>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3"/>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622CF5" w:rsidRDefault="00E1041D" w:rsidP="00283E1E">
      <w:pPr>
        <w:spacing w:line="276" w:lineRule="auto"/>
        <w:rPr>
          <w:sz w:val="20"/>
        </w:rPr>
      </w:pPr>
      <w:r w:rsidRPr="00622CF5">
        <w:rPr>
          <w:b/>
          <w:bCs/>
          <w:sz w:val="18"/>
          <w:szCs w:val="20"/>
        </w:rPr>
        <w:t>Figure 3.</w:t>
      </w:r>
      <w:r w:rsidRPr="00622CF5">
        <w:rPr>
          <w:sz w:val="18"/>
          <w:szCs w:val="20"/>
        </w:rPr>
        <w:t xml:space="preserve"> Chronology of primary production estimates during P1604. Panels [A-C] depict light intensity during P1604-C2, C3 and C4, respectively. Panels [D-F] represent NPP derived from </w:t>
      </w:r>
      <w:r w:rsidRPr="00622CF5">
        <w:rPr>
          <w:sz w:val="18"/>
          <w:szCs w:val="20"/>
          <w:vertAlign w:val="superscript"/>
        </w:rPr>
        <w:t>14</w:t>
      </w:r>
      <w:r w:rsidRPr="00622CF5">
        <w:rPr>
          <w:sz w:val="18"/>
          <w:szCs w:val="20"/>
        </w:rPr>
        <w:t>C incubations (solid lines) and NPP</w:t>
      </w:r>
      <w:r w:rsidRPr="00622CF5">
        <w:rPr>
          <w:sz w:val="18"/>
          <w:szCs w:val="20"/>
          <w:vertAlign w:val="subscript"/>
        </w:rPr>
        <w:t xml:space="preserve">G/G  </w:t>
      </w:r>
      <w:r w:rsidRPr="00622CF5">
        <w:rPr>
          <w:sz w:val="18"/>
          <w:szCs w:val="20"/>
        </w:rPr>
        <w:t xml:space="preserve">from dilution incubations (dashed lines). Panels [G-I] show new production (from </w:t>
      </w:r>
      <w:r w:rsidRPr="00622CF5">
        <w:rPr>
          <w:sz w:val="18"/>
          <w:szCs w:val="20"/>
          <w:vertAlign w:val="superscript"/>
        </w:rPr>
        <w:t>15</w:t>
      </w:r>
      <w:r w:rsidRPr="00622CF5">
        <w:rPr>
          <w:sz w:val="18"/>
          <w:szCs w:val="20"/>
        </w:rPr>
        <w:t>N incubations; solid lines) and export production from sediment traps (dashed lines). Panels [J-L] show mixed layer NCP</w:t>
      </w:r>
      <w:r w:rsidRPr="00622CF5">
        <w:rPr>
          <w:sz w:val="18"/>
          <w:szCs w:val="20"/>
          <w:vertAlign w:val="subscript"/>
        </w:rPr>
        <w:t>Prior</w:t>
      </w:r>
      <w:r w:rsidRPr="00622CF5">
        <w:rPr>
          <w:sz w:val="18"/>
          <w:szCs w:val="20"/>
        </w:rPr>
        <w:t>. Panels [M-O] show instantaneous air-sea biological O</w:t>
      </w:r>
      <w:r w:rsidRPr="00622CF5">
        <w:rPr>
          <w:sz w:val="18"/>
          <w:szCs w:val="20"/>
          <w:vertAlign w:val="subscript"/>
        </w:rPr>
        <w:t>2</w:t>
      </w:r>
      <w:r w:rsidRPr="00622CF5">
        <w:rPr>
          <w:sz w:val="18"/>
          <w:szCs w:val="20"/>
        </w:rPr>
        <w:t xml:space="preserve"> flux. Panels [P-R] represent calculated GPPs during the diel cycles as measured by NCP</w:t>
      </w:r>
      <w:r w:rsidRPr="00622CF5">
        <w:rPr>
          <w:sz w:val="18"/>
          <w:szCs w:val="20"/>
          <w:vertAlign w:val="subscript"/>
        </w:rPr>
        <w:t>inst</w:t>
      </w:r>
      <w:r w:rsidRPr="00622CF5">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622CF5" w:rsidRDefault="00B77A60" w:rsidP="000C0E80">
      <w:pPr>
        <w:spacing w:line="276" w:lineRule="auto"/>
        <w:rPr>
          <w:sz w:val="16"/>
        </w:rPr>
      </w:pPr>
    </w:p>
    <w:p w14:paraId="3A7298C5" w14:textId="77777777" w:rsidR="008823EA" w:rsidRDefault="008823EA" w:rsidP="008823EA">
      <w:pPr>
        <w:spacing w:line="276" w:lineRule="auto"/>
        <w:rPr>
          <w:b/>
          <w:bCs/>
          <w:sz w:val="20"/>
          <w:szCs w:val="32"/>
        </w:rPr>
      </w:pPr>
      <w:r>
        <w:rPr>
          <w:b/>
          <w:bCs/>
          <w:noProof/>
          <w:sz w:val="20"/>
          <w:szCs w:val="32"/>
        </w:rPr>
        <w:lastRenderedPageBreak/>
        <w:drawing>
          <wp:inline distT="0" distB="0" distL="0" distR="0" wp14:anchorId="2A30DDEE" wp14:editId="2FBEAFB4">
            <wp:extent cx="5943600" cy="763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IMS1706-revised.JPG"/>
                    <pic:cNvPicPr/>
                  </pic:nvPicPr>
                  <pic:blipFill>
                    <a:blip r:embed="rId14"/>
                    <a:stretch>
                      <a:fillRect/>
                    </a:stretch>
                  </pic:blipFill>
                  <pic:spPr>
                    <a:xfrm>
                      <a:off x="0" y="0"/>
                      <a:ext cx="5943600" cy="7634605"/>
                    </a:xfrm>
                    <a:prstGeom prst="rect">
                      <a:avLst/>
                    </a:prstGeom>
                  </pic:spPr>
                </pic:pic>
              </a:graphicData>
            </a:graphic>
          </wp:inline>
        </w:drawing>
      </w:r>
    </w:p>
    <w:p w14:paraId="0ABF6B27" w14:textId="77777777" w:rsidR="00453110" w:rsidRPr="00283E1E" w:rsidRDefault="008823EA" w:rsidP="00453110">
      <w:pPr>
        <w:spacing w:line="276" w:lineRule="auto"/>
        <w:rPr>
          <w:sz w:val="20"/>
          <w:szCs w:val="32"/>
        </w:rPr>
      </w:pPr>
      <w:r w:rsidRPr="00622CF5">
        <w:rPr>
          <w:b/>
          <w:bCs/>
          <w:sz w:val="20"/>
          <w:szCs w:val="32"/>
        </w:rPr>
        <w:t>Figure 4.</w:t>
      </w:r>
      <w:r w:rsidRPr="00622CF5">
        <w:rPr>
          <w:sz w:val="20"/>
          <w:szCs w:val="32"/>
        </w:rPr>
        <w:t xml:space="preserve"> Chronology of primary production estimates during P1706. Panels [A-D] depict the light intensity during the for cycles P1706-C1 to C4, respectively. Panel [E-H] represent NPP derived from </w:t>
      </w:r>
      <w:r w:rsidRPr="00622CF5">
        <w:rPr>
          <w:sz w:val="20"/>
          <w:szCs w:val="32"/>
          <w:vertAlign w:val="superscript"/>
        </w:rPr>
        <w:t>14</w:t>
      </w:r>
      <w:r w:rsidRPr="00622CF5">
        <w:rPr>
          <w:sz w:val="20"/>
          <w:szCs w:val="32"/>
        </w:rPr>
        <w:t>C incubations (solid lines) and the NPP</w:t>
      </w:r>
      <w:r w:rsidRPr="00622CF5">
        <w:rPr>
          <w:sz w:val="20"/>
          <w:szCs w:val="32"/>
          <w:vertAlign w:val="subscript"/>
        </w:rPr>
        <w:t xml:space="preserve">G/G </w:t>
      </w:r>
      <w:r w:rsidRPr="00622CF5">
        <w:rPr>
          <w:sz w:val="18"/>
          <w:szCs w:val="20"/>
        </w:rPr>
        <w:t>from dilution incubations</w:t>
      </w:r>
      <w:r w:rsidRPr="00622CF5">
        <w:rPr>
          <w:sz w:val="20"/>
          <w:szCs w:val="32"/>
        </w:rPr>
        <w:t xml:space="preserve"> (dashed lines). Panels [I-L] show new production (from </w:t>
      </w:r>
      <w:r w:rsidRPr="00622CF5">
        <w:rPr>
          <w:sz w:val="20"/>
          <w:szCs w:val="32"/>
          <w:vertAlign w:val="superscript"/>
        </w:rPr>
        <w:t>15</w:t>
      </w:r>
      <w:r w:rsidRPr="00622CF5">
        <w:rPr>
          <w:sz w:val="20"/>
          <w:szCs w:val="32"/>
        </w:rPr>
        <w:t xml:space="preserve">N incubations) and </w:t>
      </w:r>
      <w:r w:rsidRPr="00622CF5">
        <w:rPr>
          <w:sz w:val="20"/>
          <w:szCs w:val="32"/>
        </w:rPr>
        <w:lastRenderedPageBreak/>
        <w:t>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r>
        <w:rPr>
          <w:sz w:val="20"/>
          <w:szCs w:val="32"/>
        </w:rPr>
        <w:t xml:space="preserve"> </w:t>
      </w:r>
      <w:r w:rsidR="00453110">
        <w:rPr>
          <w:sz w:val="20"/>
          <w:szCs w:val="32"/>
        </w:rPr>
        <w:t xml:space="preserve">Please note that data of cycle 1_1 (dotted line in panel Q) have been </w:t>
      </w:r>
      <w:proofErr w:type="spellStart"/>
      <w:r w:rsidR="00453110">
        <w:rPr>
          <w:sz w:val="20"/>
          <w:szCs w:val="32"/>
        </w:rPr>
        <w:t>disroportinately</w:t>
      </w:r>
      <w:proofErr w:type="spellEnd"/>
      <w:r w:rsidR="00453110">
        <w:rPr>
          <w:sz w:val="20"/>
          <w:szCs w:val="32"/>
        </w:rPr>
        <w:t xml:space="preserve"> affected by a sudden drop in wind speed, a corresponding k-value and hence  resulted in reduced NCP</w:t>
      </w:r>
      <w:r w:rsidR="00453110" w:rsidRPr="00134BFD">
        <w:rPr>
          <w:sz w:val="20"/>
          <w:szCs w:val="32"/>
          <w:vertAlign w:val="subscript"/>
        </w:rPr>
        <w:t>inst</w:t>
      </w:r>
      <w:r w:rsidR="00453110">
        <w:rPr>
          <w:sz w:val="20"/>
          <w:szCs w:val="32"/>
        </w:rPr>
        <w:t xml:space="preserve"> values.</w:t>
      </w:r>
    </w:p>
    <w:p w14:paraId="5BCF4B7A" w14:textId="43425D72" w:rsidR="00AD6A2A" w:rsidRDefault="00AD6A2A" w:rsidP="00570102">
      <w:pPr>
        <w:spacing w:line="276" w:lineRule="auto"/>
        <w:rPr>
          <w:b/>
          <w:bCs/>
          <w:sz w:val="20"/>
          <w:szCs w:val="32"/>
        </w:rPr>
      </w:pPr>
    </w:p>
    <w:p w14:paraId="4ABD0474" w14:textId="1ECE24C7" w:rsidR="00E1041D" w:rsidRPr="00622CF5" w:rsidRDefault="008F317C" w:rsidP="00D268CE">
      <w:pPr>
        <w:spacing w:line="276" w:lineRule="auto"/>
        <w:rPr>
          <w:b/>
          <w:bCs/>
        </w:rPr>
      </w:pPr>
      <w:r>
        <w:rPr>
          <w:b/>
          <w:bCs/>
          <w:noProof/>
        </w:rPr>
        <w:drawing>
          <wp:inline distT="0" distB="0" distL="0" distR="0" wp14:anchorId="44174341" wp14:editId="65A3AE49">
            <wp:extent cx="5943488" cy="4630723"/>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 revised.JPG"/>
                    <pic:cNvPicPr/>
                  </pic:nvPicPr>
                  <pic:blipFill rotWithShape="1">
                    <a:blip r:embed="rId15"/>
                    <a:srcRect t="16620" b="23021"/>
                    <a:stretch/>
                  </pic:blipFill>
                  <pic:spPr bwMode="auto">
                    <a:xfrm>
                      <a:off x="0" y="0"/>
                      <a:ext cx="5943600" cy="4630811"/>
                    </a:xfrm>
                    <a:prstGeom prst="rect">
                      <a:avLst/>
                    </a:prstGeom>
                    <a:ln>
                      <a:noFill/>
                    </a:ln>
                    <a:extLst>
                      <a:ext uri="{53640926-AAD7-44D8-BBD7-CCE9431645EC}">
                        <a14:shadowObscured xmlns:a14="http://schemas.microsoft.com/office/drawing/2010/main"/>
                      </a:ext>
                    </a:extLst>
                  </pic:spPr>
                </pic:pic>
              </a:graphicData>
            </a:graphic>
          </wp:inline>
        </w:drawing>
      </w:r>
      <w:r w:rsidR="00E1041D" w:rsidRPr="00622CF5">
        <w:rPr>
          <w:b/>
          <w:bCs/>
        </w:rPr>
        <w:t>Figure 5.</w:t>
      </w:r>
      <w:r w:rsidR="00E1041D" w:rsidRPr="00622CF5">
        <w:t xml:space="preserve"> Summary of all production estimates. Data are normalized to carbon units. Note difference in scales between the graph panels.</w:t>
      </w:r>
    </w:p>
    <w:sectPr w:rsidR="00E1041D" w:rsidRPr="00622CF5" w:rsidSect="007037BB">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3246D" w14:textId="77777777" w:rsidR="0062436F" w:rsidRDefault="0062436F" w:rsidP="007037BB">
      <w:r>
        <w:separator/>
      </w:r>
    </w:p>
  </w:endnote>
  <w:endnote w:type="continuationSeparator" w:id="0">
    <w:p w14:paraId="2DCA0716" w14:textId="77777777" w:rsidR="0062436F" w:rsidRDefault="0062436F" w:rsidP="007037BB">
      <w:r>
        <w:continuationSeparator/>
      </w:r>
    </w:p>
  </w:endnote>
  <w:endnote w:type="continuationNotice" w:id="1">
    <w:p w14:paraId="29866AB9" w14:textId="77777777" w:rsidR="0062436F" w:rsidRDefault="006243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EndPr>
      <w:rPr>
        <w:rStyle w:val="PageNumber"/>
      </w:rPr>
    </w:sdtEndPr>
    <w:sdtContent>
      <w:p w14:paraId="1B9AF9C4" w14:textId="77777777" w:rsidR="00A01306" w:rsidRDefault="00A01306"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A01306" w:rsidRDefault="00A01306"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EndPr>
      <w:rPr>
        <w:rStyle w:val="PageNumber"/>
      </w:rPr>
    </w:sdtEndPr>
    <w:sdtContent>
      <w:p w14:paraId="5B41DAC9" w14:textId="75CBF9EB" w:rsidR="00A01306" w:rsidRDefault="00A01306"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733DBF" w14:textId="77777777" w:rsidR="00A01306" w:rsidRDefault="00A01306"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3BA44" w14:textId="77777777" w:rsidR="0062436F" w:rsidRDefault="0062436F" w:rsidP="007037BB">
      <w:r>
        <w:separator/>
      </w:r>
    </w:p>
  </w:footnote>
  <w:footnote w:type="continuationSeparator" w:id="0">
    <w:p w14:paraId="1C3C5B7B" w14:textId="77777777" w:rsidR="0062436F" w:rsidRDefault="0062436F" w:rsidP="007037BB">
      <w:r>
        <w:continuationSeparator/>
      </w:r>
    </w:p>
  </w:footnote>
  <w:footnote w:type="continuationNotice" w:id="1">
    <w:p w14:paraId="382853B7" w14:textId="77777777" w:rsidR="0062436F" w:rsidRDefault="006243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A01306" w:rsidRDefault="00A013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5DD"/>
    <w:rsid w:val="000167DE"/>
    <w:rsid w:val="00016D7F"/>
    <w:rsid w:val="00017486"/>
    <w:rsid w:val="00020311"/>
    <w:rsid w:val="00021F46"/>
    <w:rsid w:val="000224CE"/>
    <w:rsid w:val="00022744"/>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42F"/>
    <w:rsid w:val="00095C8F"/>
    <w:rsid w:val="00095DF1"/>
    <w:rsid w:val="0009600C"/>
    <w:rsid w:val="000964AD"/>
    <w:rsid w:val="000967D6"/>
    <w:rsid w:val="00096B72"/>
    <w:rsid w:val="000A1489"/>
    <w:rsid w:val="000A1A2E"/>
    <w:rsid w:val="000A1B2D"/>
    <w:rsid w:val="000A5E61"/>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21CB6"/>
    <w:rsid w:val="0012262B"/>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16B4"/>
    <w:rsid w:val="00141705"/>
    <w:rsid w:val="00142675"/>
    <w:rsid w:val="00142CBB"/>
    <w:rsid w:val="00143104"/>
    <w:rsid w:val="00143742"/>
    <w:rsid w:val="00150908"/>
    <w:rsid w:val="00150EFD"/>
    <w:rsid w:val="00152401"/>
    <w:rsid w:val="00152A48"/>
    <w:rsid w:val="00153341"/>
    <w:rsid w:val="0015421D"/>
    <w:rsid w:val="00154685"/>
    <w:rsid w:val="00154DC8"/>
    <w:rsid w:val="00164ADF"/>
    <w:rsid w:val="00170474"/>
    <w:rsid w:val="00171B7A"/>
    <w:rsid w:val="00171E48"/>
    <w:rsid w:val="0017243B"/>
    <w:rsid w:val="001725E9"/>
    <w:rsid w:val="00172640"/>
    <w:rsid w:val="00172A06"/>
    <w:rsid w:val="001733D2"/>
    <w:rsid w:val="00173716"/>
    <w:rsid w:val="0017376F"/>
    <w:rsid w:val="00176820"/>
    <w:rsid w:val="00176CF9"/>
    <w:rsid w:val="00181927"/>
    <w:rsid w:val="00181D3C"/>
    <w:rsid w:val="00182CF9"/>
    <w:rsid w:val="001832A0"/>
    <w:rsid w:val="0018333B"/>
    <w:rsid w:val="00183F85"/>
    <w:rsid w:val="00184463"/>
    <w:rsid w:val="00184AE3"/>
    <w:rsid w:val="001859B5"/>
    <w:rsid w:val="00185B38"/>
    <w:rsid w:val="00185EED"/>
    <w:rsid w:val="001867F5"/>
    <w:rsid w:val="00191688"/>
    <w:rsid w:val="001926B6"/>
    <w:rsid w:val="0019473A"/>
    <w:rsid w:val="001954EE"/>
    <w:rsid w:val="001959F3"/>
    <w:rsid w:val="00195E6D"/>
    <w:rsid w:val="0019624E"/>
    <w:rsid w:val="00196BE4"/>
    <w:rsid w:val="001A0F33"/>
    <w:rsid w:val="001A1437"/>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38F0"/>
    <w:rsid w:val="002551E3"/>
    <w:rsid w:val="00256140"/>
    <w:rsid w:val="002566E9"/>
    <w:rsid w:val="00256CD6"/>
    <w:rsid w:val="00257308"/>
    <w:rsid w:val="00257ECB"/>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0E0"/>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67B84"/>
    <w:rsid w:val="003711BC"/>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2B05"/>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1EAD"/>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2DE6"/>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29FB"/>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3110"/>
    <w:rsid w:val="00455882"/>
    <w:rsid w:val="00455B73"/>
    <w:rsid w:val="004575A1"/>
    <w:rsid w:val="004611A1"/>
    <w:rsid w:val="00461535"/>
    <w:rsid w:val="00462F36"/>
    <w:rsid w:val="0046396C"/>
    <w:rsid w:val="00466EE2"/>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29E4"/>
    <w:rsid w:val="004E31E8"/>
    <w:rsid w:val="004E45B8"/>
    <w:rsid w:val="004E50B3"/>
    <w:rsid w:val="004E52B0"/>
    <w:rsid w:val="004E5D61"/>
    <w:rsid w:val="004E6D17"/>
    <w:rsid w:val="004E6FB9"/>
    <w:rsid w:val="004F26B3"/>
    <w:rsid w:val="004F3059"/>
    <w:rsid w:val="004F34AB"/>
    <w:rsid w:val="004F3BEE"/>
    <w:rsid w:val="004F4926"/>
    <w:rsid w:val="004F57F0"/>
    <w:rsid w:val="004F67C3"/>
    <w:rsid w:val="004F6E4F"/>
    <w:rsid w:val="00501E3D"/>
    <w:rsid w:val="00502191"/>
    <w:rsid w:val="005024A2"/>
    <w:rsid w:val="005049CE"/>
    <w:rsid w:val="00505159"/>
    <w:rsid w:val="0050547F"/>
    <w:rsid w:val="005057C0"/>
    <w:rsid w:val="005066B7"/>
    <w:rsid w:val="00507060"/>
    <w:rsid w:val="005072D0"/>
    <w:rsid w:val="00510A76"/>
    <w:rsid w:val="00512B45"/>
    <w:rsid w:val="005141E5"/>
    <w:rsid w:val="00515DEC"/>
    <w:rsid w:val="00516899"/>
    <w:rsid w:val="00516B98"/>
    <w:rsid w:val="0051762A"/>
    <w:rsid w:val="00517892"/>
    <w:rsid w:val="00517AA4"/>
    <w:rsid w:val="00517C72"/>
    <w:rsid w:val="00520A15"/>
    <w:rsid w:val="005233AE"/>
    <w:rsid w:val="005256B6"/>
    <w:rsid w:val="005257F4"/>
    <w:rsid w:val="00525D26"/>
    <w:rsid w:val="00526733"/>
    <w:rsid w:val="00526FEE"/>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71FE"/>
    <w:rsid w:val="00557B88"/>
    <w:rsid w:val="0056085F"/>
    <w:rsid w:val="00561452"/>
    <w:rsid w:val="005615E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BEF"/>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436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3C44"/>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5935"/>
    <w:rsid w:val="007262FA"/>
    <w:rsid w:val="0073045E"/>
    <w:rsid w:val="00730C6B"/>
    <w:rsid w:val="00732B03"/>
    <w:rsid w:val="00734325"/>
    <w:rsid w:val="007346D1"/>
    <w:rsid w:val="00734745"/>
    <w:rsid w:val="00734C2A"/>
    <w:rsid w:val="0073726F"/>
    <w:rsid w:val="0073741C"/>
    <w:rsid w:val="00737A9A"/>
    <w:rsid w:val="007425FA"/>
    <w:rsid w:val="007433CB"/>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4F38"/>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272"/>
    <w:rsid w:val="00882349"/>
    <w:rsid w:val="008823EA"/>
    <w:rsid w:val="008825F7"/>
    <w:rsid w:val="008831F4"/>
    <w:rsid w:val="00883550"/>
    <w:rsid w:val="008836F1"/>
    <w:rsid w:val="00884780"/>
    <w:rsid w:val="00886E79"/>
    <w:rsid w:val="0088742B"/>
    <w:rsid w:val="00887651"/>
    <w:rsid w:val="00893859"/>
    <w:rsid w:val="008941A6"/>
    <w:rsid w:val="0089422F"/>
    <w:rsid w:val="00896C18"/>
    <w:rsid w:val="008A1E5D"/>
    <w:rsid w:val="008A2883"/>
    <w:rsid w:val="008A426D"/>
    <w:rsid w:val="008A49C7"/>
    <w:rsid w:val="008A568C"/>
    <w:rsid w:val="008A6749"/>
    <w:rsid w:val="008A74FD"/>
    <w:rsid w:val="008A791D"/>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5FAD"/>
    <w:rsid w:val="008C629D"/>
    <w:rsid w:val="008C6E10"/>
    <w:rsid w:val="008C711C"/>
    <w:rsid w:val="008C7366"/>
    <w:rsid w:val="008C73C3"/>
    <w:rsid w:val="008C756F"/>
    <w:rsid w:val="008D0E2A"/>
    <w:rsid w:val="008D0F1C"/>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17C"/>
    <w:rsid w:val="008F32A3"/>
    <w:rsid w:val="008F3BE3"/>
    <w:rsid w:val="008F4B1B"/>
    <w:rsid w:val="00900300"/>
    <w:rsid w:val="00900CC5"/>
    <w:rsid w:val="009014C1"/>
    <w:rsid w:val="009014CD"/>
    <w:rsid w:val="009019BA"/>
    <w:rsid w:val="009019BF"/>
    <w:rsid w:val="009021FB"/>
    <w:rsid w:val="0090236A"/>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3FB7"/>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2855"/>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306"/>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AC9"/>
    <w:rsid w:val="00A25F14"/>
    <w:rsid w:val="00A26A77"/>
    <w:rsid w:val="00A31A0D"/>
    <w:rsid w:val="00A32270"/>
    <w:rsid w:val="00A32B0F"/>
    <w:rsid w:val="00A32E08"/>
    <w:rsid w:val="00A35533"/>
    <w:rsid w:val="00A36253"/>
    <w:rsid w:val="00A36646"/>
    <w:rsid w:val="00A36E5F"/>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D3B"/>
    <w:rsid w:val="00A73FC4"/>
    <w:rsid w:val="00A76212"/>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449"/>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974"/>
    <w:rsid w:val="00AD4BDD"/>
    <w:rsid w:val="00AD5084"/>
    <w:rsid w:val="00AD5849"/>
    <w:rsid w:val="00AD5CFF"/>
    <w:rsid w:val="00AD5E6B"/>
    <w:rsid w:val="00AD5F46"/>
    <w:rsid w:val="00AD6A2A"/>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101"/>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410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C001EA"/>
    <w:rsid w:val="00C00A28"/>
    <w:rsid w:val="00C01800"/>
    <w:rsid w:val="00C03AB6"/>
    <w:rsid w:val="00C04B56"/>
    <w:rsid w:val="00C04FAD"/>
    <w:rsid w:val="00C058AF"/>
    <w:rsid w:val="00C0726B"/>
    <w:rsid w:val="00C07616"/>
    <w:rsid w:val="00C10DE7"/>
    <w:rsid w:val="00C111DA"/>
    <w:rsid w:val="00C11EC9"/>
    <w:rsid w:val="00C1308B"/>
    <w:rsid w:val="00C14C39"/>
    <w:rsid w:val="00C15893"/>
    <w:rsid w:val="00C16257"/>
    <w:rsid w:val="00C1684C"/>
    <w:rsid w:val="00C16AA9"/>
    <w:rsid w:val="00C17E90"/>
    <w:rsid w:val="00C20006"/>
    <w:rsid w:val="00C20B99"/>
    <w:rsid w:val="00C21A19"/>
    <w:rsid w:val="00C21B08"/>
    <w:rsid w:val="00C2253D"/>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3F4A"/>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3FB0"/>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1FA6"/>
    <w:rsid w:val="00CB2CF3"/>
    <w:rsid w:val="00CB305C"/>
    <w:rsid w:val="00CB3888"/>
    <w:rsid w:val="00CB3F7E"/>
    <w:rsid w:val="00CB4716"/>
    <w:rsid w:val="00CB4AE9"/>
    <w:rsid w:val="00CB4FB1"/>
    <w:rsid w:val="00CB66FD"/>
    <w:rsid w:val="00CB72D7"/>
    <w:rsid w:val="00CB792B"/>
    <w:rsid w:val="00CC1025"/>
    <w:rsid w:val="00CC37C5"/>
    <w:rsid w:val="00CC55D6"/>
    <w:rsid w:val="00CC71A3"/>
    <w:rsid w:val="00CC785E"/>
    <w:rsid w:val="00CC78A0"/>
    <w:rsid w:val="00CD134B"/>
    <w:rsid w:val="00CD166F"/>
    <w:rsid w:val="00CD2209"/>
    <w:rsid w:val="00CD2960"/>
    <w:rsid w:val="00CD305E"/>
    <w:rsid w:val="00CD35DA"/>
    <w:rsid w:val="00CD3E44"/>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7D4"/>
    <w:rsid w:val="00D44D4F"/>
    <w:rsid w:val="00D46037"/>
    <w:rsid w:val="00D47460"/>
    <w:rsid w:val="00D47C5D"/>
    <w:rsid w:val="00D528BA"/>
    <w:rsid w:val="00D5376B"/>
    <w:rsid w:val="00D54D90"/>
    <w:rsid w:val="00D603C1"/>
    <w:rsid w:val="00D611F6"/>
    <w:rsid w:val="00D6172E"/>
    <w:rsid w:val="00D65EB6"/>
    <w:rsid w:val="00D67E93"/>
    <w:rsid w:val="00D70792"/>
    <w:rsid w:val="00D71847"/>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63EC"/>
    <w:rsid w:val="00DA786A"/>
    <w:rsid w:val="00DB04B7"/>
    <w:rsid w:val="00DB1212"/>
    <w:rsid w:val="00DB135D"/>
    <w:rsid w:val="00DB1AAE"/>
    <w:rsid w:val="00DB1B56"/>
    <w:rsid w:val="00DB26E9"/>
    <w:rsid w:val="00DB2F6A"/>
    <w:rsid w:val="00DB30BC"/>
    <w:rsid w:val="00DB368C"/>
    <w:rsid w:val="00DB4A8A"/>
    <w:rsid w:val="00DB4D7F"/>
    <w:rsid w:val="00DC00E1"/>
    <w:rsid w:val="00DC0CAB"/>
    <w:rsid w:val="00DC0F5E"/>
    <w:rsid w:val="00DC2387"/>
    <w:rsid w:val="00DC2C0A"/>
    <w:rsid w:val="00DC3F10"/>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3CF9"/>
    <w:rsid w:val="00E24C58"/>
    <w:rsid w:val="00E25197"/>
    <w:rsid w:val="00E27A91"/>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16C8"/>
    <w:rsid w:val="00E6203D"/>
    <w:rsid w:val="00E62359"/>
    <w:rsid w:val="00E62403"/>
    <w:rsid w:val="00E63525"/>
    <w:rsid w:val="00E63B92"/>
    <w:rsid w:val="00E64137"/>
    <w:rsid w:val="00E648C7"/>
    <w:rsid w:val="00E64EAD"/>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4DF"/>
    <w:rsid w:val="00EA7673"/>
    <w:rsid w:val="00EB021C"/>
    <w:rsid w:val="00EB15BC"/>
    <w:rsid w:val="00EB397E"/>
    <w:rsid w:val="00EB54B6"/>
    <w:rsid w:val="00EB6016"/>
    <w:rsid w:val="00EB6EBB"/>
    <w:rsid w:val="00EC0345"/>
    <w:rsid w:val="00EC167B"/>
    <w:rsid w:val="00EC25EC"/>
    <w:rsid w:val="00EC4564"/>
    <w:rsid w:val="00EC534A"/>
    <w:rsid w:val="00EC5C96"/>
    <w:rsid w:val="00EC6B59"/>
    <w:rsid w:val="00ED0372"/>
    <w:rsid w:val="00ED0866"/>
    <w:rsid w:val="00ED0FC6"/>
    <w:rsid w:val="00ED1EFE"/>
    <w:rsid w:val="00ED3540"/>
    <w:rsid w:val="00ED361E"/>
    <w:rsid w:val="00ED365A"/>
    <w:rsid w:val="00ED3E70"/>
    <w:rsid w:val="00ED5397"/>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7EF"/>
    <w:rsid w:val="00EF5D42"/>
    <w:rsid w:val="00EF729C"/>
    <w:rsid w:val="00F00975"/>
    <w:rsid w:val="00F01446"/>
    <w:rsid w:val="00F02A4C"/>
    <w:rsid w:val="00F034A7"/>
    <w:rsid w:val="00F04B67"/>
    <w:rsid w:val="00F05BFE"/>
    <w:rsid w:val="00F05FFB"/>
    <w:rsid w:val="00F07448"/>
    <w:rsid w:val="00F10268"/>
    <w:rsid w:val="00F13EC9"/>
    <w:rsid w:val="00F1423E"/>
    <w:rsid w:val="00F15EDE"/>
    <w:rsid w:val="00F16DA3"/>
    <w:rsid w:val="00F21519"/>
    <w:rsid w:val="00F21F65"/>
    <w:rsid w:val="00F226B1"/>
    <w:rsid w:val="00F234FA"/>
    <w:rsid w:val="00F24E3F"/>
    <w:rsid w:val="00F26177"/>
    <w:rsid w:val="00F262A8"/>
    <w:rsid w:val="00F30884"/>
    <w:rsid w:val="00F310FF"/>
    <w:rsid w:val="00F313D1"/>
    <w:rsid w:val="00F315BD"/>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0190"/>
    <w:rsid w:val="00F614E7"/>
    <w:rsid w:val="00F61F11"/>
    <w:rsid w:val="00F6359F"/>
    <w:rsid w:val="00F638A3"/>
    <w:rsid w:val="00F641B7"/>
    <w:rsid w:val="00F65614"/>
    <w:rsid w:val="00F65ACB"/>
    <w:rsid w:val="00F65E89"/>
    <w:rsid w:val="00F664EB"/>
    <w:rsid w:val="00F673D9"/>
    <w:rsid w:val="00F67A63"/>
    <w:rsid w:val="00F67A8C"/>
    <w:rsid w:val="00F67B4A"/>
    <w:rsid w:val="00F7062A"/>
    <w:rsid w:val="00F7090E"/>
    <w:rsid w:val="00F7127F"/>
    <w:rsid w:val="00F7198C"/>
    <w:rsid w:val="00F71A9B"/>
    <w:rsid w:val="00F71C9C"/>
    <w:rsid w:val="00F73EA1"/>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60603887-EF40-EA43-A93D-8E3F48635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customStyle="1" w:styleId="UnresolvedMention4">
    <w:name w:val="Unresolved Mention4"/>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 w:type="character" w:customStyle="1" w:styleId="spelle">
    <w:name w:val="spelle"/>
    <w:basedOn w:val="DefaultParagraphFont"/>
    <w:rsid w:val="00016D7F"/>
  </w:style>
  <w:style w:type="character" w:styleId="UnresolvedMention">
    <w:name w:val="Unresolved Mention"/>
    <w:basedOn w:val="DefaultParagraphFont"/>
    <w:uiPriority w:val="99"/>
    <w:semiHidden/>
    <w:unhideWhenUsed/>
    <w:rsid w:val="005256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24664955">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3887212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48444473">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hyperlink" Target="https://oceaninformatics.ucsd.edu/datazoo/catalogs/ccelter/datasets?fc=%2011:29820&amp;ps%20=1:0_2:0_3:0_9:0_11: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64554-9C58-E844-A19E-61999A551959}">
  <ds:schemaRefs>
    <ds:schemaRef ds:uri="http://schemas.openxmlformats.org/officeDocument/2006/bibliography"/>
  </ds:schemaRefs>
</ds:datastoreItem>
</file>

<file path=customXml/itemProps2.xml><?xml version="1.0" encoding="utf-8"?>
<ds:datastoreItem xmlns:ds="http://schemas.openxmlformats.org/officeDocument/2006/customXml" ds:itemID="{B266A2C1-DC49-7D49-94C1-3BC7BB99A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5</Pages>
  <Words>21257</Words>
  <Characters>121170</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42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11</cp:revision>
  <cp:lastPrinted>2020-03-02T21:39:00Z</cp:lastPrinted>
  <dcterms:created xsi:type="dcterms:W3CDTF">2020-03-02T21:04:00Z</dcterms:created>
  <dcterms:modified xsi:type="dcterms:W3CDTF">2020-03-1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